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9DC4FEB" w:rsidR="006E4797" w:rsidRPr="00155D6D" w:rsidRDefault="160D82C7" w:rsidP="00155D6D">
      <w:r w:rsidRPr="00155D6D">
        <w:rPr>
          <w:b/>
          <w:bCs/>
        </w:rPr>
        <w:t>TITLE:</w:t>
      </w:r>
    </w:p>
    <w:p w14:paraId="6C150A0B" w14:textId="46242BB1" w:rsidR="157206D4" w:rsidRPr="00155D6D" w:rsidRDefault="598E476C" w:rsidP="00155D6D">
      <w:pPr>
        <w:rPr>
          <w:rFonts w:eastAsiaTheme="majorEastAsia"/>
        </w:rPr>
      </w:pPr>
      <w:r w:rsidRPr="00155D6D">
        <w:rPr>
          <w:rFonts w:eastAsiaTheme="majorEastAsia"/>
        </w:rPr>
        <w:t xml:space="preserve">MicroRNA Amplification and Recognition through Locked-nucleic-acid </w:t>
      </w:r>
      <w:proofErr w:type="gramStart"/>
      <w:r w:rsidRPr="00F338B2">
        <w:rPr>
          <w:rFonts w:eastAsiaTheme="majorEastAsia"/>
          <w:i/>
          <w:iCs/>
        </w:rPr>
        <w:t>In</w:t>
      </w:r>
      <w:proofErr w:type="gramEnd"/>
      <w:r w:rsidRPr="00F338B2">
        <w:rPr>
          <w:rFonts w:eastAsiaTheme="majorEastAsia"/>
          <w:i/>
          <w:iCs/>
        </w:rPr>
        <w:t xml:space="preserve"> situ</w:t>
      </w:r>
      <w:r w:rsidRPr="00155D6D">
        <w:rPr>
          <w:rFonts w:eastAsiaTheme="majorEastAsia"/>
        </w:rPr>
        <w:t xml:space="preserve"> </w:t>
      </w:r>
      <w:r w:rsidR="00F338B2">
        <w:rPr>
          <w:rFonts w:eastAsiaTheme="majorEastAsia"/>
        </w:rPr>
        <w:t>Hybridization</w:t>
      </w:r>
      <w:r w:rsidR="00C03074">
        <w:rPr>
          <w:rFonts w:eastAsiaTheme="majorEastAsia"/>
        </w:rPr>
        <w:t xml:space="preserve"> as </w:t>
      </w:r>
      <w:r w:rsidR="5E64361D" w:rsidRPr="00155D6D">
        <w:rPr>
          <w:rFonts w:eastAsiaTheme="majorEastAsia"/>
        </w:rPr>
        <w:t xml:space="preserve">A Novel Detection </w:t>
      </w:r>
      <w:r w:rsidR="66BE7A0F" w:rsidRPr="00155D6D">
        <w:rPr>
          <w:rFonts w:eastAsiaTheme="majorEastAsia"/>
        </w:rPr>
        <w:t xml:space="preserve">and Quantification </w:t>
      </w:r>
      <w:r w:rsidR="00C03074">
        <w:rPr>
          <w:rFonts w:eastAsiaTheme="majorEastAsia"/>
        </w:rPr>
        <w:t>Method</w:t>
      </w:r>
    </w:p>
    <w:p w14:paraId="389C69EE" w14:textId="5A6F12B2" w:rsidR="4A2F9318" w:rsidRPr="00155D6D" w:rsidRDefault="4A2F9318" w:rsidP="00155D6D">
      <w:pPr>
        <w:rPr>
          <w:rFonts w:eastAsiaTheme="majorEastAsia"/>
          <w:b/>
        </w:rPr>
      </w:pPr>
    </w:p>
    <w:p w14:paraId="2CD8481E" w14:textId="20D0F823" w:rsidR="006E4797" w:rsidRPr="00155D6D" w:rsidRDefault="00551D82" w:rsidP="00155D6D">
      <w:r w:rsidRPr="00155D6D">
        <w:rPr>
          <w:b/>
          <w:bCs/>
        </w:rPr>
        <w:t xml:space="preserve">AUTHORS AND AFFILIATIONS: </w:t>
      </w:r>
    </w:p>
    <w:p w14:paraId="141ABDE5" w14:textId="6F7EDE20" w:rsidR="006E4797" w:rsidRPr="00155D6D" w:rsidRDefault="7F683DD9" w:rsidP="00155D6D">
      <w:pPr>
        <w:rPr>
          <w:vertAlign w:val="superscript"/>
        </w:rPr>
      </w:pPr>
      <w:r w:rsidRPr="00155D6D">
        <w:t xml:space="preserve">Basant </w:t>
      </w:r>
      <w:r w:rsidR="65EA617B" w:rsidRPr="00155D6D">
        <w:t xml:space="preserve">T. </w:t>
      </w:r>
      <w:r w:rsidRPr="00155D6D">
        <w:t>Gamal</w:t>
      </w:r>
      <w:r w:rsidR="00C55B00" w:rsidRPr="00155D6D">
        <w:rPr>
          <w:vertAlign w:val="superscript"/>
        </w:rPr>
        <w:t>1</w:t>
      </w:r>
      <w:r w:rsidR="44E6AE34" w:rsidRPr="00155D6D">
        <w:t xml:space="preserve">, </w:t>
      </w:r>
      <w:r w:rsidR="6C318B57" w:rsidRPr="00155D6D">
        <w:t>Danielle L. Stolley</w:t>
      </w:r>
      <w:r w:rsidR="00C55B00" w:rsidRPr="00155D6D">
        <w:rPr>
          <w:vertAlign w:val="superscript"/>
        </w:rPr>
        <w:t>2</w:t>
      </w:r>
      <w:r w:rsidR="7511D111" w:rsidRPr="00155D6D">
        <w:t>, Christopher</w:t>
      </w:r>
      <w:r w:rsidR="2FC916AE" w:rsidRPr="00155D6D">
        <w:t xml:space="preserve"> D. </w:t>
      </w:r>
      <w:r w:rsidR="7511D111" w:rsidRPr="00155D6D">
        <w:t>Pacheco</w:t>
      </w:r>
      <w:r w:rsidR="00C55B00" w:rsidRPr="00155D6D">
        <w:rPr>
          <w:vertAlign w:val="superscript"/>
        </w:rPr>
        <w:t>2</w:t>
      </w:r>
      <w:r w:rsidR="7511D111" w:rsidRPr="00155D6D">
        <w:t xml:space="preserve">, </w:t>
      </w:r>
      <w:r w:rsidR="2CF5967B" w:rsidRPr="00155D6D">
        <w:t xml:space="preserve">Akshay </w:t>
      </w:r>
      <w:r w:rsidR="2383D1BC" w:rsidRPr="00155D6D">
        <w:t>Basi</w:t>
      </w:r>
      <w:r w:rsidR="00C55B00" w:rsidRPr="00155D6D">
        <w:rPr>
          <w:vertAlign w:val="superscript"/>
        </w:rPr>
        <w:t>2</w:t>
      </w:r>
      <w:r w:rsidR="2383D1BC" w:rsidRPr="00155D6D">
        <w:t>, Anna</w:t>
      </w:r>
      <w:r w:rsidR="450C60D3" w:rsidRPr="00155D6D">
        <w:t xml:space="preserve"> K. Casasent</w:t>
      </w:r>
      <w:r w:rsidR="00C55B00" w:rsidRPr="00155D6D">
        <w:rPr>
          <w:vertAlign w:val="superscript"/>
        </w:rPr>
        <w:t>2</w:t>
      </w:r>
      <w:r w:rsidR="41AB510C" w:rsidRPr="00155D6D">
        <w:t xml:space="preserve">, </w:t>
      </w:r>
      <w:r w:rsidR="16360FD8" w:rsidRPr="00155D6D">
        <w:t>Jared K. Burks</w:t>
      </w:r>
      <w:r w:rsidR="00C55B00" w:rsidRPr="00155D6D">
        <w:rPr>
          <w:vertAlign w:val="superscript"/>
        </w:rPr>
        <w:t>2</w:t>
      </w:r>
      <w:r w:rsidR="00C03074">
        <w:t xml:space="preserve">, </w:t>
      </w:r>
      <w:r w:rsidR="2CF5967B" w:rsidRPr="00155D6D">
        <w:t>Sammy Ferri-Borgogno</w:t>
      </w:r>
      <w:r w:rsidR="00C55B00" w:rsidRPr="00155D6D">
        <w:rPr>
          <w:vertAlign w:val="superscript"/>
        </w:rPr>
        <w:t>1</w:t>
      </w:r>
    </w:p>
    <w:p w14:paraId="2AED439F" w14:textId="77777777" w:rsidR="00C55B00" w:rsidRPr="00155D6D" w:rsidRDefault="00C55B00" w:rsidP="00155D6D">
      <w:pPr>
        <w:rPr>
          <w:rFonts w:eastAsiaTheme="majorEastAsia"/>
        </w:rPr>
      </w:pPr>
    </w:p>
    <w:p w14:paraId="013A8337" w14:textId="76F44439" w:rsidR="00C55B00" w:rsidRPr="00155D6D" w:rsidRDefault="00C03074" w:rsidP="00C03074">
      <w:pPr>
        <w:pStyle w:val="ListParagraph"/>
        <w:spacing w:after="0" w:line="240" w:lineRule="auto"/>
        <w:ind w:left="0"/>
        <w:contextualSpacing w:val="0"/>
        <w:jc w:val="both"/>
        <w:rPr>
          <w:rFonts w:ascii="Calibri" w:eastAsiaTheme="majorEastAsia" w:hAnsi="Calibri" w:cs="Calibri"/>
          <w:sz w:val="24"/>
          <w:szCs w:val="24"/>
        </w:rPr>
      </w:pPr>
      <w:r w:rsidRPr="00C03074">
        <w:rPr>
          <w:rFonts w:ascii="Calibri" w:eastAsiaTheme="majorEastAsia" w:hAnsi="Calibri" w:cs="Calibri"/>
          <w:sz w:val="24"/>
          <w:szCs w:val="24"/>
          <w:vertAlign w:val="superscript"/>
        </w:rPr>
        <w:t>1</w:t>
      </w:r>
      <w:r w:rsidR="00C55B00" w:rsidRPr="00155D6D">
        <w:rPr>
          <w:rFonts w:ascii="Calibri" w:eastAsiaTheme="majorEastAsia" w:hAnsi="Calibri" w:cs="Calibri"/>
          <w:sz w:val="24"/>
          <w:szCs w:val="24"/>
        </w:rPr>
        <w:t>Department of Gynecologic Oncology and Reproductive Medicine, The University of Texas MD Anderson Cancer Center, Houston, TX, USA</w:t>
      </w:r>
    </w:p>
    <w:p w14:paraId="24A18C49" w14:textId="621AC687" w:rsidR="00C55B00" w:rsidRDefault="00C03074" w:rsidP="00C03074">
      <w:pPr>
        <w:pStyle w:val="ListParagraph"/>
        <w:spacing w:after="0" w:line="240" w:lineRule="auto"/>
        <w:ind w:left="0"/>
        <w:contextualSpacing w:val="0"/>
        <w:jc w:val="both"/>
        <w:rPr>
          <w:rFonts w:ascii="Calibri" w:eastAsiaTheme="majorEastAsia" w:hAnsi="Calibri" w:cs="Calibri"/>
          <w:sz w:val="24"/>
          <w:szCs w:val="24"/>
        </w:rPr>
      </w:pPr>
      <w:r w:rsidRPr="00C03074">
        <w:rPr>
          <w:rFonts w:ascii="Calibri" w:eastAsiaTheme="majorEastAsia" w:hAnsi="Calibri" w:cs="Calibri"/>
          <w:sz w:val="24"/>
          <w:szCs w:val="24"/>
          <w:vertAlign w:val="superscript"/>
        </w:rPr>
        <w:t>2</w:t>
      </w:r>
      <w:r w:rsidR="00C55B00" w:rsidRPr="00155D6D">
        <w:rPr>
          <w:rFonts w:ascii="Calibri" w:eastAsiaTheme="majorEastAsia" w:hAnsi="Calibri" w:cs="Calibri"/>
          <w:sz w:val="24"/>
          <w:szCs w:val="24"/>
        </w:rPr>
        <w:t>Department of Leukemia, The University of Texas MD Anderson Cancer Center, Houston, TX, USA</w:t>
      </w:r>
    </w:p>
    <w:p w14:paraId="3C624540" w14:textId="77777777" w:rsidR="00C03074" w:rsidRDefault="00C03074" w:rsidP="00C03074">
      <w:pPr>
        <w:pStyle w:val="ListParagraph"/>
        <w:spacing w:after="0" w:line="240" w:lineRule="auto"/>
        <w:ind w:left="0"/>
        <w:contextualSpacing w:val="0"/>
        <w:jc w:val="both"/>
        <w:rPr>
          <w:rFonts w:ascii="Calibri" w:eastAsiaTheme="majorEastAsia" w:hAnsi="Calibri" w:cs="Calibri"/>
          <w:sz w:val="24"/>
          <w:szCs w:val="24"/>
        </w:rPr>
      </w:pPr>
    </w:p>
    <w:p w14:paraId="66E6D181" w14:textId="4B7E9245" w:rsidR="00C03074" w:rsidRDefault="00C03074" w:rsidP="00C03074">
      <w:pPr>
        <w:pStyle w:val="ListParagraph"/>
        <w:spacing w:after="0" w:line="240" w:lineRule="auto"/>
        <w:ind w:left="0"/>
        <w:contextualSpacing w:val="0"/>
        <w:jc w:val="both"/>
        <w:rPr>
          <w:rFonts w:ascii="Calibri" w:eastAsiaTheme="majorEastAsia" w:hAnsi="Calibri" w:cs="Calibri"/>
          <w:sz w:val="24"/>
          <w:szCs w:val="24"/>
        </w:rPr>
      </w:pPr>
      <w:r>
        <w:rPr>
          <w:rFonts w:ascii="Calibri" w:eastAsiaTheme="majorEastAsia" w:hAnsi="Calibri" w:cs="Calibri"/>
          <w:sz w:val="24"/>
          <w:szCs w:val="24"/>
        </w:rPr>
        <w:t>Email addresses of co-authors:</w:t>
      </w:r>
    </w:p>
    <w:p w14:paraId="35AAEA11" w14:textId="05E2F811" w:rsidR="00C03074" w:rsidRDefault="00C03074" w:rsidP="00C03074">
      <w:pPr>
        <w:pStyle w:val="ListParagraph"/>
        <w:spacing w:after="0" w:line="240" w:lineRule="auto"/>
        <w:ind w:left="0"/>
        <w:contextualSpacing w:val="0"/>
        <w:jc w:val="both"/>
        <w:rPr>
          <w:rFonts w:ascii="Calibri" w:hAnsi="Calibri" w:cs="Calibri"/>
          <w:sz w:val="24"/>
          <w:szCs w:val="24"/>
          <w:vertAlign w:val="superscript"/>
        </w:rPr>
      </w:pPr>
      <w:r w:rsidRPr="00155D6D">
        <w:rPr>
          <w:rFonts w:ascii="Calibri" w:hAnsi="Calibri" w:cs="Calibri"/>
          <w:sz w:val="24"/>
          <w:szCs w:val="24"/>
        </w:rPr>
        <w:t>Basant T. Gamal</w:t>
      </w:r>
      <w:r w:rsidR="001E4E27">
        <w:rPr>
          <w:rFonts w:ascii="Calibri" w:hAnsi="Calibri" w:cs="Calibri"/>
          <w:sz w:val="24"/>
          <w:szCs w:val="24"/>
        </w:rPr>
        <w:tab/>
      </w:r>
      <w:r w:rsidR="001E4E27">
        <w:rPr>
          <w:rFonts w:ascii="Calibri" w:hAnsi="Calibri" w:cs="Calibri"/>
          <w:sz w:val="24"/>
          <w:szCs w:val="24"/>
        </w:rPr>
        <w:tab/>
      </w:r>
      <w:r w:rsidR="001E4E27">
        <w:rPr>
          <w:rFonts w:ascii="Calibri" w:hAnsi="Calibri" w:cs="Calibri"/>
          <w:sz w:val="24"/>
          <w:szCs w:val="24"/>
        </w:rPr>
        <w:tab/>
        <w:t>(</w:t>
      </w:r>
      <w:r w:rsidR="001E4E27" w:rsidRPr="001E4E27">
        <w:rPr>
          <w:rFonts w:ascii="Calibri" w:hAnsi="Calibri" w:cs="Calibri"/>
          <w:sz w:val="24"/>
          <w:szCs w:val="24"/>
        </w:rPr>
        <w:t>BTGamal@mdanderson.org</w:t>
      </w:r>
      <w:r w:rsidR="001E4E27">
        <w:rPr>
          <w:rFonts w:ascii="Calibri" w:hAnsi="Calibri" w:cs="Calibri"/>
          <w:sz w:val="24"/>
          <w:szCs w:val="24"/>
        </w:rPr>
        <w:t>)</w:t>
      </w:r>
    </w:p>
    <w:p w14:paraId="5FC7A959" w14:textId="0790D012" w:rsidR="00C03074" w:rsidRDefault="00C03074" w:rsidP="00C03074">
      <w:pPr>
        <w:pStyle w:val="ListParagraph"/>
        <w:spacing w:after="0" w:line="240" w:lineRule="auto"/>
        <w:ind w:left="0"/>
        <w:contextualSpacing w:val="0"/>
        <w:jc w:val="both"/>
        <w:rPr>
          <w:rFonts w:ascii="Calibri" w:hAnsi="Calibri" w:cs="Calibri"/>
          <w:sz w:val="24"/>
          <w:szCs w:val="24"/>
          <w:vertAlign w:val="superscript"/>
        </w:rPr>
      </w:pPr>
      <w:r w:rsidRPr="00155D6D">
        <w:rPr>
          <w:rFonts w:ascii="Calibri" w:hAnsi="Calibri" w:cs="Calibri"/>
          <w:sz w:val="24"/>
          <w:szCs w:val="24"/>
        </w:rPr>
        <w:t>Danielle L. Stolley</w:t>
      </w:r>
      <w:r w:rsidR="001E4E27">
        <w:rPr>
          <w:rFonts w:ascii="Calibri" w:hAnsi="Calibri" w:cs="Calibri"/>
          <w:sz w:val="24"/>
          <w:szCs w:val="24"/>
        </w:rPr>
        <w:tab/>
      </w:r>
      <w:r w:rsidR="001E4E27">
        <w:rPr>
          <w:rFonts w:ascii="Calibri" w:hAnsi="Calibri" w:cs="Calibri"/>
          <w:sz w:val="24"/>
          <w:szCs w:val="24"/>
        </w:rPr>
        <w:tab/>
      </w:r>
      <w:r w:rsidR="001E4E27">
        <w:rPr>
          <w:rFonts w:ascii="Calibri" w:hAnsi="Calibri" w:cs="Calibri"/>
          <w:sz w:val="24"/>
          <w:szCs w:val="24"/>
        </w:rPr>
        <w:tab/>
        <w:t>(</w:t>
      </w:r>
      <w:r w:rsidR="001E4E27" w:rsidRPr="001E4E27">
        <w:rPr>
          <w:rFonts w:ascii="Calibri" w:hAnsi="Calibri" w:cs="Calibri"/>
          <w:sz w:val="24"/>
          <w:szCs w:val="24"/>
        </w:rPr>
        <w:t>DStolley@mdanderson.org</w:t>
      </w:r>
      <w:r w:rsidR="001E4E27">
        <w:rPr>
          <w:rFonts w:ascii="Calibri" w:hAnsi="Calibri" w:cs="Calibri"/>
          <w:sz w:val="24"/>
          <w:szCs w:val="24"/>
        </w:rPr>
        <w:t>)</w:t>
      </w:r>
    </w:p>
    <w:p w14:paraId="531C9AE4" w14:textId="3774C8F7" w:rsidR="00C03074" w:rsidRDefault="00C03074" w:rsidP="00C03074">
      <w:pPr>
        <w:pStyle w:val="ListParagraph"/>
        <w:spacing w:after="0" w:line="240" w:lineRule="auto"/>
        <w:ind w:left="0"/>
        <w:contextualSpacing w:val="0"/>
        <w:jc w:val="both"/>
        <w:rPr>
          <w:rFonts w:ascii="Calibri" w:hAnsi="Calibri" w:cs="Calibri"/>
          <w:sz w:val="24"/>
          <w:szCs w:val="24"/>
          <w:vertAlign w:val="superscript"/>
        </w:rPr>
      </w:pPr>
      <w:r w:rsidRPr="00155D6D">
        <w:rPr>
          <w:rFonts w:ascii="Calibri" w:hAnsi="Calibri" w:cs="Calibri"/>
          <w:sz w:val="24"/>
          <w:szCs w:val="24"/>
        </w:rPr>
        <w:t>Christopher D. Pacheco</w:t>
      </w:r>
      <w:r w:rsidR="001E4E27">
        <w:rPr>
          <w:rFonts w:ascii="Calibri" w:hAnsi="Calibri" w:cs="Calibri"/>
          <w:sz w:val="24"/>
          <w:szCs w:val="24"/>
        </w:rPr>
        <w:tab/>
      </w:r>
      <w:r w:rsidR="001E4E27">
        <w:rPr>
          <w:rFonts w:ascii="Calibri" w:hAnsi="Calibri" w:cs="Calibri"/>
          <w:sz w:val="24"/>
          <w:szCs w:val="24"/>
        </w:rPr>
        <w:tab/>
        <w:t>(</w:t>
      </w:r>
      <w:r w:rsidR="001E4E27" w:rsidRPr="001E4E27">
        <w:rPr>
          <w:rFonts w:ascii="Calibri" w:hAnsi="Calibri" w:cs="Calibri"/>
          <w:sz w:val="24"/>
          <w:szCs w:val="24"/>
        </w:rPr>
        <w:t>CDPacheco@mdanderson.org</w:t>
      </w:r>
      <w:r w:rsidR="001E4E27">
        <w:rPr>
          <w:rFonts w:ascii="Calibri" w:hAnsi="Calibri" w:cs="Calibri"/>
          <w:sz w:val="24"/>
          <w:szCs w:val="24"/>
        </w:rPr>
        <w:t>)</w:t>
      </w:r>
    </w:p>
    <w:p w14:paraId="37A805D3" w14:textId="531FED6C" w:rsidR="00C03074" w:rsidRDefault="00C03074" w:rsidP="00C03074">
      <w:pPr>
        <w:pStyle w:val="ListParagraph"/>
        <w:spacing w:after="0" w:line="240" w:lineRule="auto"/>
        <w:ind w:left="0"/>
        <w:contextualSpacing w:val="0"/>
        <w:jc w:val="both"/>
        <w:rPr>
          <w:rFonts w:ascii="Calibri" w:hAnsi="Calibri" w:cs="Calibri"/>
          <w:sz w:val="24"/>
          <w:szCs w:val="24"/>
          <w:vertAlign w:val="superscript"/>
        </w:rPr>
      </w:pPr>
      <w:r w:rsidRPr="00155D6D">
        <w:rPr>
          <w:rFonts w:ascii="Calibri" w:hAnsi="Calibri" w:cs="Calibri"/>
          <w:sz w:val="24"/>
          <w:szCs w:val="24"/>
        </w:rPr>
        <w:t>Akshay Basi</w:t>
      </w:r>
      <w:r w:rsidR="00CA3C0F">
        <w:rPr>
          <w:rFonts w:ascii="Calibri" w:hAnsi="Calibri" w:cs="Calibri"/>
          <w:sz w:val="24"/>
          <w:szCs w:val="24"/>
        </w:rPr>
        <w:tab/>
      </w:r>
      <w:r w:rsidR="00CA3C0F">
        <w:rPr>
          <w:rFonts w:ascii="Calibri" w:hAnsi="Calibri" w:cs="Calibri"/>
          <w:sz w:val="24"/>
          <w:szCs w:val="24"/>
        </w:rPr>
        <w:tab/>
      </w:r>
      <w:r w:rsidR="00CA3C0F">
        <w:rPr>
          <w:rFonts w:ascii="Calibri" w:hAnsi="Calibri" w:cs="Calibri"/>
          <w:sz w:val="24"/>
          <w:szCs w:val="24"/>
        </w:rPr>
        <w:tab/>
      </w:r>
      <w:r w:rsidR="00CA3C0F">
        <w:rPr>
          <w:rFonts w:ascii="Calibri" w:hAnsi="Calibri" w:cs="Calibri"/>
          <w:sz w:val="24"/>
          <w:szCs w:val="24"/>
        </w:rPr>
        <w:tab/>
        <w:t>(</w:t>
      </w:r>
      <w:r w:rsidR="00CA3C0F" w:rsidRPr="00CA3C0F">
        <w:rPr>
          <w:rFonts w:ascii="Calibri" w:hAnsi="Calibri" w:cs="Calibri"/>
          <w:sz w:val="24"/>
          <w:szCs w:val="24"/>
        </w:rPr>
        <w:t>AVBasi@mdanderson.org</w:t>
      </w:r>
      <w:r w:rsidR="00CA3C0F">
        <w:rPr>
          <w:rFonts w:ascii="Calibri" w:hAnsi="Calibri" w:cs="Calibri"/>
          <w:sz w:val="24"/>
          <w:szCs w:val="24"/>
        </w:rPr>
        <w:t>)</w:t>
      </w:r>
    </w:p>
    <w:p w14:paraId="6DC34BF1" w14:textId="6D05E58E" w:rsidR="00C03074" w:rsidRDefault="00C03074" w:rsidP="00C03074">
      <w:pPr>
        <w:pStyle w:val="ListParagraph"/>
        <w:spacing w:after="0" w:line="240" w:lineRule="auto"/>
        <w:ind w:left="0"/>
        <w:contextualSpacing w:val="0"/>
        <w:jc w:val="both"/>
        <w:rPr>
          <w:rFonts w:ascii="Calibri" w:eastAsiaTheme="majorEastAsia" w:hAnsi="Calibri" w:cs="Calibri"/>
          <w:sz w:val="24"/>
          <w:szCs w:val="24"/>
        </w:rPr>
      </w:pPr>
      <w:r w:rsidRPr="00155D6D">
        <w:rPr>
          <w:rFonts w:ascii="Calibri" w:hAnsi="Calibri" w:cs="Calibri"/>
          <w:sz w:val="24"/>
          <w:szCs w:val="24"/>
        </w:rPr>
        <w:t>Anna K. Casasent</w:t>
      </w:r>
      <w:r w:rsidR="00CA3C0F">
        <w:rPr>
          <w:rFonts w:ascii="Calibri" w:hAnsi="Calibri" w:cs="Calibri"/>
          <w:sz w:val="24"/>
          <w:szCs w:val="24"/>
        </w:rPr>
        <w:tab/>
      </w:r>
      <w:r w:rsidR="00CA3C0F">
        <w:rPr>
          <w:rFonts w:ascii="Calibri" w:hAnsi="Calibri" w:cs="Calibri"/>
          <w:sz w:val="24"/>
          <w:szCs w:val="24"/>
        </w:rPr>
        <w:tab/>
      </w:r>
      <w:r w:rsidR="00CA3C0F">
        <w:rPr>
          <w:rFonts w:ascii="Calibri" w:hAnsi="Calibri" w:cs="Calibri"/>
          <w:sz w:val="24"/>
          <w:szCs w:val="24"/>
        </w:rPr>
        <w:tab/>
        <w:t>(</w:t>
      </w:r>
      <w:r w:rsidR="00CA3C0F" w:rsidRPr="00CA3C0F">
        <w:rPr>
          <w:rFonts w:ascii="Calibri" w:hAnsi="Calibri" w:cs="Calibri"/>
          <w:sz w:val="24"/>
          <w:szCs w:val="24"/>
        </w:rPr>
        <w:t>AKCasasent@mdanderson.org</w:t>
      </w:r>
      <w:r w:rsidR="00CA3C0F">
        <w:rPr>
          <w:rFonts w:ascii="Calibri" w:hAnsi="Calibri" w:cs="Calibri"/>
          <w:sz w:val="24"/>
          <w:szCs w:val="24"/>
        </w:rPr>
        <w:t>)</w:t>
      </w:r>
    </w:p>
    <w:p w14:paraId="2F01B999" w14:textId="77777777" w:rsidR="00C03074" w:rsidRPr="00155D6D" w:rsidRDefault="00C03074" w:rsidP="00C03074">
      <w:pPr>
        <w:pStyle w:val="ListParagraph"/>
        <w:spacing w:after="0" w:line="240" w:lineRule="auto"/>
        <w:ind w:left="0"/>
        <w:contextualSpacing w:val="0"/>
        <w:jc w:val="both"/>
        <w:rPr>
          <w:rFonts w:ascii="Calibri" w:eastAsiaTheme="majorEastAsia" w:hAnsi="Calibri" w:cs="Calibri"/>
          <w:sz w:val="24"/>
          <w:szCs w:val="24"/>
        </w:rPr>
      </w:pPr>
    </w:p>
    <w:p w14:paraId="739AE3DD" w14:textId="037FFF19" w:rsidR="00C55B00" w:rsidRDefault="00C55B00" w:rsidP="00155D6D">
      <w:pPr>
        <w:rPr>
          <w:rFonts w:eastAsiaTheme="majorEastAsia"/>
        </w:rPr>
      </w:pPr>
      <w:r w:rsidRPr="00155D6D">
        <w:rPr>
          <w:rFonts w:eastAsiaTheme="majorEastAsia"/>
        </w:rPr>
        <w:t xml:space="preserve">Corresponding </w:t>
      </w:r>
      <w:r w:rsidR="00C03074">
        <w:rPr>
          <w:rFonts w:eastAsiaTheme="majorEastAsia"/>
        </w:rPr>
        <w:t>a</w:t>
      </w:r>
      <w:r w:rsidRPr="00155D6D">
        <w:rPr>
          <w:rFonts w:eastAsiaTheme="majorEastAsia"/>
        </w:rPr>
        <w:t>uthors</w:t>
      </w:r>
      <w:r w:rsidR="00C03074">
        <w:rPr>
          <w:rFonts w:eastAsiaTheme="majorEastAsia"/>
        </w:rPr>
        <w:t>:</w:t>
      </w:r>
    </w:p>
    <w:p w14:paraId="4226D320" w14:textId="2713F83F" w:rsidR="00C03074" w:rsidRDefault="00C03074" w:rsidP="00C03074">
      <w:pPr>
        <w:rPr>
          <w:vertAlign w:val="superscript"/>
        </w:rPr>
      </w:pPr>
      <w:r w:rsidRPr="00155D6D">
        <w:t>Jared K. Burks</w:t>
      </w:r>
      <w:r w:rsidR="00676D77">
        <w:tab/>
      </w:r>
      <w:r w:rsidR="00676D77">
        <w:tab/>
      </w:r>
      <w:r w:rsidR="00676D77">
        <w:tab/>
      </w:r>
      <w:r w:rsidR="00676D77">
        <w:tab/>
        <w:t>(</w:t>
      </w:r>
      <w:r w:rsidR="00676D77" w:rsidRPr="00676D77">
        <w:t>jburks@mdanderson.org</w:t>
      </w:r>
      <w:r w:rsidR="00676D77">
        <w:t>)</w:t>
      </w:r>
    </w:p>
    <w:p w14:paraId="707B9761" w14:textId="6CA403C1" w:rsidR="00C03074" w:rsidRPr="00155D6D" w:rsidRDefault="00C03074" w:rsidP="00C03074">
      <w:pPr>
        <w:rPr>
          <w:vertAlign w:val="superscript"/>
        </w:rPr>
      </w:pPr>
      <w:r w:rsidRPr="00155D6D">
        <w:t>Sammy Ferri-Borgogno</w:t>
      </w:r>
      <w:r w:rsidR="00CA3C0F">
        <w:tab/>
      </w:r>
      <w:r w:rsidR="00CA3C0F">
        <w:tab/>
        <w:t>(</w:t>
      </w:r>
      <w:r w:rsidR="00CA3C0F" w:rsidRPr="00CA3C0F">
        <w:t>SFerri@mdanderson.org</w:t>
      </w:r>
      <w:r w:rsidR="00CA3C0F">
        <w:t>)</w:t>
      </w:r>
    </w:p>
    <w:p w14:paraId="2500DE23" w14:textId="77777777" w:rsidR="00C03074" w:rsidRPr="00155D6D" w:rsidRDefault="00C03074" w:rsidP="00155D6D">
      <w:pPr>
        <w:rPr>
          <w:rFonts w:eastAsiaTheme="majorEastAsia"/>
        </w:rPr>
      </w:pPr>
    </w:p>
    <w:p w14:paraId="420A4411" w14:textId="77777777" w:rsidR="00C55B00" w:rsidRPr="00155D6D" w:rsidRDefault="00C55B00" w:rsidP="00155D6D"/>
    <w:p w14:paraId="60F3B8D4" w14:textId="318140DE" w:rsidR="006E4797" w:rsidRPr="00155D6D" w:rsidRDefault="00551D82" w:rsidP="00155D6D">
      <w:r w:rsidRPr="00155D6D">
        <w:rPr>
          <w:b/>
          <w:bCs/>
        </w:rPr>
        <w:t>SUMMARY:</w:t>
      </w:r>
    </w:p>
    <w:p w14:paraId="0399CD9F" w14:textId="7A7F4706" w:rsidR="70E40D7F" w:rsidRPr="00155D6D" w:rsidRDefault="00953C74" w:rsidP="00155D6D">
      <w:r>
        <w:t xml:space="preserve">The protocol describes </w:t>
      </w:r>
      <w:r w:rsidR="0008734C">
        <w:t xml:space="preserve">a </w:t>
      </w:r>
      <w:r>
        <w:t>t</w:t>
      </w:r>
      <w:r w:rsidR="7DD9EA35" w:rsidRPr="00155D6D">
        <w:t xml:space="preserve">andem immunofluorescence hybridization assay </w:t>
      </w:r>
      <w:r w:rsidR="0008734C">
        <w:t>with</w:t>
      </w:r>
      <w:r w:rsidR="7DD9EA35" w:rsidRPr="00155D6D">
        <w:t xml:space="preserve"> </w:t>
      </w:r>
      <w:r>
        <w:t>formalin-fixed paraffin-embedded</w:t>
      </w:r>
      <w:r w:rsidR="7DD9EA35" w:rsidRPr="00155D6D">
        <w:t xml:space="preserve"> tissue to detect</w:t>
      </w:r>
      <w:r w:rsidR="2005DB1B" w:rsidRPr="00155D6D">
        <w:t xml:space="preserve"> and quantify</w:t>
      </w:r>
      <w:r w:rsidR="7DD9EA35" w:rsidRPr="00155D6D">
        <w:t xml:space="preserve"> microRNA and </w:t>
      </w:r>
      <w:r w:rsidR="1C6C0A78" w:rsidRPr="00155D6D">
        <w:t xml:space="preserve">multiplexed </w:t>
      </w:r>
      <w:r w:rsidR="7DD9EA35" w:rsidRPr="00155D6D">
        <w:t xml:space="preserve">proteins simultaneously. </w:t>
      </w:r>
    </w:p>
    <w:p w14:paraId="355C01A2" w14:textId="3F6D76AB" w:rsidR="675F0C2E" w:rsidRPr="00155D6D" w:rsidRDefault="675F0C2E" w:rsidP="00155D6D"/>
    <w:p w14:paraId="2DF8E628" w14:textId="5379F6C0" w:rsidR="006E4797" w:rsidRPr="00155D6D" w:rsidRDefault="160D82C7" w:rsidP="00155D6D">
      <w:r w:rsidRPr="00155D6D">
        <w:rPr>
          <w:b/>
          <w:bCs/>
        </w:rPr>
        <w:t>ABSTRACT:</w:t>
      </w:r>
    </w:p>
    <w:p w14:paraId="61580DDB" w14:textId="18F3549E" w:rsidR="675F0C2E" w:rsidRPr="00155D6D" w:rsidRDefault="0C36B5C4" w:rsidP="00155D6D">
      <w:r w:rsidRPr="00155D6D">
        <w:t xml:space="preserve">When using </w:t>
      </w:r>
      <w:r w:rsidR="43E215A0" w:rsidRPr="00155D6D">
        <w:t>traditional</w:t>
      </w:r>
      <w:r w:rsidR="7953AA4A" w:rsidRPr="00155D6D">
        <w:t xml:space="preserve"> probe-based </w:t>
      </w:r>
      <w:r w:rsidR="7484D401" w:rsidRPr="0008734C">
        <w:rPr>
          <w:i/>
          <w:iCs/>
        </w:rPr>
        <w:t>in situ</w:t>
      </w:r>
      <w:r w:rsidR="7484D401" w:rsidRPr="00155D6D">
        <w:t xml:space="preserve"> hybridization (ISH) </w:t>
      </w:r>
      <w:r w:rsidR="7953AA4A" w:rsidRPr="00155D6D">
        <w:t>imaging detection</w:t>
      </w:r>
      <w:r w:rsidR="43E215A0" w:rsidRPr="00155D6D">
        <w:t xml:space="preserve"> methods, </w:t>
      </w:r>
      <w:r w:rsidR="0008734C">
        <w:t>microRNAs (miRNAs) are difficult to capture due to their</w:t>
      </w:r>
      <w:r w:rsidR="00F338B2">
        <w:t xml:space="preserve"> size</w:t>
      </w:r>
      <w:r w:rsidR="00F338B2" w:rsidRPr="00155D6D">
        <w:t>, which</w:t>
      </w:r>
      <w:r w:rsidR="4703E2C1" w:rsidRPr="00155D6D">
        <w:t xml:space="preserve"> </w:t>
      </w:r>
      <w:r w:rsidR="00F338B2" w:rsidRPr="00155D6D">
        <w:t>ranges</w:t>
      </w:r>
      <w:r w:rsidR="56C8F33A" w:rsidRPr="00155D6D">
        <w:t xml:space="preserve"> from</w:t>
      </w:r>
      <w:r w:rsidR="38A5B178" w:rsidRPr="00155D6D">
        <w:t xml:space="preserve"> </w:t>
      </w:r>
      <w:r w:rsidR="4703E2C1" w:rsidRPr="00155D6D">
        <w:t>19 to 25 nucleotides</w:t>
      </w:r>
      <w:r w:rsidR="451F5381" w:rsidRPr="00155D6D">
        <w:t xml:space="preserve">. </w:t>
      </w:r>
      <w:r w:rsidR="31249CA7" w:rsidRPr="00155D6D">
        <w:t xml:space="preserve">However, as </w:t>
      </w:r>
      <w:r w:rsidR="4703E2C1" w:rsidRPr="00155D6D">
        <w:t xml:space="preserve">miRNAs are key epigenetic regulators that contribute to normal physiology and numerous pathological </w:t>
      </w:r>
      <w:r w:rsidR="08F5EEFB" w:rsidRPr="00155D6D">
        <w:t>conditions, understanding</w:t>
      </w:r>
      <w:r w:rsidR="4703E2C1" w:rsidRPr="00155D6D">
        <w:t xml:space="preserve"> the spatiotemporal behavior of miRNAs is important to unravel their function at the cellular and subcellular levels</w:t>
      </w:r>
      <w:r w:rsidR="4037675F" w:rsidRPr="00155D6D">
        <w:t>. This</w:t>
      </w:r>
      <w:r w:rsidR="4703E2C1" w:rsidRPr="00155D6D">
        <w:t xml:space="preserve"> </w:t>
      </w:r>
      <w:r w:rsidR="089EFD1C" w:rsidRPr="00155D6D">
        <w:t>creates</w:t>
      </w:r>
      <w:r w:rsidR="4703E2C1" w:rsidRPr="00155D6D">
        <w:t xml:space="preserve"> a clear need for adequate detection and visualization techniques. </w:t>
      </w:r>
      <w:r w:rsidR="37DC162A" w:rsidRPr="00155D6D">
        <w:t>Therefore, we create</w:t>
      </w:r>
      <w:r w:rsidR="5B21D2AC" w:rsidRPr="00155D6D">
        <w:t>d</w:t>
      </w:r>
      <w:r w:rsidR="37DC162A" w:rsidRPr="00155D6D">
        <w:t xml:space="preserve"> MicroRNA Amplification and Recognition through Locked-nucleic-acid </w:t>
      </w:r>
      <w:r w:rsidR="5208B922" w:rsidRPr="00F338B2">
        <w:rPr>
          <w:i/>
          <w:iCs/>
        </w:rPr>
        <w:t>in</w:t>
      </w:r>
      <w:r w:rsidR="37DC162A" w:rsidRPr="00F338B2">
        <w:rPr>
          <w:i/>
          <w:iCs/>
        </w:rPr>
        <w:t xml:space="preserve"> situ</w:t>
      </w:r>
      <w:r w:rsidR="37DC162A" w:rsidRPr="00155D6D">
        <w:t xml:space="preserve"> </w:t>
      </w:r>
      <w:proofErr w:type="spellStart"/>
      <w:r w:rsidR="37DC162A" w:rsidRPr="00155D6D">
        <w:t>hybridizatioN</w:t>
      </w:r>
      <w:proofErr w:type="spellEnd"/>
      <w:r w:rsidR="37DC162A" w:rsidRPr="00155D6D">
        <w:t xml:space="preserve"> (MARLIN)</w:t>
      </w:r>
      <w:r w:rsidR="739FD877" w:rsidRPr="00155D6D">
        <w:t>,</w:t>
      </w:r>
      <w:r w:rsidR="69044A6B" w:rsidRPr="00155D6D">
        <w:t xml:space="preserve"> </w:t>
      </w:r>
      <w:r w:rsidR="37DC162A" w:rsidRPr="00155D6D">
        <w:t xml:space="preserve">which was </w:t>
      </w:r>
      <w:r w:rsidR="4703E2C1" w:rsidRPr="00155D6D">
        <w:t xml:space="preserve">developed and optimized utilizing </w:t>
      </w:r>
      <w:r w:rsidR="21715AB2" w:rsidRPr="00155D6D">
        <w:t xml:space="preserve">multiplex immunofluorescence </w:t>
      </w:r>
      <w:r w:rsidR="009A7CDD" w:rsidRPr="00155D6D">
        <w:t>staining,</w:t>
      </w:r>
      <w:r w:rsidR="4703E2C1" w:rsidRPr="00155D6D">
        <w:t xml:space="preserve"> and </w:t>
      </w:r>
      <w:r w:rsidR="565BEBEC" w:rsidRPr="00155D6D">
        <w:t>l</w:t>
      </w:r>
      <w:r w:rsidR="4703E2C1" w:rsidRPr="00155D6D">
        <w:t xml:space="preserve">ocked </w:t>
      </w:r>
      <w:r w:rsidR="63BEB9AF" w:rsidRPr="00155D6D">
        <w:t>n</w:t>
      </w:r>
      <w:r w:rsidR="4703E2C1" w:rsidRPr="00155D6D">
        <w:t xml:space="preserve">ucleic </w:t>
      </w:r>
      <w:r w:rsidR="48BBD906" w:rsidRPr="00155D6D">
        <w:t>a</w:t>
      </w:r>
      <w:r w:rsidR="4703E2C1" w:rsidRPr="00155D6D">
        <w:t>cid (LNA) probes</w:t>
      </w:r>
      <w:r w:rsidR="4B236CAE" w:rsidRPr="00155D6D">
        <w:t xml:space="preserve"> </w:t>
      </w:r>
      <w:r w:rsidR="1F16171A" w:rsidRPr="00155D6D">
        <w:t>targeted</w:t>
      </w:r>
      <w:r w:rsidR="4B236CAE" w:rsidRPr="00155D6D">
        <w:t xml:space="preserve"> to </w:t>
      </w:r>
      <w:r w:rsidR="4A98D922" w:rsidRPr="00155D6D">
        <w:t>a</w:t>
      </w:r>
      <w:r w:rsidR="4B236CAE" w:rsidRPr="00155D6D">
        <w:t xml:space="preserve"> miRNA</w:t>
      </w:r>
      <w:r w:rsidR="2F59F962" w:rsidRPr="00155D6D">
        <w:t>.</w:t>
      </w:r>
      <w:r w:rsidR="4703E2C1" w:rsidRPr="00155D6D">
        <w:t xml:space="preserve"> </w:t>
      </w:r>
      <w:r w:rsidR="2587B688" w:rsidRPr="00155D6D">
        <w:t>This method can</w:t>
      </w:r>
      <w:r w:rsidR="4703E2C1" w:rsidRPr="00155D6D">
        <w:t xml:space="preserve"> quantify miRNA </w:t>
      </w:r>
      <w:r w:rsidR="33B8B118" w:rsidRPr="00155D6D">
        <w:t xml:space="preserve">with </w:t>
      </w:r>
      <w:r w:rsidR="41F0DDED" w:rsidRPr="00155D6D">
        <w:t>multi</w:t>
      </w:r>
      <w:r w:rsidR="233E9706" w:rsidRPr="00155D6D">
        <w:t xml:space="preserve">plexed </w:t>
      </w:r>
      <w:r w:rsidR="4703E2C1" w:rsidRPr="00155D6D">
        <w:t>protein</w:t>
      </w:r>
      <w:r w:rsidR="6060F349" w:rsidRPr="00155D6D">
        <w:t xml:space="preserve"> expression</w:t>
      </w:r>
      <w:r w:rsidR="008C648C">
        <w:t>,</w:t>
      </w:r>
      <w:r w:rsidR="08D911FA" w:rsidRPr="00155D6D">
        <w:t xml:space="preserve"> </w:t>
      </w:r>
      <w:r w:rsidR="2DD57CCC" w:rsidRPr="00155D6D">
        <w:t>which</w:t>
      </w:r>
      <w:r w:rsidR="6060F349" w:rsidRPr="00155D6D">
        <w:t xml:space="preserve"> allows the </w:t>
      </w:r>
      <w:r w:rsidR="75EF94CE" w:rsidRPr="00155D6D">
        <w:t xml:space="preserve">quantification </w:t>
      </w:r>
      <w:r w:rsidR="6060F349" w:rsidRPr="00155D6D">
        <w:t xml:space="preserve">of </w:t>
      </w:r>
      <w:r w:rsidR="4703E2C1" w:rsidRPr="00155D6D">
        <w:t>intr</w:t>
      </w:r>
      <w:r w:rsidR="2D5AFFD9" w:rsidRPr="00155D6D">
        <w:t>a</w:t>
      </w:r>
      <w:r w:rsidR="4703E2C1" w:rsidRPr="00155D6D">
        <w:t xml:space="preserve">cellular and extracellular </w:t>
      </w:r>
      <w:r w:rsidR="26070E7D" w:rsidRPr="00155D6D">
        <w:t xml:space="preserve">miRNA </w:t>
      </w:r>
      <w:r w:rsidR="4703E2C1" w:rsidRPr="00155D6D">
        <w:t xml:space="preserve">within the tumor </w:t>
      </w:r>
      <w:r w:rsidR="067A3E82" w:rsidRPr="00155D6D">
        <w:t>microenvironment</w:t>
      </w:r>
      <w:r w:rsidR="4075039E" w:rsidRPr="00155D6D">
        <w:t xml:space="preserve"> (TME)</w:t>
      </w:r>
      <w:r w:rsidR="1C93995B" w:rsidRPr="00155D6D">
        <w:t xml:space="preserve"> with high sensitivity and reproducibility</w:t>
      </w:r>
      <w:r w:rsidR="4703E2C1" w:rsidRPr="00155D6D">
        <w:t>. The combined use of miRNA detection and protein capture assays</w:t>
      </w:r>
      <w:r w:rsidR="4129AA15" w:rsidRPr="00155D6D">
        <w:t xml:space="preserve"> </w:t>
      </w:r>
      <w:r w:rsidR="3F46F89F" w:rsidRPr="00155D6D">
        <w:t xml:space="preserve">can also </w:t>
      </w:r>
      <w:r w:rsidR="36F0F01A" w:rsidRPr="00155D6D">
        <w:t>provide</w:t>
      </w:r>
      <w:r w:rsidR="4703E2C1" w:rsidRPr="00155D6D">
        <w:t xml:space="preserve"> a comprehensive understanding of cellular functions and regulatory mechanisms</w:t>
      </w:r>
      <w:r w:rsidR="1454F495" w:rsidRPr="00155D6D">
        <w:t xml:space="preserve"> within that TME</w:t>
      </w:r>
      <w:r w:rsidR="4703E2C1" w:rsidRPr="00155D6D">
        <w:t>.</w:t>
      </w:r>
    </w:p>
    <w:p w14:paraId="22EE3E50" w14:textId="77777777" w:rsidR="00E92DEF" w:rsidRPr="00155D6D" w:rsidRDefault="00E92DEF" w:rsidP="00155D6D"/>
    <w:p w14:paraId="292AE003" w14:textId="7DBEB034" w:rsidR="41D235A7" w:rsidRPr="00155D6D" w:rsidRDefault="013ECDC0" w:rsidP="00155D6D">
      <w:r w:rsidRPr="00155D6D">
        <w:rPr>
          <w:b/>
          <w:bCs/>
        </w:rPr>
        <w:t>INTRODUCTION:</w:t>
      </w:r>
    </w:p>
    <w:p w14:paraId="477E104B" w14:textId="42D98D19" w:rsidR="18277CCD" w:rsidRPr="00155D6D" w:rsidRDefault="404A04BD" w:rsidP="00155D6D">
      <w:r w:rsidRPr="00155D6D">
        <w:rPr>
          <w:b/>
          <w:bCs/>
        </w:rPr>
        <w:t xml:space="preserve">microRNAs </w:t>
      </w:r>
    </w:p>
    <w:p w14:paraId="32B69E4D" w14:textId="20281EBC" w:rsidR="5F0399F3" w:rsidRPr="00155D6D" w:rsidRDefault="1CE868FB" w:rsidP="00155D6D">
      <w:r w:rsidRPr="00155D6D">
        <w:t xml:space="preserve">Although microRNAs </w:t>
      </w:r>
      <w:r w:rsidR="2AF00506" w:rsidRPr="00155D6D">
        <w:t>(miRNA)</w:t>
      </w:r>
      <w:r w:rsidR="2CEDA5D1" w:rsidRPr="00155D6D">
        <w:t xml:space="preserve"> a</w:t>
      </w:r>
      <w:r w:rsidR="756E042B" w:rsidRPr="00155D6D">
        <w:t xml:space="preserve">re </w:t>
      </w:r>
      <w:r w:rsidR="578DF36E" w:rsidRPr="00155D6D">
        <w:t>incredibly small</w:t>
      </w:r>
      <w:r w:rsidR="00CC3A6F" w:rsidRPr="00155D6D">
        <w:t xml:space="preserve">, </w:t>
      </w:r>
      <w:r w:rsidR="24F116ED" w:rsidRPr="00155D6D">
        <w:t xml:space="preserve">ranging 19-25 nucleotides in </w:t>
      </w:r>
      <w:r w:rsidR="07FE1636" w:rsidRPr="00155D6D">
        <w:t>length</w:t>
      </w:r>
      <w:r w:rsidR="00CC3A6F" w:rsidRPr="00155D6D">
        <w:t xml:space="preserve">, </w:t>
      </w:r>
      <w:r w:rsidR="17ADE4D6" w:rsidRPr="00155D6D">
        <w:t>these single</w:t>
      </w:r>
      <w:r w:rsidR="24F116ED" w:rsidRPr="00155D6D">
        <w:t xml:space="preserve">-stranded RNA molecules </w:t>
      </w:r>
      <w:r w:rsidR="06CB77C5" w:rsidRPr="00155D6D">
        <w:t xml:space="preserve">are potent </w:t>
      </w:r>
      <w:r w:rsidR="2D8BE801" w:rsidRPr="00155D6D">
        <w:t>regulat</w:t>
      </w:r>
      <w:r w:rsidR="6EB6EDBC" w:rsidRPr="00155D6D">
        <w:t>ors</w:t>
      </w:r>
      <w:r w:rsidR="1171D99D" w:rsidRPr="00155D6D">
        <w:t xml:space="preserve"> in</w:t>
      </w:r>
      <w:r w:rsidR="24F116ED" w:rsidRPr="00155D6D">
        <w:t xml:space="preserve"> gene expressio</w:t>
      </w:r>
      <w:r w:rsidR="54CC9398" w:rsidRPr="00155D6D">
        <w:t>n</w:t>
      </w:r>
      <w:r w:rsidR="008C648C">
        <w:t>,</w:t>
      </w:r>
      <w:r w:rsidR="54CC9398" w:rsidRPr="00155D6D">
        <w:t xml:space="preserve"> </w:t>
      </w:r>
      <w:r w:rsidR="04744A01" w:rsidRPr="00155D6D">
        <w:t xml:space="preserve">modulating </w:t>
      </w:r>
      <w:r w:rsidR="294E1252" w:rsidRPr="00155D6D">
        <w:t>messenger RNAs (</w:t>
      </w:r>
      <w:r w:rsidR="24F116ED" w:rsidRPr="00155D6D">
        <w:t>mRNAs</w:t>
      </w:r>
      <w:r w:rsidR="23004CF4" w:rsidRPr="00155D6D">
        <w:t>)</w:t>
      </w:r>
      <w:r w:rsidR="6FA8F453" w:rsidRPr="00155D6D">
        <w:t xml:space="preserve"> </w:t>
      </w:r>
      <w:r w:rsidR="66114B6D" w:rsidRPr="00155D6D">
        <w:t>post-transcriptional</w:t>
      </w:r>
      <w:r w:rsidR="0F32048E" w:rsidRPr="00155D6D">
        <w:t>ly</w:t>
      </w:r>
      <w:r w:rsidR="66114B6D" w:rsidRPr="00155D6D">
        <w:t xml:space="preserve"> </w:t>
      </w:r>
      <w:r w:rsidR="008C648C">
        <w:t>through</w:t>
      </w:r>
      <w:r w:rsidR="0F32048E" w:rsidRPr="00155D6D">
        <w:t xml:space="preserve"> sequence-specific interactions</w:t>
      </w:r>
      <w:r w:rsidRPr="00155D6D">
        <w:fldChar w:fldCharType="begin"/>
      </w:r>
      <w:r w:rsidRPr="00155D6D">
        <w:instrText xml:space="preserve"> ADDIN EN.CITE &lt;EndNote&gt;&lt;Cite&gt;&lt;Author&gt;Smolarz&lt;/Author&gt;&lt;Year&gt;2022&lt;/Year&gt;&lt;RecNum&gt;43&lt;/RecNum&gt;&lt;DisplayText&gt;&lt;style face="superscript"&gt;1&lt;/style&gt;&lt;/DisplayText&gt;&lt;record&gt;&lt;rec-number&gt;43&lt;/rec-number&gt;&lt;foreign-keys&gt;&lt;key app="EN" db-id="wtw0fd2xi5r5rye2e2o5vzptdpv2e25rr5xf" timestamp="1743286149" guid="99655890-927a-442f-83f9-018f26021b98"&gt;43&lt;/key&gt;&lt;/foreign-keys&gt;&lt;ref-type name="Journal Article"&gt;17&lt;/ref-type&gt;&lt;contributors&gt;&lt;authors&gt;&lt;author&gt;Smolarz, Beata&lt;/author&gt;&lt;author&gt;Nowak, Anna Zadrożna&lt;/author&gt;&lt;author&gt;Romanowicz, Hanna&lt;/author&gt;&lt;/authors&gt;&lt;/contributors&gt;&lt;titles&gt;&lt;title&gt;Breast Cancer—Epidemiology, Classification, Pathogenesis and Treatment (Review of Literature)&lt;/title&gt;&lt;secondary-title&gt;Cancers&lt;/secondary-title&gt;&lt;/titles&gt;&lt;periodical&gt;&lt;full-title&gt;Cancers&lt;/full-title&gt;&lt;/periodical&gt;&lt;pages&gt;2569&lt;/pages&gt;&lt;volume&gt;14&lt;/volume&gt;&lt;number&gt;10&lt;/number&gt;&lt;dates&gt;&lt;year&gt;2022&lt;/year&gt;&lt;pub-dates&gt;&lt;date&gt;2022-05-23&lt;/date&gt;&lt;/pub-dates&gt;&lt;/dates&gt;&lt;publisher&gt;MDPI AG&lt;/publisher&gt;&lt;isbn&gt;2072-6694&lt;/isbn&gt;&lt;urls&gt;&lt;/urls&gt;&lt;electronic-resource-num&gt;10.3390/cancers14102569&lt;/electronic-resource-num&gt;&lt;access-date&gt;2025-03-26T20:58:12&lt;/access-date&gt;&lt;/record&gt;&lt;/Cite&gt;&lt;/EndNote&gt;</w:instrText>
      </w:r>
      <w:r w:rsidRPr="00155D6D">
        <w:fldChar w:fldCharType="separate"/>
      </w:r>
      <w:r w:rsidR="00BE6662" w:rsidRPr="00155D6D">
        <w:rPr>
          <w:vertAlign w:val="superscript"/>
        </w:rPr>
        <w:t>1</w:t>
      </w:r>
      <w:r w:rsidRPr="00155D6D">
        <w:fldChar w:fldCharType="end"/>
      </w:r>
      <w:r w:rsidR="2DABB84D" w:rsidRPr="00155D6D">
        <w:t>.</w:t>
      </w:r>
      <w:r w:rsidR="67E5265B" w:rsidRPr="00155D6D">
        <w:t xml:space="preserve"> </w:t>
      </w:r>
      <w:r w:rsidR="1731C149" w:rsidRPr="00155D6D">
        <w:t>In essence, miRNAs act as negative regulators by binding to target mRNAs, either preventing their translation or promoting their degradation through mRNA cleavage, depending on the degree of complementarity, which ultimately leads to decreased protein output from the targeted gene.</w:t>
      </w:r>
      <w:r w:rsidR="24F116ED" w:rsidRPr="00155D6D">
        <w:t xml:space="preserve"> While miRNAs are basically </w:t>
      </w:r>
      <w:r w:rsidR="2B0E570C" w:rsidRPr="00155D6D">
        <w:t>non</w:t>
      </w:r>
      <w:r w:rsidR="24F116ED" w:rsidRPr="00155D6D">
        <w:t>-coding RNA</w:t>
      </w:r>
      <w:r w:rsidR="6A274569" w:rsidRPr="00155D6D">
        <w:t>,</w:t>
      </w:r>
      <w:r w:rsidR="6275F6EC" w:rsidRPr="00155D6D">
        <w:t xml:space="preserve"> </w:t>
      </w:r>
      <w:r w:rsidR="24F116ED" w:rsidRPr="00155D6D">
        <w:t xml:space="preserve">approximately 40% of all miRNAs are still found within introns or exons </w:t>
      </w:r>
      <w:r w:rsidR="00046CC4">
        <w:t xml:space="preserve">of </w:t>
      </w:r>
      <w:r w:rsidR="24F116ED" w:rsidRPr="00155D6D">
        <w:t>protein-coding genes</w:t>
      </w:r>
      <w:r w:rsidRPr="00155D6D">
        <w:fldChar w:fldCharType="begin"/>
      </w:r>
      <w:r w:rsidRPr="00155D6D">
        <w:instrText xml:space="preserve"> ADDIN EN.CITE &lt;EndNote&gt;&lt;Cite&gt;&lt;Author&gt;Davis-Dusenbery&lt;/Author&gt;&lt;Year&gt;2010&lt;/Year&gt;&lt;RecNum&gt;147&lt;/RecNum&gt;&lt;DisplayText&gt;&lt;style face="superscript"&gt;2&lt;/style&gt;&lt;/DisplayText&gt;&lt;record&gt;&lt;rec-number&gt;147&lt;/rec-number&gt;&lt;foreign-keys&gt;&lt;key app="EN" db-id="wtw0fd2xi5r5rye2e2o5vzptdpv2e25rr5xf" timestamp="1747945254" guid="b083a58a-6abb-4d22-aa66-34ab37e237a2"&gt;147&lt;/key&gt;&lt;/foreign-keys&gt;&lt;ref-type name="Journal Article"&gt;17&lt;/ref-type&gt;&lt;contributors&gt;&lt;authors&gt;&lt;author&gt;Davis-Dusenbery, Brandi N.&lt;/author&gt;&lt;author&gt;Hata, Akiko&lt;/author&gt;&lt;/authors&gt;&lt;/contributors&gt;&lt;titles&gt;&lt;title&gt;MicroRNA in Cancer:The Involvement of Aberrant MicroRNA Biogenesis Regulatory Pathways&lt;/title&gt;&lt;secondary-title&gt;Genes &amp;amp; Cancer&lt;/secondary-title&gt;&lt;/titles&gt;&lt;periodical&gt;&lt;full-title&gt;Genes &amp;amp; Cancer&lt;/full-title&gt;&lt;/periodical&gt;&lt;pages&gt;1100-1114&lt;/pages&gt;&lt;volume&gt;1&lt;/volume&gt;&lt;number&gt;11&lt;/number&gt;&lt;keywords&gt;&lt;keyword&gt;microRNA, cancer, biogenesis, Drosha, Dicer&lt;/keyword&gt;&lt;/keywords&gt;&lt;dates&gt;&lt;year&gt;2010&lt;/year&gt;&lt;/dates&gt;&lt;accession-num&gt;21533017&lt;/accession-num&gt;&lt;urls&gt;&lt;related-urls&gt;&lt;url&gt;https://journals.sagepub.com/doi/abs/10.1177/1947601910396213&lt;/url&gt;&lt;/related-urls&gt;&lt;/urls&gt;&lt;electronic-resource-num&gt;10.1177/1947601910396213&lt;/electronic-resource-num&gt;&lt;/record&gt;&lt;/Cite&gt;&lt;/EndNote&gt;</w:instrText>
      </w:r>
      <w:r w:rsidRPr="00155D6D">
        <w:fldChar w:fldCharType="separate"/>
      </w:r>
      <w:r w:rsidR="00BE6662" w:rsidRPr="00155D6D">
        <w:rPr>
          <w:vertAlign w:val="superscript"/>
        </w:rPr>
        <w:t>2</w:t>
      </w:r>
      <w:r w:rsidRPr="00155D6D">
        <w:fldChar w:fldCharType="end"/>
      </w:r>
      <w:r w:rsidR="24F116ED" w:rsidRPr="00155D6D">
        <w:t xml:space="preserve">. </w:t>
      </w:r>
      <w:r w:rsidR="76A83574" w:rsidRPr="00155D6D">
        <w:t xml:space="preserve">The functional </w:t>
      </w:r>
      <w:r w:rsidR="24F116ED" w:rsidRPr="00155D6D">
        <w:t>purpose</w:t>
      </w:r>
      <w:r w:rsidR="1D9E5136" w:rsidRPr="00155D6D">
        <w:t xml:space="preserve"> </w:t>
      </w:r>
      <w:r w:rsidR="31F19DC2" w:rsidRPr="00155D6D">
        <w:t>of miRNAs encompasses several</w:t>
      </w:r>
      <w:r w:rsidR="24F116ED" w:rsidRPr="00155D6D">
        <w:t xml:space="preserve"> </w:t>
      </w:r>
      <w:r w:rsidR="41E1C168" w:rsidRPr="00155D6D">
        <w:t xml:space="preserve">key </w:t>
      </w:r>
      <w:r w:rsidR="24F116ED" w:rsidRPr="00155D6D">
        <w:t xml:space="preserve">biological processes </w:t>
      </w:r>
      <w:r w:rsidR="037141F4" w:rsidRPr="00155D6D">
        <w:t xml:space="preserve">such as </w:t>
      </w:r>
      <w:r w:rsidR="506849AE" w:rsidRPr="00155D6D">
        <w:t>cell proliferation</w:t>
      </w:r>
      <w:r w:rsidR="24F116ED" w:rsidRPr="00155D6D">
        <w:t>, angiogenesis, apoptosis</w:t>
      </w:r>
      <w:r w:rsidR="68615182" w:rsidRPr="00155D6D">
        <w:t>, etc</w:t>
      </w:r>
      <w:r w:rsidR="24F116ED" w:rsidRPr="00155D6D">
        <w:t xml:space="preserve">. </w:t>
      </w:r>
      <w:r w:rsidR="6E1A0AB2" w:rsidRPr="00155D6D">
        <w:t xml:space="preserve">Notably, the dysregulation of miRNAs </w:t>
      </w:r>
      <w:r w:rsidR="019BD810" w:rsidRPr="00155D6D">
        <w:t xml:space="preserve">has been implicated </w:t>
      </w:r>
      <w:r w:rsidR="444EC89A" w:rsidRPr="00155D6D">
        <w:t xml:space="preserve">in </w:t>
      </w:r>
      <w:r w:rsidR="00F9262A" w:rsidRPr="00155D6D">
        <w:t>tumorigenesis</w:t>
      </w:r>
      <w:r w:rsidR="24F116ED" w:rsidRPr="00155D6D">
        <w:t xml:space="preserve">, </w:t>
      </w:r>
      <w:r w:rsidR="385D7F71" w:rsidRPr="00155D6D">
        <w:t xml:space="preserve">as aberrant </w:t>
      </w:r>
      <w:r w:rsidR="56051D7A" w:rsidRPr="00155D6D">
        <w:t>expression</w:t>
      </w:r>
      <w:r w:rsidR="527F9E17" w:rsidRPr="00155D6D">
        <w:t xml:space="preserve"> of specific miRNAs</w:t>
      </w:r>
      <w:r w:rsidR="76625E71" w:rsidRPr="00155D6D">
        <w:t xml:space="preserve"> and miRNA-mediated gene regulation</w:t>
      </w:r>
      <w:r w:rsidR="527F9E17" w:rsidRPr="00155D6D">
        <w:t xml:space="preserve"> has been associated with</w:t>
      </w:r>
      <w:r w:rsidR="56051D7A" w:rsidRPr="00155D6D">
        <w:t xml:space="preserve"> </w:t>
      </w:r>
      <w:r w:rsidR="0E680849" w:rsidRPr="00155D6D">
        <w:t>oncogenic transformation in multiple cancer types</w:t>
      </w:r>
      <w:r w:rsidRPr="00155D6D">
        <w:fldChar w:fldCharType="begin"/>
      </w:r>
      <w:r w:rsidRPr="00155D6D">
        <w:instrText xml:space="preserve"> ADDIN EN.CITE &lt;EndNote&gt;&lt;Cite&gt;&lt;Author&gt;Peng&lt;/Author&gt;&lt;Year&gt;2016&lt;/Year&gt;&lt;RecNum&gt;44&lt;/RecNum&gt;&lt;DisplayText&gt;&lt;style face="superscript"&gt;3&lt;/style&gt;&lt;/DisplayText&gt;&lt;record&gt;&lt;rec-number&gt;44&lt;/rec-number&gt;&lt;foreign-keys&gt;&lt;key app="EN" db-id="wtw0fd2xi5r5rye2e2o5vzptdpv2e25rr5xf" timestamp="1743286152" guid="9d1ad8fb-f501-4500-9864-00db0d47f0be"&gt;44&lt;/key&gt;&lt;/foreign-keys&gt;&lt;ref-type name="Journal Article"&gt;17&lt;/ref-type&gt;&lt;contributors&gt;&lt;authors&gt;&lt;author&gt;Peng, Yong&lt;/author&gt;&lt;author&gt;Croce, Carlo M&lt;/author&gt;&lt;/authors&gt;&lt;/contributors&gt;&lt;titles&gt;&lt;title&gt;The role of MicroRNAs in human cancer&lt;/title&gt;&lt;secondary-title&gt;Signal Transduction and Targeted Therapy&lt;/secondary-title&gt;&lt;/titles&gt;&lt;periodical&gt;&lt;full-title&gt;Signal Transduction and Targeted Therapy&lt;/full-title&gt;&lt;/periodical&gt;&lt;pages&gt;15004&lt;/pages&gt;&lt;volume&gt;1&lt;/volume&gt;&lt;number&gt;1&lt;/number&gt;&lt;dates&gt;&lt;year&gt;2016&lt;/year&gt;&lt;pub-dates&gt;&lt;date&gt;2016-01-28&lt;/date&gt;&lt;/pub-dates&gt;&lt;/dates&gt;&lt;publisher&gt;Springer Science and Business Media LLC&lt;/publisher&gt;&lt;isbn&gt;2059-3635&lt;/isbn&gt;&lt;urls&gt;&lt;related-urls&gt;&lt;url&gt;https://www.ncbi.nlm.nih.gov/pmc/articles/PMC5661652&lt;/url&gt;&lt;/related-urls&gt;&lt;/urls&gt;&lt;electronic-resource-num&gt;10.1038/sigtrans.2015.4&lt;/electronic-resource-num&gt;&lt;access-date&gt;2025-03-26T21:04:36&lt;/access-date&gt;&lt;/record&gt;&lt;/Cite&gt;&lt;/EndNote&gt;</w:instrText>
      </w:r>
      <w:r w:rsidRPr="00155D6D">
        <w:fldChar w:fldCharType="separate"/>
      </w:r>
      <w:r w:rsidR="00BE6662" w:rsidRPr="00155D6D">
        <w:rPr>
          <w:vertAlign w:val="superscript"/>
        </w:rPr>
        <w:t>3</w:t>
      </w:r>
      <w:r w:rsidRPr="00155D6D">
        <w:fldChar w:fldCharType="end"/>
      </w:r>
      <w:r w:rsidR="2DABB84D" w:rsidRPr="00155D6D">
        <w:t>.</w:t>
      </w:r>
      <w:r w:rsidR="24F116ED" w:rsidRPr="00155D6D">
        <w:t xml:space="preserve"> </w:t>
      </w:r>
    </w:p>
    <w:p w14:paraId="53F9D848" w14:textId="457AEB79" w:rsidR="6C53D544" w:rsidRPr="00155D6D" w:rsidRDefault="6C53D544" w:rsidP="00155D6D"/>
    <w:p w14:paraId="23FFFC34" w14:textId="1C5916A3" w:rsidR="10AFDBDE" w:rsidRPr="00155D6D" w:rsidRDefault="10AFDBDE" w:rsidP="00155D6D">
      <w:r w:rsidRPr="00155D6D">
        <w:t>Since their discovery, miRNAs have been extensively researched in various diseases due to their tissue-specific expression and regulatory functions</w:t>
      </w:r>
      <w:r w:rsidR="561FACB6" w:rsidRPr="00155D6D">
        <w:t xml:space="preserve">, with their dysregulation </w:t>
      </w:r>
      <w:r w:rsidR="68FD7621" w:rsidRPr="00155D6D">
        <w:t>linked to many diseases</w:t>
      </w:r>
      <w:r w:rsidR="006D013D">
        <w:t>,</w:t>
      </w:r>
      <w:r w:rsidR="68FD7621" w:rsidRPr="00155D6D">
        <w:t xml:space="preserve"> including </w:t>
      </w:r>
      <w:r w:rsidR="162A0DAF" w:rsidRPr="00155D6D">
        <w:t xml:space="preserve">neurodegenerative </w:t>
      </w:r>
      <w:r w:rsidR="2A051C69" w:rsidRPr="00155D6D">
        <w:t>disorders</w:t>
      </w:r>
      <w:r w:rsidR="741A02E9" w:rsidRPr="00155D6D">
        <w:t xml:space="preserve">, autoimmune </w:t>
      </w:r>
      <w:r w:rsidR="55DAC3BD" w:rsidRPr="00155D6D">
        <w:t>disorders</w:t>
      </w:r>
      <w:r w:rsidR="006D013D">
        <w:t>,</w:t>
      </w:r>
      <w:r w:rsidR="55DAC3BD" w:rsidRPr="00155D6D">
        <w:t xml:space="preserve"> </w:t>
      </w:r>
      <w:r w:rsidR="741A02E9" w:rsidRPr="00155D6D">
        <w:t xml:space="preserve">and </w:t>
      </w:r>
      <w:r w:rsidR="24E89650" w:rsidRPr="00155D6D">
        <w:t xml:space="preserve">various </w:t>
      </w:r>
      <w:r w:rsidR="741A02E9" w:rsidRPr="00155D6D">
        <w:t>cancer</w:t>
      </w:r>
      <w:r w:rsidR="4D4AD000" w:rsidRPr="00155D6D">
        <w:t>s</w:t>
      </w:r>
      <w:r w:rsidR="00BE6662" w:rsidRPr="00155D6D">
        <w:fldChar w:fldCharType="begin">
          <w:fldData xml:space="preserve">PEVuZE5vdGU+PENpdGU+PEF1dGhvcj5TaGk8L0F1dGhvcj48WWVhcj4yMDIxPC9ZZWFyPjxSZWNO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</w:fldData>
        </w:fldChar>
      </w:r>
      <w:r w:rsidR="00BE6662" w:rsidRPr="00155D6D">
        <w:instrText xml:space="preserve"> ADDIN EN.CITE </w:instrText>
      </w:r>
      <w:r w:rsidR="00BE6662" w:rsidRPr="00155D6D">
        <w:fldChar w:fldCharType="begin">
          <w:fldData xml:space="preserve">PEVuZE5vdGU+PENpdGU+PEF1dGhvcj5TaGk8L0F1dGhvcj48WWVhcj4yMDIxPC9ZZWFyPjxSZWNO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</w:fldData>
        </w:fldChar>
      </w:r>
      <w:r w:rsidR="00BE6662" w:rsidRPr="00155D6D">
        <w:instrText xml:space="preserve"> ADDIN EN.CITE.DATA </w:instrText>
      </w:r>
      <w:r w:rsidR="00BE6662" w:rsidRPr="00155D6D">
        <w:fldChar w:fldCharType="end"/>
      </w:r>
      <w:r w:rsidR="00BE6662" w:rsidRPr="00155D6D">
        <w:fldChar w:fldCharType="separate"/>
      </w:r>
      <w:r w:rsidR="00BE6662" w:rsidRPr="00155D6D">
        <w:rPr>
          <w:vertAlign w:val="superscript"/>
        </w:rPr>
        <w:t>4-6</w:t>
      </w:r>
      <w:r w:rsidR="00BE6662" w:rsidRPr="00155D6D">
        <w:fldChar w:fldCharType="end"/>
      </w:r>
      <w:r w:rsidRPr="00155D6D">
        <w:t>. The expression patterns of miRNAs can be correlated with cancer type, stage, and clinical variables, making miRNA profiling a valuable tool for cancer diagnosis and prognosis</w:t>
      </w:r>
      <w:r w:rsidR="00BE6662" w:rsidRPr="00155D6D">
        <w:fldChar w:fldCharType="begin">
          <w:fldData xml:space="preserve">PEVuZE5vdGU+PENpdGU+PEF1dGhvcj5MZWU8L0F1dGhvcj48WWVhcj4yMDA5PC9ZZWFyPjxSZWNO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</w:fldData>
        </w:fldChar>
      </w:r>
      <w:r w:rsidR="00BE6662" w:rsidRPr="00155D6D">
        <w:instrText xml:space="preserve"> ADDIN EN.CITE </w:instrText>
      </w:r>
      <w:r w:rsidR="00BE6662" w:rsidRPr="00155D6D">
        <w:fldChar w:fldCharType="begin">
          <w:fldData xml:space="preserve">PEVuZE5vdGU+PENpdGU+PEF1dGhvcj5MZWU8L0F1dGhvcj48WWVhcj4yMDA5PC9ZZWFyPjxSZWNO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</w:fldData>
        </w:fldChar>
      </w:r>
      <w:r w:rsidR="00BE6662" w:rsidRPr="00155D6D">
        <w:instrText xml:space="preserve"> ADDIN EN.CITE.DATA </w:instrText>
      </w:r>
      <w:r w:rsidR="00BE6662" w:rsidRPr="00155D6D">
        <w:fldChar w:fldCharType="end"/>
      </w:r>
      <w:r w:rsidR="00BE6662" w:rsidRPr="00155D6D">
        <w:fldChar w:fldCharType="separate"/>
      </w:r>
      <w:r w:rsidR="00BE6662" w:rsidRPr="00155D6D">
        <w:rPr>
          <w:vertAlign w:val="superscript"/>
        </w:rPr>
        <w:t>4-7</w:t>
      </w:r>
      <w:r w:rsidR="00BE6662" w:rsidRPr="00155D6D">
        <w:fldChar w:fldCharType="end"/>
      </w:r>
      <w:r w:rsidR="00EF5E70" w:rsidRPr="00155D6D">
        <w:t>.</w:t>
      </w:r>
      <w:r w:rsidRPr="00155D6D">
        <w:t xml:space="preserve"> The discovery of new miRNAs has also been accelerated by advancements in </w:t>
      </w:r>
      <w:r w:rsidR="003B4358" w:rsidRPr="00155D6D">
        <w:t>high-throughput</w:t>
      </w:r>
      <w:r w:rsidRPr="00155D6D">
        <w:t xml:space="preserve"> sequencing technologies, enhancing the understanding of miRNA involvement in diverse biological processes</w:t>
      </w:r>
      <w:r w:rsidR="00BE6662" w:rsidRPr="00155D6D">
        <w:fldChar w:fldCharType="begin"/>
      </w:r>
      <w:r w:rsidR="00BE6662" w:rsidRPr="00155D6D">
        <w:instrText xml:space="preserve"> ADDIN EN.CITE &lt;EndNote&gt;&lt;Cite&gt;&lt;Author&gt;Thomson&lt;/Author&gt;&lt;Year&gt;2015&lt;/Year&gt;&lt;RecNum&gt;46&lt;/RecNum&gt;&lt;DisplayText&gt;&lt;style face="superscript"&gt;8&lt;/style&gt;&lt;/DisplayText&gt;&lt;record&gt;&lt;rec-number&gt;46&lt;/rec-number&gt;&lt;foreign-keys&gt;&lt;key app="EN" db-id="wtw0fd2xi5r5rye2e2o5vzptdpv2e25rr5xf" timestamp="1743286158" guid="6fe46dc0-a861-4504-add0-1a78f1948d78"&gt;46&lt;/key&gt;&lt;/foreign-keys&gt;&lt;ref-type name="Journal Article"&gt;17&lt;/ref-type&gt;&lt;contributors&gt;&lt;authors&gt;&lt;author&gt;Thomson, Daniel W.&lt;/author&gt;&lt;author&gt;Pillman, Katherine A.&lt;/author&gt;&lt;author&gt;Anderson, Matthew L.&lt;/author&gt;&lt;author&gt;Lawrence, David M.&lt;/author&gt;&lt;author&gt;Toubia, John&lt;/author&gt;&lt;author&gt;Goodall, Gregory J.&lt;/author&gt;&lt;author&gt;Bracken, Cameron P.&lt;/author&gt;&lt;/authors&gt;&lt;/contributors&gt;&lt;titles&gt;&lt;title&gt;Assessing the gene regulatory properties of Argonaute-bound small RNAs of diverse genomic origin&lt;/title&gt;&lt;secondary-title&gt;Nucleic Acids Research&lt;/secondary-title&gt;&lt;/titles&gt;&lt;periodical&gt;&lt;full-title&gt;Nucleic Acids Research&lt;/full-title&gt;&lt;/periodical&gt;&lt;pages&gt;470-481&lt;/pages&gt;&lt;volume&gt;43&lt;/volume&gt;&lt;number&gt;1&lt;/number&gt;&lt;dates&gt;&lt;year&gt;2015&lt;/year&gt;&lt;pub-dates&gt;&lt;date&gt;2015-01-09&lt;/date&gt;&lt;/pub-dates&gt;&lt;/dates&gt;&lt;publisher&gt;Oxford University Press (OUP)&lt;/publisher&gt;&lt;isbn&gt;1362-4962&lt;/isbn&gt;&lt;urls&gt;&lt;related-urls&gt;&lt;url&gt;https://digital.library.adelaide.edu.au/dspace/bitstream/2440/97214/2/hdl_97214.pdf&lt;/url&gt;&lt;/related-urls&gt;&lt;/urls&gt;&lt;electronic-resource-num&gt;10.1093/nar/gku1242&lt;/electronic-resource-num&gt;&lt;access-date&gt;2025-03-26T21:08:34&lt;/access-date&gt;&lt;/record&gt;&lt;/Cite&gt;&lt;/EndNote&gt;</w:instrText>
      </w:r>
      <w:r w:rsidR="00BE6662" w:rsidRPr="00155D6D">
        <w:fldChar w:fldCharType="separate"/>
      </w:r>
      <w:r w:rsidR="00BE6662" w:rsidRPr="00155D6D">
        <w:rPr>
          <w:vertAlign w:val="superscript"/>
        </w:rPr>
        <w:t>8</w:t>
      </w:r>
      <w:r w:rsidR="00BE6662" w:rsidRPr="00155D6D">
        <w:fldChar w:fldCharType="end"/>
      </w:r>
      <w:r w:rsidRPr="00155D6D">
        <w:t xml:space="preserve">. The significance of miRNAs was underscored by the 2024 Nobel Prize in Medicine awarded to Victor </w:t>
      </w:r>
      <w:proofErr w:type="spellStart"/>
      <w:r w:rsidRPr="00155D6D">
        <w:t>Ambros</w:t>
      </w:r>
      <w:proofErr w:type="spellEnd"/>
      <w:r w:rsidRPr="00155D6D">
        <w:t xml:space="preserve"> and Gary </w:t>
      </w:r>
      <w:proofErr w:type="spellStart"/>
      <w:r w:rsidRPr="00155D6D">
        <w:t>Ruvkun</w:t>
      </w:r>
      <w:proofErr w:type="spellEnd"/>
      <w:r w:rsidRPr="00155D6D">
        <w:t xml:space="preserve"> for their discovery of the function of miRNA in posttranscriptional regulation</w:t>
      </w:r>
      <w:r w:rsidR="00BE6662" w:rsidRPr="00155D6D">
        <w:fldChar w:fldCharType="begin"/>
      </w:r>
      <w:r w:rsidR="00BE6662" w:rsidRPr="00155D6D">
        <w:instrText xml:space="preserve"> ADDIN EN.CITE &lt;EndNote&gt;&lt;Cite&gt;&lt;Author&gt;Kim&lt;/Author&gt;&lt;Year&gt;2024 Oct 15&lt;/Year&gt;&lt;RecNum&gt;47&lt;/RecNum&gt;&lt;DisplayText&gt;&lt;style face="superscript"&gt;9&lt;/style&gt;&lt;/DisplayText&gt;&lt;record&gt;&lt;rec-number&gt;47&lt;/rec-number&gt;&lt;foreign-keys&gt;&lt;key app="EN" db-id="wtw0fd2xi5r5rye2e2o5vzptdpv2e25rr5xf" timestamp="1743286167" guid="95d705ce-30ec-4fda-85b9-3e5be76a2419"&gt;47&lt;/key&gt;&lt;/foreign-keys&gt;&lt;ref-type name="Journal Article"&gt;17&lt;/ref-type&gt;&lt;contributors&gt;&lt;authors&gt;&lt;author&gt;Young-Kook Kim&lt;/author&gt;&lt;author&gt;Jinju Han&lt;/author&gt;&lt;/authors&gt;&lt;/contributors&gt;&lt;titles&gt;&lt;title&gt;Nobel-winning microRNA, the micromaestro of gene silencing&lt;/title&gt;&lt;secondary-title&gt;Molecules and Cells&lt;/secondary-title&gt;&lt;/titles&gt;&lt;periodical&gt;&lt;full-title&gt;Molecules and Cells&lt;/full-title&gt;&lt;/periodical&gt;&lt;volume&gt;47&lt;/volume&gt;&lt;number&gt;11&lt;/number&gt;&lt;dates&gt;&lt;year&gt;2024 Oct 15&lt;/year&gt;&lt;/dates&gt;&lt;isbn&gt;1016-8478&lt;/isbn&gt;&lt;urls&gt;&lt;related-urls&gt;&lt;url&gt;https://pmc.ncbi.nlm.nih.gov/articles/PMC11532464/&lt;/url&gt;&lt;/related-urls&gt;&lt;/urls&gt;&lt;electronic-resource-num&gt;10.1016/j.mocell.2024.100123&lt;/electronic-resource-num&gt;&lt;/record&gt;&lt;/Cite&gt;&lt;/EndNote&gt;</w:instrText>
      </w:r>
      <w:r w:rsidR="00BE6662" w:rsidRPr="00155D6D">
        <w:fldChar w:fldCharType="separate"/>
      </w:r>
      <w:r w:rsidR="00BE6662" w:rsidRPr="00155D6D">
        <w:rPr>
          <w:vertAlign w:val="superscript"/>
        </w:rPr>
        <w:t>9</w:t>
      </w:r>
      <w:r w:rsidR="00BE6662" w:rsidRPr="00155D6D">
        <w:fldChar w:fldCharType="end"/>
      </w:r>
      <w:r w:rsidRPr="00155D6D">
        <w:t>.</w:t>
      </w:r>
    </w:p>
    <w:p w14:paraId="5BBB16EC" w14:textId="36BA2208" w:rsidR="3A0C7A31" w:rsidRPr="00155D6D" w:rsidRDefault="3A0C7A31" w:rsidP="00155D6D"/>
    <w:p w14:paraId="2F5EF932" w14:textId="3794DEF5" w:rsidR="319E5466" w:rsidRPr="00155D6D" w:rsidRDefault="10AFDBDE" w:rsidP="00155D6D">
      <w:pPr>
        <w:rPr>
          <w:b/>
          <w:bCs/>
        </w:rPr>
      </w:pPr>
      <w:r w:rsidRPr="00155D6D">
        <w:t>As valuable biomarkers for disease diagnosis and prognosis, the therapeutic potential of miRNAs has been explored, leading to the development of miRNA-targeting drugs. The therapeutic potential of miRNAs in cancer treatment lies in their ability to coordinately regulate</w:t>
      </w:r>
      <w:r w:rsidR="77B14F8D" w:rsidRPr="00155D6D">
        <w:t xml:space="preserve"> modules of</w:t>
      </w:r>
      <w:r w:rsidRPr="00155D6D">
        <w:t xml:space="preserve"> gene</w:t>
      </w:r>
      <w:r w:rsidR="53862E90" w:rsidRPr="00155D6D">
        <w:t>s</w:t>
      </w:r>
      <w:r w:rsidRPr="00155D6D">
        <w:t>, potentially restoring normal cellular functions</w:t>
      </w:r>
      <w:r w:rsidR="00BE6662" w:rsidRPr="00155D6D">
        <w:fldChar w:fldCharType="begin"/>
      </w:r>
      <w:r w:rsidR="00BE6662" w:rsidRPr="00155D6D">
        <w:instrText xml:space="preserve"> ADDIN EN.CITE &lt;EndNote&gt;&lt;Cite&gt;&lt;Author&gt;Lai&lt;/Author&gt;&lt;Year&gt;2019&lt;/Year&gt;&lt;RecNum&gt;48&lt;/RecNum&gt;&lt;DisplayText&gt;&lt;style face="superscript"&gt;10&lt;/style&gt;&lt;/DisplayText&gt;&lt;record&gt;&lt;rec-number&gt;48&lt;/rec-number&gt;&lt;foreign-keys&gt;&lt;key app="EN" db-id="wtw0fd2xi5r5rye2e2o5vzptdpv2e25rr5xf" timestamp="1743286167" guid="a33aaf9d-fadb-4dab-804a-8cb2111c8a10"&gt;48&lt;/key&gt;&lt;/foreign-keys&gt;&lt;ref-type name="Journal Article"&gt;17&lt;/ref-type&gt;&lt;contributors&gt;&lt;authors&gt;&lt;author&gt;Lai, Xin&lt;/author&gt;&lt;author&gt;Eberhardt, Martin&lt;/author&gt;&lt;author&gt;Schmitz, Ulf&lt;/author&gt;&lt;author&gt;Vera, Julio&lt;/author&gt;&lt;/authors&gt;&lt;/contributors&gt;&lt;titles&gt;&lt;title&gt;Systems biology-based investigation of cooperating microRNAs as monotherapy or adjuvant therapy in cancer&lt;/title&gt;&lt;secondary-title&gt;Nucleic Acids Research&lt;/secondary-title&gt;&lt;/titles&gt;&lt;periodical&gt;&lt;full-title&gt;Nucleic Acids Research&lt;/full-title&gt;&lt;/periodical&gt;&lt;pages&gt;7753-7766&lt;/pages&gt;&lt;volume&gt;47&lt;/volume&gt;&lt;number&gt;15&lt;/number&gt;&lt;dates&gt;&lt;year&gt;2019&lt;/year&gt;&lt;pub-dates&gt;&lt;date&gt;2019-09-05&lt;/date&gt;&lt;/pub-dates&gt;&lt;/dates&gt;&lt;publisher&gt;Oxford University Press (OUP)&lt;/publisher&gt;&lt;isbn&gt;0305-1048&lt;/isbn&gt;&lt;urls&gt;&lt;related-urls&gt;&lt;url&gt;https://doi.org/10.1093/nar/gkz638&lt;/url&gt;&lt;/related-urls&gt;&lt;/urls&gt;&lt;electronic-resource-num&gt;10.1093/nar/gkz638&lt;/electronic-resource-num&gt;&lt;access-date&gt;2025-03-26T21:10:49&lt;/access-date&gt;&lt;/record&gt;&lt;/Cite&gt;&lt;/EndNote&gt;</w:instrText>
      </w:r>
      <w:r w:rsidR="00BE6662" w:rsidRPr="00155D6D">
        <w:fldChar w:fldCharType="separate"/>
      </w:r>
      <w:r w:rsidR="00BE6662" w:rsidRPr="00155D6D">
        <w:rPr>
          <w:vertAlign w:val="superscript"/>
        </w:rPr>
        <w:t>10</w:t>
      </w:r>
      <w:r w:rsidR="00BE6662" w:rsidRPr="00155D6D">
        <w:fldChar w:fldCharType="end"/>
      </w:r>
      <w:r w:rsidRPr="00155D6D">
        <w:t>. Previously, miRNA-based anticancer therapies have been developed either as monotherapy or in combination with existing targeted therapies to enhance treatment responses and increase cure rates</w:t>
      </w:r>
      <w:r w:rsidR="00BE6662" w:rsidRPr="00155D6D">
        <w:fldChar w:fldCharType="begin"/>
      </w:r>
      <w:r w:rsidR="00BE6662" w:rsidRPr="00155D6D">
        <w:instrText xml:space="preserve"> ADDIN EN.CITE &lt;EndNote&gt;&lt;Cite&gt;&lt;Author&gt;Garzon&lt;/Author&gt;&lt;Year&gt;2010&lt;/Year&gt;&lt;RecNum&gt;49&lt;/RecNum&gt;&lt;DisplayText&gt;&lt;style face="superscript"&gt;11&lt;/style&gt;&lt;/DisplayText&gt;&lt;record&gt;&lt;rec-number&gt;49&lt;/rec-number&gt;&lt;foreign-keys&gt;&lt;key app="EN" db-id="wtw0fd2xi5r5rye2e2o5vzptdpv2e25rr5xf" timestamp="1743286174" guid="a385005c-0bff-423c-9275-a151ddbae61a"&gt;49&lt;/key&gt;&lt;/foreign-keys&gt;&lt;ref-type name="Journal Article"&gt;17&lt;/ref-type&gt;&lt;contributors&gt;&lt;authors&gt;&lt;author&gt;Garzon, Ramiro&lt;/author&gt;&lt;author&gt;Marcucci, Guido&lt;/author&gt;&lt;author&gt;Croce, Carlo M.&lt;/author&gt;&lt;/authors&gt;&lt;/contributors&gt;&lt;titles&gt;&lt;title&gt;Targeting microRNAs in cancer: rationale, strategies and challenges&lt;/title&gt;&lt;secondary-title&gt;Nature Reviews Drug Discovery&lt;/secondary-title&gt;&lt;/titles&gt;&lt;periodical&gt;&lt;full-title&gt;Nature Reviews Drug Discovery&lt;/full-title&gt;&lt;/periodical&gt;&lt;pages&gt;775-789&lt;/pages&gt;&lt;volume&gt;9&lt;/volume&gt;&lt;number&gt;10&lt;/number&gt;&lt;dates&gt;&lt;year&gt;2010&lt;/year&gt;&lt;pub-dates&gt;&lt;date&gt;2010-10-01&lt;/date&gt;&lt;/pub-dates&gt;&lt;/dates&gt;&lt;publisher&gt;Springer Science and Business Media LLC&lt;/publisher&gt;&lt;isbn&gt;1474-1776&lt;/isbn&gt;&lt;urls&gt;&lt;related-urls&gt;&lt;url&gt;https://www.ncbi.nlm.nih.gov/pmc/articles/PMC3904431&lt;/url&gt;&lt;/related-urls&gt;&lt;/urls&gt;&lt;electronic-resource-num&gt;10.1038/nrd3179&lt;/electronic-resource-num&gt;&lt;access-date&gt;2025-03-26T21:11:27&lt;/access-date&gt;&lt;/record&gt;&lt;/Cite&gt;&lt;/EndNote&gt;</w:instrText>
      </w:r>
      <w:r w:rsidR="00BE6662" w:rsidRPr="00155D6D">
        <w:fldChar w:fldCharType="separate"/>
      </w:r>
      <w:r w:rsidR="00BE6662" w:rsidRPr="00155D6D">
        <w:rPr>
          <w:vertAlign w:val="superscript"/>
        </w:rPr>
        <w:t>11</w:t>
      </w:r>
      <w:r w:rsidR="00BE6662" w:rsidRPr="00155D6D">
        <w:fldChar w:fldCharType="end"/>
      </w:r>
      <w:r w:rsidRPr="00155D6D">
        <w:t>. The dynamic spectrum of miRNAs has positioned them as essential resources for innovative cancer treatment strategies. In the context of therapeutic resistance, targeting miRNAs has shown promise in reducing recurrence and resistance to traditional cancer treatments, potentially improving patient survival by targeting cancer cells</w:t>
      </w:r>
      <w:r w:rsidR="00BE6662" w:rsidRPr="00155D6D">
        <w:fldChar w:fldCharType="begin"/>
      </w:r>
      <w:r w:rsidR="00BE6662" w:rsidRPr="00155D6D">
        <w:instrText xml:space="preserve"> ADDIN EN.CITE &lt;EndNote&gt;&lt;Cite&gt;&lt;Author&gt;Jiao&lt;/Author&gt;&lt;Year&gt;2019&lt;/Year&gt;&lt;RecNum&gt;51&lt;/RecNum&gt;&lt;DisplayText&gt;&lt;style face="superscript"&gt;12&lt;/style&gt;&lt;/DisplayText&gt;&lt;record&gt;&lt;rec-number&gt;51&lt;/rec-number&gt;&lt;foreign-keys&gt;&lt;key app="EN" db-id="wtw0fd2xi5r5rye2e2o5vzptdpv2e25rr5xf" timestamp="1743286177" guid="6c4cf95c-2349-4ec2-af03-d1d2ecb56451"&gt;51&lt;/key&gt;&lt;/foreign-keys&gt;&lt;ref-type name="Journal Article"&gt;17&lt;/ref-type&gt;&lt;contributors&gt;&lt;authors&gt;&lt;author&gt;Jiao, Xueqiao&lt;/author&gt;&lt;author&gt;Qian, Xianling&lt;/author&gt;&lt;author&gt;Wu, Longyuan&lt;/author&gt;&lt;author&gt;Li, Bo&lt;/author&gt;&lt;author&gt;Wang, Yi&lt;/author&gt;&lt;author&gt;Kong, Xinyu&lt;/author&gt;&lt;author&gt;Xiong, Lixia&lt;/author&gt;&lt;/authors&gt;&lt;/contributors&gt;&lt;titles&gt;&lt;title&gt;microRNA: The Impact on Cancer Stemness and Therapeutic Resistance&lt;/title&gt;&lt;secondary-title&gt;Cells&lt;/secondary-title&gt;&lt;/titles&gt;&lt;periodical&gt;&lt;full-title&gt;Cells&lt;/full-title&gt;&lt;/periodical&gt;&lt;pages&gt;8&lt;/pages&gt;&lt;volume&gt;9&lt;/volume&gt;&lt;number&gt;1&lt;/number&gt;&lt;dates&gt;&lt;year&gt;2019&lt;/year&gt;&lt;pub-dates&gt;&lt;date&gt;2019-12-18&lt;/date&gt;&lt;/pub-dates&gt;&lt;/dates&gt;&lt;publisher&gt;MDPI AG&lt;/publisher&gt;&lt;isbn&gt;2073-4409&lt;/isbn&gt;&lt;urls&gt;&lt;/urls&gt;&lt;electronic-resource-num&gt;10.3390/cells9010008&lt;/electronic-resource-num&gt;&lt;access-date&gt;2025-03-26T21:27:32&lt;/access-date&gt;&lt;/record&gt;&lt;/Cite&gt;&lt;/EndNote&gt;</w:instrText>
      </w:r>
      <w:r w:rsidR="00BE6662" w:rsidRPr="00155D6D">
        <w:fldChar w:fldCharType="separate"/>
      </w:r>
      <w:r w:rsidR="00BE6662" w:rsidRPr="00155D6D">
        <w:rPr>
          <w:vertAlign w:val="superscript"/>
        </w:rPr>
        <w:t>12</w:t>
      </w:r>
      <w:r w:rsidR="00BE6662" w:rsidRPr="00155D6D">
        <w:fldChar w:fldCharType="end"/>
      </w:r>
      <w:r w:rsidRPr="00155D6D">
        <w:t>. By exploring the roles of miRNAs in modulating the activities of various cell types in the tumor microenvironment (TME), unique and clinically relevant cancer treatments can potentially be discovered.</w:t>
      </w:r>
      <w:r w:rsidR="319E5466" w:rsidRPr="00155D6D">
        <w:rPr>
          <w:b/>
          <w:bCs/>
        </w:rPr>
        <w:t xml:space="preserve"> </w:t>
      </w:r>
    </w:p>
    <w:p w14:paraId="13FEC9F2" w14:textId="1900412B" w:rsidR="00947393" w:rsidRPr="00155D6D" w:rsidRDefault="00947393" w:rsidP="00155D6D"/>
    <w:p w14:paraId="59C25BFD" w14:textId="3403FFAB" w:rsidR="319E5466" w:rsidRPr="00155D6D" w:rsidRDefault="319E5466" w:rsidP="00155D6D">
      <w:r w:rsidRPr="00155D6D">
        <w:rPr>
          <w:b/>
          <w:bCs/>
        </w:rPr>
        <w:t xml:space="preserve">Available </w:t>
      </w:r>
      <w:r w:rsidR="009127AD">
        <w:rPr>
          <w:b/>
          <w:bCs/>
        </w:rPr>
        <w:t>a</w:t>
      </w:r>
      <w:r w:rsidRPr="00155D6D">
        <w:rPr>
          <w:b/>
          <w:bCs/>
        </w:rPr>
        <w:t xml:space="preserve">ssays to </w:t>
      </w:r>
      <w:r w:rsidR="009127AD">
        <w:rPr>
          <w:b/>
          <w:bCs/>
        </w:rPr>
        <w:t>d</w:t>
      </w:r>
      <w:r w:rsidRPr="00155D6D">
        <w:rPr>
          <w:b/>
          <w:bCs/>
        </w:rPr>
        <w:t xml:space="preserve">etect miRNAs </w:t>
      </w:r>
    </w:p>
    <w:p w14:paraId="5318F5E8" w14:textId="77777777" w:rsidR="00587587" w:rsidRDefault="16C61136" w:rsidP="00155D6D">
      <w:r w:rsidRPr="00155D6D">
        <w:t>Currently</w:t>
      </w:r>
      <w:r w:rsidR="009127AD">
        <w:t>, the most common method for miRNA measurement relies on extracted RNA for quantitative real-time PCR (q-RT-PCR) or Next Generation Sequencing (NGS),</w:t>
      </w:r>
      <w:r w:rsidR="1F40A593" w:rsidRPr="00155D6D">
        <w:t xml:space="preserve"> losing spatial context</w:t>
      </w:r>
      <w:r w:rsidRPr="00155D6D">
        <w:t xml:space="preserve">. </w:t>
      </w:r>
      <w:r w:rsidR="0F53364E" w:rsidRPr="00155D6D">
        <w:t>There are c</w:t>
      </w:r>
      <w:r w:rsidRPr="00155D6D">
        <w:t xml:space="preserve">ompanies </w:t>
      </w:r>
      <w:r w:rsidR="4D27A408" w:rsidRPr="00155D6D">
        <w:t xml:space="preserve">that </w:t>
      </w:r>
      <w:r w:rsidRPr="00155D6D">
        <w:t>will provide TaqMan</w:t>
      </w:r>
      <w:r w:rsidR="3DC397A3" w:rsidRPr="00155D6D">
        <w:t xml:space="preserve"> </w:t>
      </w:r>
      <w:r w:rsidRPr="00155D6D">
        <w:t>microRNA assays, which use target-</w:t>
      </w:r>
      <w:r w:rsidRPr="00155D6D">
        <w:lastRenderedPageBreak/>
        <w:t>specific stem-loop primers for cDNA synthesis, and SYBR</w:t>
      </w:r>
      <w:r w:rsidR="15185E8E" w:rsidRPr="00155D6D">
        <w:t xml:space="preserve"> </w:t>
      </w:r>
      <w:r w:rsidRPr="00155D6D">
        <w:t>Green dye-based chemistries with universal cDNA synthesis. These assays can offer high sensitivity and specificity and can be run on a range of q-RT-PCR instruments. Unfortunately, TaqMan assays cannot provide absolute quantification, which can lead to issues such as false positives and variability in results</w:t>
      </w:r>
      <w:r w:rsidR="00BE6662" w:rsidRPr="00155D6D">
        <w:fldChar w:fldCharType="begin"/>
      </w:r>
      <w:r w:rsidR="00BE6662" w:rsidRPr="00155D6D">
        <w:instrText xml:space="preserve"> ADDIN EN.CITE &lt;EndNote&gt;&lt;Cite&gt;&lt;Author&gt;Lin&lt;/Author&gt;&lt;Year&gt;2022&lt;/Year&gt;&lt;RecNum&gt;52&lt;/RecNum&gt;&lt;DisplayText&gt;&lt;style face="superscript"&gt;13&lt;/style&gt;&lt;/DisplayText&gt;&lt;record&gt;&lt;rec-number&gt;52&lt;/rec-number&gt;&lt;foreign-keys&gt;&lt;key app="EN" db-id="wtw0fd2xi5r5rye2e2o5vzptdpv2e25rr5xf" timestamp="1743286178" guid="d72b80f9-8679-4333-9c09-70d767c2ba19"&gt;52&lt;/key&gt;&lt;/foreign-keys&gt;&lt;ref-type name="Journal Article"&gt;17&lt;/ref-type&gt;&lt;contributors&gt;&lt;authors&gt;&lt;author&gt;Lin, Bingqian&lt;/author&gt;&lt;author&gt;Jiang, Jinting&lt;/author&gt;&lt;author&gt;Jia, Jingxuan&lt;/author&gt;&lt;author&gt;Zhou, Xiang&lt;/author&gt;&lt;/authors&gt;&lt;/contributors&gt;&lt;titles&gt;&lt;title&gt;Recent Advances in Exosomal miRNA Biosensing for Liquid Biopsy&lt;/title&gt;&lt;secondary-title&gt;Molecules&lt;/secondary-title&gt;&lt;/titles&gt;&lt;periodical&gt;&lt;full-title&gt;Molecules&lt;/full-title&gt;&lt;/periodical&gt;&lt;pages&gt;7145&lt;/pages&gt;&lt;volume&gt;27&lt;/volume&gt;&lt;number&gt;21&lt;/number&gt;&lt;dates&gt;&lt;year&gt;2022&lt;/year&gt;&lt;pub-dates&gt;&lt;date&gt;2022-10-22&lt;/date&gt;&lt;/pub-dates&gt;&lt;/dates&gt;&lt;publisher&gt;MDPI AG&lt;/publisher&gt;&lt;isbn&gt;1420-3049&lt;/isbn&gt;&lt;urls&gt;&lt;/urls&gt;&lt;electronic-resource-num&gt;10.3390/molecules27217145&lt;/electronic-resource-num&gt;&lt;access-date&gt;2025-03-26T21:28:28&lt;/access-date&gt;&lt;/record&gt;&lt;/Cite&gt;&lt;/EndNote&gt;</w:instrText>
      </w:r>
      <w:r w:rsidR="00BE6662" w:rsidRPr="00155D6D">
        <w:fldChar w:fldCharType="separate"/>
      </w:r>
      <w:r w:rsidR="00BE6662" w:rsidRPr="00155D6D">
        <w:rPr>
          <w:vertAlign w:val="superscript"/>
        </w:rPr>
        <w:t>13</w:t>
      </w:r>
      <w:r w:rsidR="00BE6662" w:rsidRPr="00155D6D">
        <w:fldChar w:fldCharType="end"/>
      </w:r>
      <w:r w:rsidRPr="00155D6D">
        <w:t xml:space="preserve">. Also, despite their high sensitivity, the application of these assays in differing sample types can be limited by the need for extensive sample preparation and potential interference from other components in the sample. </w:t>
      </w:r>
    </w:p>
    <w:p w14:paraId="70E38B9C" w14:textId="77777777" w:rsidR="00587587" w:rsidRDefault="00587587" w:rsidP="00155D6D"/>
    <w:p w14:paraId="439F75ED" w14:textId="0B79BE99" w:rsidR="319E5466" w:rsidRPr="00155D6D" w:rsidRDefault="16C61136" w:rsidP="00155D6D">
      <w:r w:rsidRPr="00155D6D">
        <w:t xml:space="preserve">Next-Generation Sequencing (NGS): miRNA-seq is increasingly popular for differential expression analysis across the entire </w:t>
      </w:r>
      <w:proofErr w:type="spellStart"/>
      <w:r w:rsidRPr="00155D6D">
        <w:t>miRNome</w:t>
      </w:r>
      <w:proofErr w:type="spellEnd"/>
      <w:r w:rsidRPr="00155D6D">
        <w:t xml:space="preserve"> of biofluids. A benefit of NGS technologies like miRNA-seq </w:t>
      </w:r>
      <w:r w:rsidR="00A84A80">
        <w:t xml:space="preserve">is that they </w:t>
      </w:r>
      <w:r w:rsidRPr="00155D6D">
        <w:t>allow for massive parallel analyses of the genome-wide expression of miRNAs, enabling the quantification of individual miRNAs, identification of sequence variations, and discovery of novel miRNAs</w:t>
      </w:r>
      <w:r w:rsidR="00BE6662" w:rsidRPr="00155D6D">
        <w:fldChar w:fldCharType="begin"/>
      </w:r>
      <w:r w:rsidR="00BE6662" w:rsidRPr="00155D6D">
        <w:instrText xml:space="preserve"> ADDIN EN.CITE &lt;EndNote&gt;&lt;Cite&gt;&lt;Author&gt;Farrell&lt;/Author&gt;&lt;Year&gt;2015&lt;/Year&gt;&lt;RecNum&gt;53&lt;/RecNum&gt;&lt;DisplayText&gt;&lt;style face="superscript"&gt;14&lt;/style&gt;&lt;/DisplayText&gt;&lt;record&gt;&lt;rec-number&gt;53&lt;/rec-number&gt;&lt;foreign-keys&gt;&lt;key app="EN" db-id="wtw0fd2xi5r5rye2e2o5vzptdpv2e25rr5xf" timestamp="1743286186" guid="89c02172-cb9a-4c49-aa46-bdbd0f3d7777"&gt;53&lt;/key&gt;&lt;/foreign-keys&gt;&lt;ref-type name="Journal Article"&gt;17&lt;/ref-type&gt;&lt;contributors&gt;&lt;authors&gt;&lt;author&gt;Farrell, Damien&lt;/author&gt;&lt;author&gt;Shaughnessy, Ronan G.&lt;/author&gt;&lt;author&gt;Britton, Louise&lt;/author&gt;&lt;author&gt;Machugh, David E.&lt;/author&gt;&lt;author&gt;Markey, Bryan&lt;/author&gt;&lt;author&gt;Gordon, Stephen V.&lt;/author&gt;&lt;/authors&gt;&lt;/contributors&gt;&lt;titles&gt;&lt;title&gt;The Identification of Circulating MiRNA in Bovine Serum and Their Potential as Novel Biomarkers of Early Mycobacterium avium subsp paratuberculosis Infection&lt;/title&gt;&lt;secondary-title&gt;PLOS ONE&lt;/secondary-title&gt;&lt;/titles&gt;&lt;periodical&gt;&lt;full-title&gt;PLOS ONE&lt;/full-title&gt;&lt;/periodical&gt;&lt;pages&gt;e0134310&lt;/pages&gt;&lt;volume&gt;10&lt;/volume&gt;&lt;number&gt;7&lt;/number&gt;&lt;dates&gt;&lt;year&gt;2015&lt;/year&gt;&lt;pub-dates&gt;&lt;date&gt;2015-07-28&lt;/date&gt;&lt;/pub-dates&gt;&lt;/dates&gt;&lt;publisher&gt;Public Library of Science (PLoS)&lt;/publisher&gt;&lt;isbn&gt;1932-6203&lt;/isbn&gt;&lt;urls&gt;&lt;related-urls&gt;&lt;url&gt;https://journals.plos.org/plosone/article/file?id=10.1371/journal.pone.0134310&amp;amp;type=printable&lt;/url&gt;&lt;/related-urls&gt;&lt;/urls&gt;&lt;electronic-resource-num&gt;10.1371/journal.pone.0134310&lt;/electronic-resource-num&gt;&lt;access-date&gt;2025-03-26T21:29:12&lt;/access-date&gt;&lt;/record&gt;&lt;/Cite&gt;&lt;/EndNote&gt;</w:instrText>
      </w:r>
      <w:r w:rsidR="00BE6662" w:rsidRPr="00155D6D">
        <w:fldChar w:fldCharType="separate"/>
      </w:r>
      <w:r w:rsidR="00BE6662" w:rsidRPr="00155D6D">
        <w:rPr>
          <w:vertAlign w:val="superscript"/>
        </w:rPr>
        <w:t>14</w:t>
      </w:r>
      <w:r w:rsidR="00BE6662" w:rsidRPr="00155D6D">
        <w:fldChar w:fldCharType="end"/>
      </w:r>
      <w:r w:rsidRPr="00155D6D">
        <w:t xml:space="preserve">. </w:t>
      </w:r>
      <w:r w:rsidR="4D0AEB92" w:rsidRPr="00155D6D">
        <w:t xml:space="preserve">A substantial drawback to </w:t>
      </w:r>
      <w:r w:rsidR="00A84A80" w:rsidRPr="00155D6D">
        <w:t>sequencing-based</w:t>
      </w:r>
      <w:r w:rsidR="4D0AEB92" w:rsidRPr="00155D6D">
        <w:t xml:space="preserve"> methods</w:t>
      </w:r>
      <w:r w:rsidR="00A84A80">
        <w:t>,</w:t>
      </w:r>
      <w:r w:rsidR="599D328A" w:rsidRPr="00155D6D">
        <w:t xml:space="preserve"> such as </w:t>
      </w:r>
      <w:proofErr w:type="spellStart"/>
      <w:r w:rsidR="00A84A80" w:rsidRPr="00155D6D">
        <w:t>IlluminaTruSeq</w:t>
      </w:r>
      <w:proofErr w:type="spellEnd"/>
      <w:r w:rsidR="599D328A" w:rsidRPr="00155D6D">
        <w:t xml:space="preserve"> Small RNA Sample Preparation Kit</w:t>
      </w:r>
      <w:r w:rsidR="00A84A80">
        <w:t>,</w:t>
      </w:r>
      <w:r w:rsidR="599D328A" w:rsidRPr="00155D6D">
        <w:t xml:space="preserve"> is</w:t>
      </w:r>
      <w:r w:rsidRPr="00155D6D">
        <w:t xml:space="preserve"> </w:t>
      </w:r>
      <w:r w:rsidR="3FA27F72" w:rsidRPr="00155D6D">
        <w:t xml:space="preserve">the induction of </w:t>
      </w:r>
      <w:r w:rsidRPr="00155D6D">
        <w:t>quantitative biases, affecting the accuracy of differential expression analyses</w:t>
      </w:r>
      <w:r w:rsidR="00A84A80">
        <w:t>,</w:t>
      </w:r>
      <w:r w:rsidR="4B17A67D" w:rsidRPr="00155D6D">
        <w:t xml:space="preserve"> due in large part to the homology and smaller read lengths of </w:t>
      </w:r>
      <w:r w:rsidR="59130D40" w:rsidRPr="00155D6D">
        <w:t>miRNAs</w:t>
      </w:r>
      <w:r w:rsidR="00BE6662" w:rsidRPr="00155D6D">
        <w:fldChar w:fldCharType="begin"/>
      </w:r>
      <w:r w:rsidR="00BE6662" w:rsidRPr="00155D6D">
        <w:instrText xml:space="preserve"> ADDIN EN.CITE &lt;EndNote&gt;&lt;Cite&gt;&lt;Author&gt;Farrell&lt;/Author&gt;&lt;Year&gt;2015&lt;/Year&gt;&lt;RecNum&gt;53&lt;/RecNum&gt;&lt;DisplayText&gt;&lt;style face="superscript"&gt;14&lt;/style&gt;&lt;/DisplayText&gt;&lt;record&gt;&lt;rec-number&gt;53&lt;/rec-number&gt;&lt;foreign-keys&gt;&lt;key app="EN" db-id="wtw0fd2xi5r5rye2e2o5vzptdpv2e25rr5xf" timestamp="1743286186" guid="89c02172-cb9a-4c49-aa46-bdbd0f3d7777"&gt;53&lt;/key&gt;&lt;/foreign-keys&gt;&lt;ref-type name="Journal Article"&gt;17&lt;/ref-type&gt;&lt;contributors&gt;&lt;authors&gt;&lt;author&gt;Farrell, Damien&lt;/author&gt;&lt;author&gt;Shaughnessy, Ronan G.&lt;/author&gt;&lt;author&gt;Britton, Louise&lt;/author&gt;&lt;author&gt;Machugh, David E.&lt;/author&gt;&lt;author&gt;Markey, Bryan&lt;/author&gt;&lt;author&gt;Gordon, Stephen V.&lt;/author&gt;&lt;/authors&gt;&lt;/contributors&gt;&lt;titles&gt;&lt;title&gt;The Identification of Circulating MiRNA in Bovine Serum and Their Potential as Novel Biomarkers of Early Mycobacterium avium subsp paratuberculosis Infection&lt;/title&gt;&lt;secondary-title&gt;PLOS ONE&lt;/secondary-title&gt;&lt;/titles&gt;&lt;periodical&gt;&lt;full-title&gt;PLOS ONE&lt;/full-title&gt;&lt;/periodical&gt;&lt;pages&gt;e0134310&lt;/pages&gt;&lt;volume&gt;10&lt;/volume&gt;&lt;number&gt;7&lt;/number&gt;&lt;dates&gt;&lt;year&gt;2015&lt;/year&gt;&lt;pub-dates&gt;&lt;date&gt;2015-07-28&lt;/date&gt;&lt;/pub-dates&gt;&lt;/dates&gt;&lt;publisher&gt;Public Library of Science (PLoS)&lt;/publisher&gt;&lt;isbn&gt;1932-6203&lt;/isbn&gt;&lt;urls&gt;&lt;related-urls&gt;&lt;url&gt;https://journals.plos.org/plosone/article/file?id=10.1371/journal.pone.0134310&amp;amp;type=printable&lt;/url&gt;&lt;/related-urls&gt;&lt;/urls&gt;&lt;electronic-resource-num&gt;10.1371/journal.pone.0134310&lt;/electronic-resource-num&gt;&lt;access-date&gt;2025-03-26T21:29:12&lt;/access-date&gt;&lt;/record&gt;&lt;/Cite&gt;&lt;/EndNote&gt;</w:instrText>
      </w:r>
      <w:r w:rsidR="00BE6662" w:rsidRPr="00155D6D">
        <w:fldChar w:fldCharType="separate"/>
      </w:r>
      <w:r w:rsidR="00BE6662" w:rsidRPr="00155D6D">
        <w:rPr>
          <w:vertAlign w:val="superscript"/>
        </w:rPr>
        <w:t>14</w:t>
      </w:r>
      <w:r w:rsidR="00BE6662" w:rsidRPr="00155D6D">
        <w:fldChar w:fldCharType="end"/>
      </w:r>
      <w:r w:rsidR="1FE44513" w:rsidRPr="00155D6D">
        <w:t xml:space="preserve">. </w:t>
      </w:r>
      <w:r w:rsidRPr="00155D6D">
        <w:t xml:space="preserve">Not only that, but the presence of </w:t>
      </w:r>
      <w:proofErr w:type="spellStart"/>
      <w:r w:rsidRPr="00155D6D">
        <w:t>isomiRs</w:t>
      </w:r>
      <w:proofErr w:type="spellEnd"/>
      <w:r w:rsidR="69919614" w:rsidRPr="00155D6D">
        <w:t xml:space="preserve"> (</w:t>
      </w:r>
      <w:r w:rsidR="0B97ABD1" w:rsidRPr="00155D6D">
        <w:t>v</w:t>
      </w:r>
      <w:r w:rsidR="69919614" w:rsidRPr="00155D6D">
        <w:t>ariants that differ in sequence or length from the canonical miRNA sequence)</w:t>
      </w:r>
      <w:r w:rsidRPr="00155D6D">
        <w:t xml:space="preserve"> and technical </w:t>
      </w:r>
      <w:r w:rsidR="0A58145E" w:rsidRPr="00155D6D">
        <w:t xml:space="preserve">artifacts </w:t>
      </w:r>
      <w:r w:rsidRPr="00155D6D">
        <w:t>can complicate data interpretation, potentially leading to misdetections and confounding factors in biomarker assays</w:t>
      </w:r>
      <w:r w:rsidR="00BE6662" w:rsidRPr="00155D6D">
        <w:fldChar w:fldCharType="begin"/>
      </w:r>
      <w:r w:rsidR="00BE6662" w:rsidRPr="00155D6D">
        <w:instrText xml:space="preserve"> ADDIN EN.CITE &lt;EndNote&gt;&lt;Cite&gt;&lt;Author&gt;Farrell&lt;/Author&gt;&lt;Year&gt;2015&lt;/Year&gt;&lt;RecNum&gt;53&lt;/RecNum&gt;&lt;DisplayText&gt;&lt;style face="superscript"&gt;14&lt;/style&gt;&lt;/DisplayText&gt;&lt;record&gt;&lt;rec-number&gt;53&lt;/rec-number&gt;&lt;foreign-keys&gt;&lt;key app="EN" db-id="wtw0fd2xi5r5rye2e2o5vzptdpv2e25rr5xf" timestamp="1743286186" guid="89c02172-cb9a-4c49-aa46-bdbd0f3d7777"&gt;53&lt;/key&gt;&lt;/foreign-keys&gt;&lt;ref-type name="Journal Article"&gt;17&lt;/ref-type&gt;&lt;contributors&gt;&lt;authors&gt;&lt;author&gt;Farrell, Damien&lt;/author&gt;&lt;author&gt;Shaughnessy, Ronan G.&lt;/author&gt;&lt;author&gt;Britton, Louise&lt;/author&gt;&lt;author&gt;Machugh, David E.&lt;/author&gt;&lt;author&gt;Markey, Bryan&lt;/author&gt;&lt;author&gt;Gordon, Stephen V.&lt;/author&gt;&lt;/authors&gt;&lt;/contributors&gt;&lt;titles&gt;&lt;title&gt;The Identification of Circulating MiRNA in Bovine Serum and Their Potential as Novel Biomarkers of Early Mycobacterium avium subsp paratuberculosis Infection&lt;/title&gt;&lt;secondary-title&gt;PLOS ONE&lt;/secondary-title&gt;&lt;/titles&gt;&lt;periodical&gt;&lt;full-title&gt;PLOS ONE&lt;/full-title&gt;&lt;/periodical&gt;&lt;pages&gt;e0134310&lt;/pages&gt;&lt;volume&gt;10&lt;/volume&gt;&lt;number&gt;7&lt;/number&gt;&lt;dates&gt;&lt;year&gt;2015&lt;/year&gt;&lt;pub-dates&gt;&lt;date&gt;2015-07-28&lt;/date&gt;&lt;/pub-dates&gt;&lt;/dates&gt;&lt;publisher&gt;Public Library of Science (PLoS)&lt;/publisher&gt;&lt;isbn&gt;1932-6203&lt;/isbn&gt;&lt;urls&gt;&lt;related-urls&gt;&lt;url&gt;https://journals.plos.org/plosone/article/file?id=10.1371/journal.pone.0134310&amp;amp;type=printable&lt;/url&gt;&lt;/related-urls&gt;&lt;/urls&gt;&lt;electronic-resource-num&gt;10.1371/journal.pone.0134310&lt;/electronic-resource-num&gt;&lt;access-date&gt;2025-03-26T21:29:12&lt;/access-date&gt;&lt;/record&gt;&lt;/Cite&gt;&lt;/EndNote&gt;</w:instrText>
      </w:r>
      <w:r w:rsidR="00BE6662" w:rsidRPr="00155D6D">
        <w:fldChar w:fldCharType="separate"/>
      </w:r>
      <w:r w:rsidR="00BE6662" w:rsidRPr="00155D6D">
        <w:rPr>
          <w:vertAlign w:val="superscript"/>
        </w:rPr>
        <w:t>14</w:t>
      </w:r>
      <w:r w:rsidR="00BE6662" w:rsidRPr="00155D6D">
        <w:fldChar w:fldCharType="end"/>
      </w:r>
      <w:r w:rsidR="1FE44513" w:rsidRPr="00155D6D">
        <w:t xml:space="preserve">. </w:t>
      </w:r>
      <w:r w:rsidRPr="00155D6D">
        <w:t xml:space="preserve">Also, different tools for miRNA-seq data analysis, such as </w:t>
      </w:r>
      <w:proofErr w:type="spellStart"/>
      <w:r w:rsidRPr="00155D6D">
        <w:t>sRNAbench</w:t>
      </w:r>
      <w:proofErr w:type="spellEnd"/>
      <w:r w:rsidR="00F038BB" w:rsidRPr="00155D6D">
        <w:t xml:space="preserve"> </w:t>
      </w:r>
      <w:r w:rsidRPr="00155D6D">
        <w:t>and miRDeep2, can yield varying results, affecting the consistency and reliability of novel miRNA discovery</w:t>
      </w:r>
      <w:r w:rsidR="00BE6662" w:rsidRPr="00155D6D">
        <w:fldChar w:fldCharType="begin">
          <w:fldData xml:space="preserve">PEVuZE5vdGU+PENpdGU+PEF1dGhvcj5BcGFyaWNpby1QdWVydGE8L0F1dGhvcj48WWVhcj4yMDIy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</w:fldData>
        </w:fldChar>
      </w:r>
      <w:r w:rsidR="00B07ECD" w:rsidRPr="00155D6D">
        <w:instrText xml:space="preserve"> ADDIN EN.CITE </w:instrText>
      </w:r>
      <w:r w:rsidR="00B07ECD" w:rsidRPr="00155D6D">
        <w:fldChar w:fldCharType="begin">
          <w:fldData xml:space="preserve">PEVuZE5vdGU+PENpdGU+PEF1dGhvcj5BcGFyaWNpby1QdWVydGE8L0F1dGhvcj48WWVhcj4yMDIy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</w:fldData>
        </w:fldChar>
      </w:r>
      <w:r w:rsidR="00B07ECD" w:rsidRPr="00155D6D">
        <w:instrText xml:space="preserve"> ADDIN EN.CITE.DATA </w:instrText>
      </w:r>
      <w:r w:rsidR="00B07ECD" w:rsidRPr="00155D6D">
        <w:fldChar w:fldCharType="end"/>
      </w:r>
      <w:r w:rsidR="00BE6662" w:rsidRPr="00155D6D">
        <w:fldChar w:fldCharType="separate"/>
      </w:r>
      <w:r w:rsidR="00B07ECD" w:rsidRPr="00155D6D">
        <w:rPr>
          <w:vertAlign w:val="superscript"/>
        </w:rPr>
        <w:t>15,16</w:t>
      </w:r>
      <w:r w:rsidR="00BE6662" w:rsidRPr="00155D6D">
        <w:fldChar w:fldCharType="end"/>
      </w:r>
      <w:r w:rsidR="0099220C" w:rsidRPr="00155D6D">
        <w:t>.</w:t>
      </w:r>
      <w:r w:rsidR="00A84A80">
        <w:t xml:space="preserve"> </w:t>
      </w:r>
      <w:r w:rsidR="776E2347" w:rsidRPr="00155D6D">
        <w:t xml:space="preserve">Even something like </w:t>
      </w:r>
      <w:r w:rsidR="0D9A8848" w:rsidRPr="00155D6D">
        <w:t>m</w:t>
      </w:r>
      <w:r w:rsidR="776E2347" w:rsidRPr="00155D6D">
        <w:t>icroarray technology can be insufficient in most cases. Though it can provide a powerful, high-throughput platform for detecting miRNA or gene expression levels, making it suitable for genome-wide studies, the technology is still limited by the number of previously identified miRNAs and cannot directly verify miRNA-target interactions, which limits their utility in functional studies</w:t>
      </w:r>
      <w:r w:rsidR="00BE6662" w:rsidRPr="00155D6D">
        <w:fldChar w:fldCharType="begin"/>
      </w:r>
      <w:r w:rsidR="00B07ECD" w:rsidRPr="00155D6D">
        <w:instrText xml:space="preserve"> ADDIN EN.CITE &lt;EndNote&gt;&lt;Cite&gt;&lt;Author&gt;Chou&lt;/Author&gt;&lt;Year&gt;2016&lt;/Year&gt;&lt;RecNum&gt;146&lt;/RecNum&gt;&lt;DisplayText&gt;&lt;style face="superscript"&gt;17&lt;/style&gt;&lt;/DisplayText&gt;&lt;record&gt;&lt;rec-number&gt;146&lt;/rec-number&gt;&lt;foreign-keys&gt;&lt;key app="EN" db-id="wtw0fd2xi5r5rye2e2o5vzptdpv2e25rr5xf" timestamp="1747933861" guid="e4603a4c-bfe2-4551-b8e2-e319d1eaacdb"&gt;146&lt;/key&gt;&lt;/foreign-keys&gt;&lt;ref-type name="Journal Article"&gt;17&lt;/ref-type&gt;&lt;contributors&gt;&lt;authors&gt;&lt;author&gt;Chou, Chih-Hung&lt;/author&gt;&lt;author&gt;Chang, Nai-Wen&lt;/author&gt;&lt;author&gt;Shrestha, Sirjana&lt;/author&gt;&lt;author&gt;Hsu, Sheng-Da&lt;/author&gt;&lt;author&gt;Lin, Yu-Ling&lt;/author&gt;&lt;author&gt;Lee, Wei-Hsiang&lt;/author&gt;&lt;author&gt;Yang, Chi-Dung&lt;/author&gt;&lt;author&gt;Hong, Hsiao-Chin&lt;/author&gt;&lt;author&gt;Wei, Ting-Yen&lt;/author&gt;&lt;author&gt;Tu, Siang-Jyun&lt;/author&gt;&lt;author&gt;Tsai, Tzi-Ren&lt;/author&gt;&lt;author&gt;Ho, Shu-Yi&lt;/author&gt;&lt;author&gt;Jian, Ting-Yan&lt;/author&gt;&lt;author&gt;Wu, Hsin-Yi&lt;/author&gt;&lt;author&gt;Chen, Pin-Rong&lt;/author&gt;&lt;author&gt;Lin, Nai-Chieh&lt;/author&gt;&lt;author&gt;Huang, Hsin-Tzu&lt;/author&gt;&lt;author&gt;Yang, Tzu-Ling&lt;/author&gt;&lt;author&gt;Pai, Chung-Yuan&lt;/author&gt;&lt;author&gt;Tai, Chun-San&lt;/author&gt;&lt;author&gt;Chen, Wen-Liang&lt;/author&gt;&lt;author&gt;Huang, Chia-Yen&lt;/author&gt;&lt;author&gt;Liu, Chun-Chi&lt;/author&gt;&lt;author&gt;Weng, Shun-Long&lt;/author&gt;&lt;author&gt;Liao, Kuang-Wen&lt;/author&gt;&lt;author&gt;Hsu, Wen-Lian&lt;/author&gt;&lt;author&gt;Huang, Hsien-Da&lt;/author&gt;&lt;/authors&gt;&lt;/contributors&gt;&lt;titles&gt;&lt;title&gt;miRTarBase 2016: updates to the experimentally validated miRNA-target interactions database&lt;/title&gt;&lt;secondary-title&gt;Nucleic Acids Research&lt;/secondary-title&gt;&lt;/titles&gt;&lt;periodical&gt;&lt;full-title&gt;Nucleic Acids Research&lt;/full-title&gt;&lt;/periodical&gt;&lt;pages&gt;D239-D247&lt;/pages&gt;&lt;volume&gt;44&lt;/volume&gt;&lt;number&gt;D1&lt;/number&gt;&lt;dates&gt;&lt;year&gt;2016&lt;/year&gt;&lt;pub-dates&gt;&lt;date&gt;2016-01-04&lt;/date&gt;&lt;/pub-dates&gt;&lt;/dates&gt;&lt;publisher&gt;Oxford University Press (OUP)&lt;/publisher&gt;&lt;isbn&gt;0305-1048&lt;/isbn&gt;&lt;urls&gt;&lt;related-urls&gt;&lt;url&gt;https://www.ncbi.nlm.nih.gov/pmc/articles/PMC4702890&lt;/url&gt;&lt;/related-urls&gt;&lt;/urls&gt;&lt;electronic-resource-num&gt;10.1093/nar/gkv1258&lt;/electronic-resource-num&gt;&lt;access-date&gt;2025-05-22T17:10:53&lt;/access-date&gt;&lt;/record&gt;&lt;/Cite&gt;&lt;/EndNote&gt;</w:instrText>
      </w:r>
      <w:r w:rsidR="00BE6662" w:rsidRPr="00155D6D">
        <w:fldChar w:fldCharType="separate"/>
      </w:r>
      <w:r w:rsidR="00B07ECD" w:rsidRPr="00155D6D">
        <w:rPr>
          <w:vertAlign w:val="superscript"/>
        </w:rPr>
        <w:t>17</w:t>
      </w:r>
      <w:r w:rsidR="00BE6662" w:rsidRPr="00155D6D">
        <w:fldChar w:fldCharType="end"/>
      </w:r>
      <w:r w:rsidR="776E2347" w:rsidRPr="00155D6D">
        <w:t>.</w:t>
      </w:r>
    </w:p>
    <w:p w14:paraId="42BBB82F" w14:textId="36C4EFFB" w:rsidR="00B33754" w:rsidRPr="00155D6D" w:rsidRDefault="00B33754" w:rsidP="00155D6D"/>
    <w:p w14:paraId="3C9851AE" w14:textId="40E4E5B8" w:rsidR="41D235A7" w:rsidRPr="00155D6D" w:rsidRDefault="6C53D544" w:rsidP="00155D6D">
      <w:r w:rsidRPr="00155D6D">
        <w:t xml:space="preserve">The most important factor that can be stressed here when comparing all these available options is the lack of </w:t>
      </w:r>
      <w:r w:rsidR="51E4063D" w:rsidRPr="00155D6D">
        <w:t xml:space="preserve">spatial </w:t>
      </w:r>
      <w:r w:rsidR="079E83F4" w:rsidRPr="00155D6D">
        <w:t>context</w:t>
      </w:r>
      <w:r w:rsidRPr="00155D6D">
        <w:t>. They do not provide any context in relation to the tissue morphology or spatiotemporal distribution within the cells. Visualizing the spatiotemporal behavior of miRNAs is necessary to unravel their function at the cellular and subcellular levels.</w:t>
      </w:r>
      <w:r w:rsidR="39411E6C" w:rsidRPr="00155D6D">
        <w:t xml:space="preserve"> </w:t>
      </w:r>
      <w:r w:rsidRPr="00155D6D">
        <w:t xml:space="preserve">Presently, </w:t>
      </w:r>
      <w:proofErr w:type="spellStart"/>
      <w:r w:rsidRPr="00155D6D">
        <w:t>miRNAscope</w:t>
      </w:r>
      <w:proofErr w:type="spellEnd"/>
      <w:r w:rsidRPr="00155D6D">
        <w:t xml:space="preserve"> </w:t>
      </w:r>
      <w:r w:rsidRPr="00D63774">
        <w:rPr>
          <w:i/>
          <w:iCs/>
        </w:rPr>
        <w:t>in situ</w:t>
      </w:r>
      <w:r w:rsidRPr="00155D6D">
        <w:t xml:space="preserve"> Hybridization (ISH) </w:t>
      </w:r>
      <w:r w:rsidR="00D63774">
        <w:t>a</w:t>
      </w:r>
      <w:r w:rsidRPr="00155D6D">
        <w:t xml:space="preserve">ssays are accessible, </w:t>
      </w:r>
      <w:r w:rsidR="02F57FE1" w:rsidRPr="00155D6D">
        <w:t>usually</w:t>
      </w:r>
      <w:r w:rsidR="79447CA2" w:rsidRPr="00155D6D">
        <w:t xml:space="preserve"> </w:t>
      </w:r>
      <w:r w:rsidR="006930F2" w:rsidRPr="00155D6D">
        <w:t>utilizing</w:t>
      </w:r>
      <w:r w:rsidR="6BDE1236" w:rsidRPr="00155D6D">
        <w:t xml:space="preserve"> </w:t>
      </w:r>
      <w:r w:rsidRPr="00155D6D">
        <w:t xml:space="preserve">chromogenic </w:t>
      </w:r>
      <w:r w:rsidR="456AB64C" w:rsidRPr="00155D6D">
        <w:t>detection</w:t>
      </w:r>
      <w:r w:rsidRPr="00155D6D" w:rsidDel="6C53D544">
        <w:t xml:space="preserve"> </w:t>
      </w:r>
      <w:r w:rsidR="456AB64C" w:rsidRPr="00155D6D">
        <w:t>methods</w:t>
      </w:r>
      <w:r w:rsidRPr="00155D6D">
        <w:t xml:space="preserve">. While </w:t>
      </w:r>
      <w:r w:rsidR="00B43C93" w:rsidRPr="00155D6D">
        <w:t xml:space="preserve">these assays </w:t>
      </w:r>
      <w:r w:rsidRPr="00155D6D">
        <w:t>do allow for the visualization of miRNA with single-cell resolution, the results are lacking in quality</w:t>
      </w:r>
      <w:r w:rsidR="3E13D69D" w:rsidRPr="00155D6D">
        <w:t xml:space="preserve">, </w:t>
      </w:r>
      <w:r w:rsidR="7DE83B67" w:rsidRPr="00155D6D">
        <w:t>making it</w:t>
      </w:r>
      <w:r w:rsidRPr="00155D6D">
        <w:t xml:space="preserve"> difficult to differentiate between the miRNA expression and the background of the sample. </w:t>
      </w:r>
      <w:r w:rsidR="4DAC2600" w:rsidRPr="00155D6D">
        <w:t>Generally</w:t>
      </w:r>
      <w:r w:rsidR="00B43C93" w:rsidRPr="00155D6D">
        <w:t>, many of these produce</w:t>
      </w:r>
      <w:r w:rsidR="00F65B6A" w:rsidRPr="00155D6D">
        <w:t xml:space="preserve"> </w:t>
      </w:r>
      <w:r w:rsidR="00D63774" w:rsidRPr="00155D6D">
        <w:t>low-quality</w:t>
      </w:r>
      <w:r w:rsidRPr="00155D6D">
        <w:t xml:space="preserve"> assays</w:t>
      </w:r>
      <w:r w:rsidR="00D63774">
        <w:t>,</w:t>
      </w:r>
      <w:r w:rsidRPr="00155D6D">
        <w:t xml:space="preserve"> </w:t>
      </w:r>
      <w:r w:rsidR="00B43C93" w:rsidRPr="00155D6D">
        <w:t xml:space="preserve">which are </w:t>
      </w:r>
      <w:r w:rsidR="2337CDE8" w:rsidRPr="00155D6D">
        <w:t>unreliable and</w:t>
      </w:r>
      <w:r w:rsidRPr="00155D6D">
        <w:t xml:space="preserve"> usually require manual quantification.</w:t>
      </w:r>
    </w:p>
    <w:p w14:paraId="76A55CE1" w14:textId="77777777" w:rsidR="007F7190" w:rsidRPr="00155D6D" w:rsidRDefault="007F7190" w:rsidP="00155D6D"/>
    <w:p w14:paraId="76AFC47F" w14:textId="58875DF7" w:rsidR="00C82C45" w:rsidRPr="00155D6D" w:rsidRDefault="7971721C" w:rsidP="00155D6D">
      <w:pPr>
        <w:rPr>
          <w:rFonts w:eastAsiaTheme="majorEastAsia"/>
        </w:rPr>
      </w:pPr>
      <w:r w:rsidRPr="00155D6D">
        <w:t xml:space="preserve">Therefore, we developed MicroRNA Amplification and Recognition through Locked-nucleic-acid </w:t>
      </w:r>
      <w:r w:rsidR="497BC7AF" w:rsidRPr="00155D6D">
        <w:t>in</w:t>
      </w:r>
      <w:r w:rsidRPr="00155D6D">
        <w:t xml:space="preserve"> situ </w:t>
      </w:r>
      <w:proofErr w:type="spellStart"/>
      <w:r w:rsidRPr="00155D6D">
        <w:t>hybridizatioN</w:t>
      </w:r>
      <w:proofErr w:type="spellEnd"/>
      <w:r w:rsidRPr="00155D6D">
        <w:t xml:space="preserve"> (MARLIN) using </w:t>
      </w:r>
      <w:r w:rsidR="4ECFDB98" w:rsidRPr="00155D6D">
        <w:t>multiplex immunofluorescence staining</w:t>
      </w:r>
      <w:r w:rsidR="7BB57D80" w:rsidRPr="00155D6D">
        <w:t xml:space="preserve"> (</w:t>
      </w:r>
      <w:r w:rsidR="00D63774">
        <w:t>by</w:t>
      </w:r>
      <w:r w:rsidR="7BB57D80" w:rsidRPr="00155D6D">
        <w:t xml:space="preserve"> Opal</w:t>
      </w:r>
      <w:r w:rsidR="4AD2A3CA" w:rsidRPr="00155D6D">
        <w:t xml:space="preserve"> protein staining</w:t>
      </w:r>
      <w:r w:rsidR="4ECFDB98" w:rsidRPr="00155D6D">
        <w:t>)</w:t>
      </w:r>
      <w:r w:rsidRPr="00155D6D">
        <w:t xml:space="preserve"> and locked nucleic acid (LNA) probes targeted to a miRNA</w:t>
      </w:r>
      <w:r w:rsidR="64F8D458" w:rsidRPr="00155D6D">
        <w:t>,</w:t>
      </w:r>
      <w:r w:rsidR="7C14BAA4" w:rsidRPr="00155D6D">
        <w:t xml:space="preserve"> </w:t>
      </w:r>
      <w:r w:rsidR="64F8D458" w:rsidRPr="00155D6D">
        <w:t>within</w:t>
      </w:r>
      <w:r w:rsidR="0269BBF0" w:rsidRPr="00155D6D">
        <w:t xml:space="preserve"> formalin-fixed paraffin-embedded (FFPE) tissues.</w:t>
      </w:r>
      <w:r w:rsidR="6AC01702" w:rsidRPr="00155D6D">
        <w:t xml:space="preserve"> </w:t>
      </w:r>
      <w:r w:rsidR="561D866E" w:rsidRPr="00155D6D">
        <w:t>We accomplished this by</w:t>
      </w:r>
      <w:r w:rsidR="6AC01702" w:rsidRPr="00155D6D">
        <w:t xml:space="preserve"> </w:t>
      </w:r>
      <w:r w:rsidR="01983719" w:rsidRPr="00155D6D">
        <w:t>implement</w:t>
      </w:r>
      <w:r w:rsidR="6780C9FC" w:rsidRPr="00155D6D">
        <w:t>ing</w:t>
      </w:r>
      <w:r w:rsidR="01983719" w:rsidRPr="00155D6D">
        <w:t xml:space="preserve"> a </w:t>
      </w:r>
      <w:proofErr w:type="spellStart"/>
      <w:r w:rsidR="5A704ECB" w:rsidRPr="00155D6D">
        <w:t>Tyramide</w:t>
      </w:r>
      <w:proofErr w:type="spellEnd"/>
      <w:r w:rsidR="5A704ECB" w:rsidRPr="00155D6D">
        <w:t xml:space="preserve"> Signal Amplification (TSA) system</w:t>
      </w:r>
      <w:r w:rsidR="01983719" w:rsidRPr="00155D6D">
        <w:t xml:space="preserve"> that is activated by </w:t>
      </w:r>
      <w:r w:rsidR="745D0FA1" w:rsidRPr="00155D6D">
        <w:t>a</w:t>
      </w:r>
      <w:r w:rsidR="272CDF80" w:rsidRPr="00155D6D">
        <w:t>n Anti-Digoxigenin (</w:t>
      </w:r>
      <w:r w:rsidR="5D9BA4BA" w:rsidRPr="00155D6D">
        <w:t>DIG</w:t>
      </w:r>
      <w:r w:rsidR="272CDF80" w:rsidRPr="00155D6D">
        <w:t>) Horseradish Peroxidase (HRP)</w:t>
      </w:r>
      <w:r w:rsidR="2B8461C3" w:rsidRPr="00155D6D">
        <w:t xml:space="preserve"> Conjugate antibody</w:t>
      </w:r>
      <w:r w:rsidR="2CCA3625" w:rsidRPr="00155D6D">
        <w:t>. Th</w:t>
      </w:r>
      <w:r w:rsidR="44F0660C" w:rsidRPr="00155D6D">
        <w:t xml:space="preserve">e HRP acts as a </w:t>
      </w:r>
      <w:r w:rsidR="5A5DD897" w:rsidRPr="00155D6D">
        <w:t>catalyst</w:t>
      </w:r>
      <w:r w:rsidR="44F0660C" w:rsidRPr="00155D6D">
        <w:t xml:space="preserve"> </w:t>
      </w:r>
      <w:r w:rsidR="458A88A5" w:rsidRPr="00155D6D">
        <w:t xml:space="preserve">to the TSA, </w:t>
      </w:r>
      <w:r w:rsidR="3EBBE8B1" w:rsidRPr="00155D6D">
        <w:t>while</w:t>
      </w:r>
      <w:r w:rsidR="458A88A5" w:rsidRPr="00155D6D">
        <w:t xml:space="preserve"> the Anti-DIG attaches to the LNA probe.</w:t>
      </w:r>
      <w:r w:rsidR="0269BBF0" w:rsidRPr="00155D6D">
        <w:t xml:space="preserve"> </w:t>
      </w:r>
      <w:r w:rsidR="1DF78A3A" w:rsidRPr="00155D6D">
        <w:t xml:space="preserve">This assay is of particular use in understanding the essential nature of </w:t>
      </w:r>
      <w:proofErr w:type="spellStart"/>
      <w:r w:rsidR="1DF78A3A" w:rsidRPr="00155D6D">
        <w:t>miRs</w:t>
      </w:r>
      <w:proofErr w:type="spellEnd"/>
      <w:r w:rsidR="1DF78A3A" w:rsidRPr="00155D6D">
        <w:t xml:space="preserve"> in </w:t>
      </w:r>
      <w:r w:rsidR="00D63774" w:rsidRPr="00155D6D">
        <w:t>post-transcriptomic</w:t>
      </w:r>
      <w:r w:rsidR="1DF78A3A" w:rsidRPr="00155D6D">
        <w:t xml:space="preserve"> modification with proteins, and potentially other RNAs simultaneously. </w:t>
      </w:r>
      <w:r w:rsidR="1DF78A3A" w:rsidRPr="00155D6D">
        <w:lastRenderedPageBreak/>
        <w:t>Further</w:t>
      </w:r>
      <w:r w:rsidR="506AF619" w:rsidRPr="00155D6D">
        <w:t>more</w:t>
      </w:r>
      <w:r w:rsidR="1DF78A3A" w:rsidRPr="00155D6D">
        <w:t xml:space="preserve">, due to the lack of </w:t>
      </w:r>
      <w:r w:rsidR="33DD19A4" w:rsidRPr="00155D6D">
        <w:t>a</w:t>
      </w:r>
      <w:r w:rsidR="1DF78A3A" w:rsidRPr="00155D6D">
        <w:t xml:space="preserve"> commercially available assay that can quantify both miRNA and protein expression, MARLIN provides an effective way to understand the </w:t>
      </w:r>
      <w:proofErr w:type="gramStart"/>
      <w:r w:rsidR="00D63774" w:rsidRPr="00D63774">
        <w:rPr>
          <w:i/>
          <w:iCs/>
        </w:rPr>
        <w:t>in situ</w:t>
      </w:r>
      <w:proofErr w:type="gramEnd"/>
      <w:r w:rsidR="1DF78A3A" w:rsidRPr="00155D6D">
        <w:t xml:space="preserve"> relationships of </w:t>
      </w:r>
      <w:proofErr w:type="spellStart"/>
      <w:r w:rsidR="1DF78A3A" w:rsidRPr="00155D6D">
        <w:t>miRs</w:t>
      </w:r>
      <w:proofErr w:type="spellEnd"/>
      <w:r w:rsidR="1DF78A3A" w:rsidRPr="00155D6D">
        <w:t xml:space="preserve"> and proteins</w:t>
      </w:r>
      <w:r w:rsidR="790C3533" w:rsidRPr="00155D6D">
        <w:t xml:space="preserve"> within FFPE samples</w:t>
      </w:r>
      <w:r w:rsidR="1DF78A3A" w:rsidRPr="00155D6D">
        <w:t>.</w:t>
      </w:r>
    </w:p>
    <w:p w14:paraId="6650B0C8" w14:textId="6CD84013" w:rsidR="00C82C45" w:rsidRPr="00155D6D" w:rsidRDefault="00C82C45" w:rsidP="00155D6D"/>
    <w:p w14:paraId="7657DA07" w14:textId="60662E92" w:rsidR="00F25DC9" w:rsidRPr="00155D6D" w:rsidRDefault="5F26B488" w:rsidP="00155D6D">
      <w:r w:rsidRPr="00155D6D">
        <w:t xml:space="preserve">The initial results from </w:t>
      </w:r>
      <w:r w:rsidR="22738EC3" w:rsidRPr="00155D6D">
        <w:t>the</w:t>
      </w:r>
      <w:r w:rsidR="7D906A7F" w:rsidRPr="00155D6D">
        <w:t xml:space="preserve"> </w:t>
      </w:r>
      <w:r w:rsidR="439C3060" w:rsidRPr="00155D6D">
        <w:t>quantification</w:t>
      </w:r>
      <w:r w:rsidR="3AE14D67" w:rsidRPr="00155D6D">
        <w:t xml:space="preserve"> of miR-181c-3p</w:t>
      </w:r>
      <w:r w:rsidR="439C3060" w:rsidRPr="00155D6D">
        <w:t xml:space="preserve"> using MARLIN </w:t>
      </w:r>
      <w:r w:rsidR="68636AE5" w:rsidRPr="00155D6D">
        <w:t>demonstrated</w:t>
      </w:r>
      <w:r w:rsidR="439C3060" w:rsidRPr="00155D6D">
        <w:t xml:space="preserve"> the </w:t>
      </w:r>
      <w:r w:rsidR="41C58419" w:rsidRPr="00155D6D">
        <w:t xml:space="preserve">feasibility </w:t>
      </w:r>
      <w:r w:rsidR="439C3060" w:rsidRPr="00155D6D">
        <w:t xml:space="preserve">of parallel analysis of miRNAs and </w:t>
      </w:r>
      <w:r w:rsidR="42426523" w:rsidRPr="00155D6D">
        <w:t>proteins</w:t>
      </w:r>
      <w:r w:rsidR="439C3060" w:rsidRPr="00155D6D">
        <w:t xml:space="preserve"> </w:t>
      </w:r>
      <w:r w:rsidR="0E72490A" w:rsidRPr="00155D6D">
        <w:t>within the native spatial context</w:t>
      </w:r>
      <w:r w:rsidR="39902F47" w:rsidRPr="00155D6D">
        <w:t xml:space="preserve"> </w:t>
      </w:r>
      <w:r w:rsidR="62428523" w:rsidRPr="00155D6D">
        <w:t>of human ovarian FFPE tissue. Beyond</w:t>
      </w:r>
      <w:r w:rsidR="005C134A" w:rsidRPr="00155D6D">
        <w:t xml:space="preserve"> </w:t>
      </w:r>
      <w:r w:rsidR="62428523" w:rsidRPr="00155D6D">
        <w:t>this example</w:t>
      </w:r>
      <w:r w:rsidR="005C134A" w:rsidRPr="00155D6D">
        <w:t>,</w:t>
      </w:r>
      <w:r w:rsidR="62428523" w:rsidRPr="00155D6D">
        <w:t xml:space="preserve"> based on the </w:t>
      </w:r>
      <w:r w:rsidR="1C492BF5" w:rsidRPr="00155D6D">
        <w:t>components</w:t>
      </w:r>
      <w:r w:rsidR="62428523" w:rsidRPr="00155D6D">
        <w:t xml:space="preserve"> of MARLIN</w:t>
      </w:r>
      <w:r w:rsidR="005C134A" w:rsidRPr="00155D6D">
        <w:t>, it</w:t>
      </w:r>
      <w:r w:rsidR="62428523" w:rsidRPr="00155D6D">
        <w:t xml:space="preserve"> is </w:t>
      </w:r>
      <w:r w:rsidR="4AAC9277" w:rsidRPr="00155D6D">
        <w:t>theoretically</w:t>
      </w:r>
      <w:r w:rsidR="62428523" w:rsidRPr="00155D6D">
        <w:t xml:space="preserve"> possible to </w:t>
      </w:r>
      <w:r w:rsidR="00AD54D7" w:rsidRPr="00155D6D">
        <w:t>expand to up to four</w:t>
      </w:r>
      <w:r w:rsidR="39902F47" w:rsidRPr="00155D6D">
        <w:t xml:space="preserve"> proteins</w:t>
      </w:r>
      <w:r w:rsidR="007D78F7" w:rsidRPr="00155D6D">
        <w:t xml:space="preserve"> utilizing commercial fluorescent multiplexing fluorophores </w:t>
      </w:r>
      <w:r w:rsidR="489E7975" w:rsidRPr="00155D6D">
        <w:t xml:space="preserve">like Alexa Fluor, </w:t>
      </w:r>
      <w:r w:rsidR="00F25DC9" w:rsidRPr="00155D6D">
        <w:t>or other small molecule dyes</w:t>
      </w:r>
      <w:r w:rsidRPr="00155D6D">
        <w:fldChar w:fldCharType="begin"/>
      </w:r>
      <w:r w:rsidRPr="00155D6D">
        <w:instrText xml:space="preserve"> ADDIN EN.CITE &lt;EndNote&gt;&lt;Cite&gt;&lt;Author&gt;Porichis&lt;/Author&gt;&lt;Year&gt;2014&lt;/Year&gt;&lt;RecNum&gt;57&lt;/RecNum&gt;&lt;DisplayText&gt;&lt;style face="superscript"&gt;18&lt;/style&gt;&lt;/DisplayText&gt;&lt;record&gt;&lt;rec-number&gt;57&lt;/rec-number&gt;&lt;foreign-keys&gt;&lt;key app="EN" db-id="wtw0fd2xi5r5rye2e2o5vzptdpv2e25rr5xf" timestamp="1743286207" guid="1379ae30-5eb8-4984-bd0d-49a76c0eab9c"&gt;57&lt;/key&gt;&lt;/foreign-keys&gt;&lt;ref-type name="Journal Article"&gt;17&lt;/ref-type&gt;&lt;contributors&gt;&lt;authors&gt;&lt;author&gt;Porichis, Filippos&lt;/author&gt;&lt;author&gt;Hart, Meghan G.&lt;/author&gt;&lt;author&gt;Griesbeck, Morgane&lt;/author&gt;&lt;author&gt;Everett, Holly L.&lt;/author&gt;&lt;author&gt;Hassan, Muska&lt;/author&gt;&lt;author&gt;Baxter, Amy E.&lt;/author&gt;&lt;author&gt;Lindqvist, Madelene&lt;/author&gt;&lt;author&gt;Miller, Sara M.&lt;/author&gt;&lt;author&gt;Soghoian, Damien Z.&lt;/author&gt;&lt;author&gt;Kavanagh, Daniel G.&lt;/author&gt;&lt;author&gt;Reynolds, Susan&lt;/author&gt;&lt;author&gt;Norris, Brett&lt;/author&gt;&lt;author&gt;Mordecai, Scott K.&lt;/author&gt;&lt;author&gt;Nguyen, Quan&lt;/author&gt;&lt;author&gt;Lai, Chunfai&lt;/author&gt;&lt;author&gt;Kaufmann, Daniel E.&lt;/author&gt;&lt;/authors&gt;&lt;/contributors&gt;&lt;titles&gt;&lt;title&gt;High-throughput detection of miRNAs and gene-specific mRNA at the single-cell level by flow cytometry&lt;/title&gt;&lt;secondary-title&gt;Nature Communications&lt;/secondary-title&gt;&lt;/titles&gt;&lt;periodical&gt;&lt;full-title&gt;Nature Communications&lt;/full-title&gt;&lt;/periodical&gt;&lt;pages&gt;5641&lt;/pages&gt;&lt;volume&gt;5&lt;/volume&gt;&lt;number&gt;1&lt;/number&gt;&lt;dates&gt;&lt;year&gt;2014&lt;/year&gt;&lt;pub-dates&gt;&lt;date&gt;2014-12-04&lt;/date&gt;&lt;/pub-dates&gt;&lt;/dates&gt;&lt;publisher&gt;Springer Science and Business Media LLC&lt;/publisher&gt;&lt;isbn&gt;2041-1723&lt;/isbn&gt;&lt;urls&gt;&lt;related-urls&gt;&lt;url&gt;https://www.nature.com/articles/ncomms6641.pdf&lt;/url&gt;&lt;/related-urls&gt;&lt;/urls&gt;&lt;electronic-resource-num&gt;10.1038/ncomms6641&lt;/electronic-resource-num&gt;&lt;access-date&gt;2025-03-26T21:34:21&lt;/access-date&gt;&lt;/record&gt;&lt;/Cite&gt;&lt;/EndNote&gt;</w:instrText>
      </w:r>
      <w:r w:rsidRPr="00155D6D">
        <w:fldChar w:fldCharType="separate"/>
      </w:r>
      <w:r w:rsidR="00BE6662" w:rsidRPr="00155D6D">
        <w:rPr>
          <w:vertAlign w:val="superscript"/>
        </w:rPr>
        <w:t>18</w:t>
      </w:r>
      <w:r w:rsidRPr="00155D6D">
        <w:fldChar w:fldCharType="end"/>
      </w:r>
      <w:r w:rsidR="00F25DC9" w:rsidRPr="00155D6D">
        <w:t xml:space="preserve">. </w:t>
      </w:r>
    </w:p>
    <w:p w14:paraId="74792095" w14:textId="77777777" w:rsidR="00F25DC9" w:rsidRPr="00155D6D" w:rsidRDefault="00F25DC9" w:rsidP="00155D6D"/>
    <w:p w14:paraId="51F6DB41" w14:textId="0566E518" w:rsidR="00C82C45" w:rsidRPr="00155D6D" w:rsidRDefault="00A33479" w:rsidP="00155D6D">
      <w:pPr>
        <w:rPr>
          <w:rFonts w:eastAsiaTheme="majorEastAsia"/>
        </w:rPr>
      </w:pPr>
      <w:r w:rsidRPr="00155D6D">
        <w:t xml:space="preserve">In addition, </w:t>
      </w:r>
      <w:r w:rsidR="255007F1" w:rsidRPr="00155D6D">
        <w:t>since</w:t>
      </w:r>
      <w:r w:rsidR="00D851AB" w:rsidRPr="00155D6D">
        <w:t xml:space="preserve"> </w:t>
      </w:r>
      <w:r w:rsidR="00E04543" w:rsidRPr="00155D6D">
        <w:t>this methodology</w:t>
      </w:r>
      <w:r w:rsidR="006B40B1" w:rsidRPr="00155D6D">
        <w:t xml:space="preserve"> employs variations on standard histology methods, it</w:t>
      </w:r>
      <w:r w:rsidR="00E04543" w:rsidRPr="00155D6D">
        <w:t xml:space="preserve"> </w:t>
      </w:r>
      <w:r w:rsidR="002537B7" w:rsidRPr="00155D6D">
        <w:t xml:space="preserve">should be compatible with other </w:t>
      </w:r>
      <w:r w:rsidR="3F26C628" w:rsidRPr="00155D6D">
        <w:t>mammalian FFPE tissues</w:t>
      </w:r>
      <w:r w:rsidR="00307FA9">
        <w:t>,</w:t>
      </w:r>
      <w:r w:rsidR="4B5AB134" w:rsidRPr="00155D6D">
        <w:t xml:space="preserve"> </w:t>
      </w:r>
      <w:r w:rsidR="006B40B1" w:rsidRPr="00155D6D">
        <w:t xml:space="preserve">given appropriate probe and antibody selection. </w:t>
      </w:r>
      <w:r w:rsidR="00F22FDB" w:rsidRPr="00155D6D">
        <w:t xml:space="preserve">This methodology preserves spatial architecture and allows the quantification of </w:t>
      </w:r>
      <w:r w:rsidR="4B5AB134" w:rsidRPr="00155D6D">
        <w:t>cellular and subcellular miRNA and protein colocalization</w:t>
      </w:r>
      <w:r w:rsidR="5E00D539" w:rsidRPr="00155D6D">
        <w:t>.</w:t>
      </w:r>
      <w:r w:rsidR="67FB1FC5" w:rsidRPr="00155D6D">
        <w:t xml:space="preserve"> </w:t>
      </w:r>
      <w:r w:rsidR="06BAF141" w:rsidRPr="00155D6D">
        <w:t xml:space="preserve">This approach addresses a critical gap in </w:t>
      </w:r>
      <w:r w:rsidR="7FF9C581" w:rsidRPr="00155D6D">
        <w:t xml:space="preserve">spatial biology </w:t>
      </w:r>
      <w:r w:rsidR="323635AE" w:rsidRPr="00155D6D">
        <w:t>by mapping</w:t>
      </w:r>
      <w:r w:rsidR="039295AD" w:rsidRPr="00155D6D">
        <w:t xml:space="preserve"> </w:t>
      </w:r>
      <w:r w:rsidR="1A7CF1E3" w:rsidRPr="00155D6D">
        <w:t>miRNAs</w:t>
      </w:r>
      <w:r w:rsidR="009BD60B" w:rsidRPr="00155D6D">
        <w:t>-</w:t>
      </w:r>
      <w:r w:rsidR="21BB4009" w:rsidRPr="00155D6D">
        <w:t xml:space="preserve">protein co-expression </w:t>
      </w:r>
      <w:r w:rsidR="00307FA9">
        <w:t>patterns and spatial distribution,</w:t>
      </w:r>
      <w:r w:rsidR="0269BBF0" w:rsidRPr="00155D6D">
        <w:t xml:space="preserve"> </w:t>
      </w:r>
      <w:r w:rsidR="50F76CE2" w:rsidRPr="00155D6D">
        <w:t>which can be directly contextualized with</w:t>
      </w:r>
      <w:r w:rsidR="76E5C09D" w:rsidRPr="00155D6D">
        <w:t>in native</w:t>
      </w:r>
      <w:r w:rsidR="0269BBF0" w:rsidRPr="00155D6D">
        <w:t xml:space="preserve"> tissue </w:t>
      </w:r>
      <w:r w:rsidR="76E5C09D" w:rsidRPr="00155D6D">
        <w:t>architectures.</w:t>
      </w:r>
      <w:r w:rsidR="77A4250C" w:rsidRPr="00155D6D">
        <w:t xml:space="preserve"> </w:t>
      </w:r>
      <w:r w:rsidR="7FDF0B16" w:rsidRPr="00155D6D">
        <w:t>H</w:t>
      </w:r>
      <w:r w:rsidR="77A4250C" w:rsidRPr="00155D6D">
        <w:t>ere we present</w:t>
      </w:r>
      <w:r w:rsidR="07B35145" w:rsidRPr="00155D6D">
        <w:t xml:space="preserve"> </w:t>
      </w:r>
      <w:r w:rsidR="77A4250C" w:rsidRPr="00155D6D">
        <w:t>MARLIN</w:t>
      </w:r>
      <w:r w:rsidR="401CCB61" w:rsidRPr="00155D6D">
        <w:t xml:space="preserve"> </w:t>
      </w:r>
      <w:r w:rsidR="1ED5F732" w:rsidRPr="00155D6D">
        <w:t>with a</w:t>
      </w:r>
      <w:r w:rsidR="3AB50706" w:rsidRPr="00155D6D">
        <w:t xml:space="preserve"> </w:t>
      </w:r>
      <w:r w:rsidR="1ED5F732" w:rsidRPr="00155D6D">
        <w:t xml:space="preserve">detailed </w:t>
      </w:r>
      <w:r w:rsidR="3AB50706" w:rsidRPr="00155D6D">
        <w:t>gr</w:t>
      </w:r>
      <w:r w:rsidR="3AB50706" w:rsidRPr="00155D6D">
        <w:rPr>
          <w:rFonts w:eastAsiaTheme="majorEastAsia"/>
        </w:rPr>
        <w:t xml:space="preserve">aphical overview </w:t>
      </w:r>
      <w:r w:rsidR="23377F53" w:rsidRPr="00155D6D">
        <w:rPr>
          <w:rFonts w:eastAsiaTheme="majorEastAsia"/>
        </w:rPr>
        <w:t>i</w:t>
      </w:r>
      <w:r w:rsidR="3AB50706" w:rsidRPr="00155D6D">
        <w:rPr>
          <w:rFonts w:eastAsiaTheme="majorEastAsia"/>
        </w:rPr>
        <w:t xml:space="preserve">n </w:t>
      </w:r>
      <w:r w:rsidR="3AB50706" w:rsidRPr="00307FA9">
        <w:rPr>
          <w:rFonts w:eastAsiaTheme="majorEastAsia"/>
          <w:b/>
          <w:bCs/>
        </w:rPr>
        <w:t>Figure 1</w:t>
      </w:r>
      <w:r w:rsidR="3AB50706" w:rsidRPr="00155D6D">
        <w:rPr>
          <w:rFonts w:eastAsiaTheme="majorEastAsia"/>
        </w:rPr>
        <w:t>.</w:t>
      </w:r>
      <w:r w:rsidR="51A86C28" w:rsidRPr="00155D6D">
        <w:rPr>
          <w:rFonts w:eastAsiaTheme="majorEastAsia"/>
        </w:rPr>
        <w:t xml:space="preserve"> </w:t>
      </w:r>
      <w:r w:rsidR="65AC361A" w:rsidRPr="00155D6D">
        <w:rPr>
          <w:rFonts w:eastAsiaTheme="majorEastAsia"/>
        </w:rPr>
        <w:t xml:space="preserve">While the protocol presented is </w:t>
      </w:r>
      <w:r w:rsidR="2497AC7F" w:rsidRPr="00155D6D">
        <w:rPr>
          <w:rFonts w:eastAsiaTheme="majorEastAsia"/>
        </w:rPr>
        <w:t>optimized</w:t>
      </w:r>
      <w:r w:rsidR="488DAA13" w:rsidRPr="00155D6D">
        <w:rPr>
          <w:rFonts w:eastAsiaTheme="majorEastAsia"/>
        </w:rPr>
        <w:t xml:space="preserve"> </w:t>
      </w:r>
      <w:r w:rsidR="65AC361A" w:rsidRPr="00155D6D">
        <w:rPr>
          <w:rFonts w:eastAsiaTheme="majorEastAsia"/>
        </w:rPr>
        <w:t xml:space="preserve">for </w:t>
      </w:r>
      <w:r w:rsidR="65AC361A" w:rsidRPr="00155D6D">
        <w:t>miR-181c-3p,</w:t>
      </w:r>
      <w:r w:rsidR="00373184" w:rsidRPr="00155D6D">
        <w:t xml:space="preserve"> other </w:t>
      </w:r>
      <w:proofErr w:type="spellStart"/>
      <w:r w:rsidR="00373184" w:rsidRPr="00155D6D">
        <w:t>miRs</w:t>
      </w:r>
      <w:proofErr w:type="spellEnd"/>
      <w:r w:rsidR="00373184" w:rsidRPr="00155D6D">
        <w:t xml:space="preserve"> are possible</w:t>
      </w:r>
      <w:r w:rsidR="00F41ECD">
        <w:t xml:space="preserve"> to study,</w:t>
      </w:r>
      <w:r w:rsidR="000B4023" w:rsidRPr="00155D6D">
        <w:t xml:space="preserve"> given </w:t>
      </w:r>
      <w:r w:rsidR="00F41ECD">
        <w:t xml:space="preserve">an </w:t>
      </w:r>
      <w:r w:rsidR="000B4023" w:rsidRPr="00155D6D">
        <w:t>appropriate probe design.</w:t>
      </w:r>
      <w:r w:rsidR="00373184" w:rsidRPr="00155D6D">
        <w:t xml:space="preserve"> </w:t>
      </w:r>
      <w:r w:rsidR="000B4023" w:rsidRPr="00155D6D">
        <w:t>C</w:t>
      </w:r>
      <w:r w:rsidR="23D8D528" w:rsidRPr="00155D6D">
        <w:t>ritical</w:t>
      </w:r>
      <w:r w:rsidR="51A86C28" w:rsidRPr="00155D6D">
        <w:t xml:space="preserve"> </w:t>
      </w:r>
      <w:r w:rsidR="51A86C28" w:rsidRPr="00155D6D">
        <w:rPr>
          <w:rFonts w:eastAsiaTheme="majorEastAsia"/>
        </w:rPr>
        <w:t xml:space="preserve">parameters </w:t>
      </w:r>
      <w:r w:rsidR="12D4DBFB" w:rsidRPr="00155D6D">
        <w:rPr>
          <w:rFonts w:eastAsiaTheme="majorEastAsia"/>
        </w:rPr>
        <w:t>for this method include:</w:t>
      </w:r>
      <w:r w:rsidR="17447B0D" w:rsidRPr="00155D6D">
        <w:rPr>
          <w:rFonts w:eastAsiaTheme="majorEastAsia"/>
        </w:rPr>
        <w:t xml:space="preserve"> the assessment of tissue quality</w:t>
      </w:r>
      <w:r w:rsidR="0AF9606F" w:rsidRPr="00155D6D">
        <w:rPr>
          <w:rFonts w:eastAsiaTheme="majorEastAsia"/>
        </w:rPr>
        <w:t xml:space="preserve"> and </w:t>
      </w:r>
      <w:r w:rsidR="4A89A290" w:rsidRPr="00155D6D">
        <w:rPr>
          <w:rFonts w:eastAsiaTheme="majorEastAsia"/>
        </w:rPr>
        <w:t>the optimization of probe concentration</w:t>
      </w:r>
      <w:r w:rsidR="7629D825" w:rsidRPr="00155D6D">
        <w:rPr>
          <w:rFonts w:eastAsiaTheme="majorEastAsia"/>
        </w:rPr>
        <w:t>s</w:t>
      </w:r>
      <w:r w:rsidR="4A89A290" w:rsidRPr="00155D6D">
        <w:rPr>
          <w:rFonts w:eastAsiaTheme="majorEastAsia"/>
        </w:rPr>
        <w:t>.</w:t>
      </w:r>
      <w:r w:rsidR="08BA9E0A" w:rsidRPr="00155D6D">
        <w:rPr>
          <w:rFonts w:eastAsiaTheme="majorEastAsia"/>
        </w:rPr>
        <w:t xml:space="preserve"> It is recommended </w:t>
      </w:r>
      <w:r w:rsidR="582A6612" w:rsidRPr="00155D6D">
        <w:rPr>
          <w:rFonts w:eastAsiaTheme="majorEastAsia"/>
        </w:rPr>
        <w:t xml:space="preserve">to assess </w:t>
      </w:r>
      <w:r w:rsidR="69392F0C" w:rsidRPr="00155D6D">
        <w:rPr>
          <w:rFonts w:eastAsiaTheme="majorEastAsia"/>
        </w:rPr>
        <w:t xml:space="preserve">RNA integrity </w:t>
      </w:r>
      <w:r w:rsidR="6B85D8A6" w:rsidRPr="00155D6D">
        <w:rPr>
          <w:rFonts w:eastAsiaTheme="majorEastAsia"/>
        </w:rPr>
        <w:t xml:space="preserve">of the </w:t>
      </w:r>
      <w:r w:rsidR="5D025C72" w:rsidRPr="00155D6D">
        <w:rPr>
          <w:rFonts w:eastAsiaTheme="majorEastAsia"/>
        </w:rPr>
        <w:t xml:space="preserve">tissue </w:t>
      </w:r>
      <w:r w:rsidR="6B85D8A6" w:rsidRPr="00155D6D">
        <w:rPr>
          <w:rFonts w:eastAsiaTheme="majorEastAsia"/>
        </w:rPr>
        <w:t>block using</w:t>
      </w:r>
      <w:r w:rsidR="698F5B28" w:rsidRPr="00155D6D">
        <w:rPr>
          <w:rFonts w:eastAsiaTheme="majorEastAsia"/>
        </w:rPr>
        <w:t xml:space="preserve"> a</w:t>
      </w:r>
      <w:r w:rsidR="38B2FA24" w:rsidRPr="00155D6D">
        <w:rPr>
          <w:rFonts w:eastAsiaTheme="majorEastAsia"/>
        </w:rPr>
        <w:t xml:space="preserve"> </w:t>
      </w:r>
      <w:r w:rsidR="69392F0C" w:rsidRPr="00155D6D">
        <w:rPr>
          <w:rFonts w:eastAsiaTheme="majorEastAsia"/>
        </w:rPr>
        <w:t>DV200 metric</w:t>
      </w:r>
      <w:r w:rsidR="4808A379" w:rsidRPr="00155D6D">
        <w:rPr>
          <w:rFonts w:eastAsiaTheme="majorEastAsia"/>
        </w:rPr>
        <w:t xml:space="preserve"> by utilizing two 10 µm sections</w:t>
      </w:r>
      <w:r w:rsidR="0C884387" w:rsidRPr="00155D6D">
        <w:rPr>
          <w:rFonts w:eastAsiaTheme="majorEastAsia"/>
        </w:rPr>
        <w:t xml:space="preserve"> </w:t>
      </w:r>
      <w:r w:rsidR="4808A379" w:rsidRPr="00155D6D">
        <w:rPr>
          <w:rFonts w:eastAsiaTheme="majorEastAsia"/>
        </w:rPr>
        <w:t>and extracting the RNA using a protocol that preserves all RNA fragment sizes</w:t>
      </w:r>
      <w:r w:rsidR="771159E4" w:rsidRPr="00155D6D">
        <w:rPr>
          <w:rFonts w:eastAsiaTheme="majorEastAsia"/>
        </w:rPr>
        <w:t>. S</w:t>
      </w:r>
      <w:r w:rsidR="7B799AB0" w:rsidRPr="00155D6D">
        <w:rPr>
          <w:rFonts w:eastAsiaTheme="majorEastAsia"/>
        </w:rPr>
        <w:t>amples with</w:t>
      </w:r>
      <w:r w:rsidR="43C90C39" w:rsidRPr="00155D6D">
        <w:rPr>
          <w:rFonts w:eastAsiaTheme="majorEastAsia"/>
        </w:rPr>
        <w:t xml:space="preserve"> a</w:t>
      </w:r>
      <w:r w:rsidR="7B799AB0" w:rsidRPr="00155D6D">
        <w:rPr>
          <w:rFonts w:eastAsiaTheme="majorEastAsia"/>
        </w:rPr>
        <w:t xml:space="preserve"> DV200 </w:t>
      </w:r>
      <w:r w:rsidR="433B23A0" w:rsidRPr="00155D6D">
        <w:rPr>
          <w:rFonts w:eastAsiaTheme="majorEastAsia"/>
        </w:rPr>
        <w:t xml:space="preserve">score </w:t>
      </w:r>
      <w:r w:rsidR="7B799AB0" w:rsidRPr="00155D6D">
        <w:rPr>
          <w:rFonts w:eastAsiaTheme="majorEastAsia"/>
        </w:rPr>
        <w:t>greater than 50 or better</w:t>
      </w:r>
      <w:r w:rsidR="38D532B7" w:rsidRPr="00155D6D">
        <w:rPr>
          <w:rFonts w:eastAsiaTheme="majorEastAsia"/>
        </w:rPr>
        <w:t>,</w:t>
      </w:r>
      <w:r w:rsidR="556FB649" w:rsidRPr="00155D6D">
        <w:rPr>
          <w:rFonts w:eastAsiaTheme="majorEastAsia"/>
        </w:rPr>
        <w:t xml:space="preserve"> and protocol concentrations</w:t>
      </w:r>
      <w:r w:rsidR="0C1540A1" w:rsidRPr="00155D6D">
        <w:rPr>
          <w:rFonts w:eastAsiaTheme="majorEastAsia"/>
        </w:rPr>
        <w:t>,</w:t>
      </w:r>
      <w:r w:rsidR="556FB649" w:rsidRPr="00155D6D">
        <w:rPr>
          <w:rFonts w:eastAsiaTheme="majorEastAsia"/>
        </w:rPr>
        <w:t xml:space="preserve"> need to be systematically tested.</w:t>
      </w:r>
    </w:p>
    <w:p w14:paraId="127AB7A3" w14:textId="22969DEB" w:rsidR="41D235A7" w:rsidRPr="00155D6D" w:rsidRDefault="41D235A7" w:rsidP="00155D6D">
      <w:pPr>
        <w:rPr>
          <w:b/>
          <w:bCs/>
        </w:rPr>
      </w:pPr>
    </w:p>
    <w:p w14:paraId="246DDEE4" w14:textId="3CB4DD96" w:rsidR="41D235A7" w:rsidRPr="00155D6D" w:rsidRDefault="013ECDC0" w:rsidP="00155D6D">
      <w:r w:rsidRPr="00155D6D">
        <w:rPr>
          <w:b/>
          <w:bCs/>
        </w:rPr>
        <w:t>PROTOCOL:</w:t>
      </w:r>
    </w:p>
    <w:p w14:paraId="5275D7A0" w14:textId="7473EB0B" w:rsidR="5F3C6D98" w:rsidRPr="00155D6D" w:rsidRDefault="6AE4EF17" w:rsidP="00155D6D">
      <w:r w:rsidRPr="00155D6D">
        <w:t xml:space="preserve"> This protocol uses formalin-fixed paraffin-embedded (FFPE) tissues of h</w:t>
      </w:r>
      <w:r w:rsidR="2D5D1529" w:rsidRPr="00155D6D">
        <w:t>uman ovarian tumor tissue sections from patients with HGSC</w:t>
      </w:r>
      <w:r w:rsidR="7E92C81F" w:rsidRPr="00155D6D">
        <w:t xml:space="preserve">. </w:t>
      </w:r>
      <w:r w:rsidR="45B34C3A" w:rsidRPr="00155D6D">
        <w:t xml:space="preserve">These samples were collected from previously untreated patients undergoing primary cytoreductive surgery for ovarian cancer. All samples and clinical data were obtained from the ovarian cancer repository of the Department of Gynecologic Oncology and Reproductive Medicine under protocols approved by the University of Texas MD Anderson’s Institutional Review Board. Written informed consent from the patients </w:t>
      </w:r>
      <w:r w:rsidR="001C7957" w:rsidRPr="00155D6D">
        <w:t>was</w:t>
      </w:r>
      <w:r w:rsidR="45B34C3A" w:rsidRPr="00155D6D">
        <w:t xml:space="preserve"> obtained by front desk personnel, and the studies were conducted in accordance with recognized ethical guidelines.</w:t>
      </w:r>
    </w:p>
    <w:p w14:paraId="7597390F" w14:textId="684FDC2F" w:rsidR="1E157926" w:rsidRPr="00155D6D" w:rsidRDefault="1E157926" w:rsidP="00155D6D"/>
    <w:p w14:paraId="1627ACF7" w14:textId="79951A06" w:rsidR="41D235A7" w:rsidRPr="005E2035" w:rsidRDefault="41D235A7" w:rsidP="00DF4DEE">
      <w:pPr>
        <w:pBdr>
          <w:top w:val="nil"/>
          <w:left w:val="nil"/>
          <w:bottom w:val="nil"/>
          <w:right w:val="nil"/>
          <w:between w:val="nil"/>
        </w:pBdr>
        <w:rPr>
          <w:b/>
          <w:bCs/>
          <w:highlight w:val="yellow"/>
        </w:rPr>
      </w:pPr>
      <w:r w:rsidRPr="005E2035">
        <w:rPr>
          <w:b/>
          <w:bCs/>
          <w:highlight w:val="yellow"/>
        </w:rPr>
        <w:t xml:space="preserve">1. </w:t>
      </w:r>
      <w:r w:rsidR="299F1476" w:rsidRPr="005E2035">
        <w:rPr>
          <w:b/>
          <w:bCs/>
          <w:highlight w:val="yellow"/>
        </w:rPr>
        <w:t xml:space="preserve">Tissue </w:t>
      </w:r>
      <w:r w:rsidR="00693D06" w:rsidRPr="005E2035">
        <w:rPr>
          <w:b/>
          <w:bCs/>
          <w:highlight w:val="yellow"/>
        </w:rPr>
        <w:t>p</w:t>
      </w:r>
      <w:r w:rsidR="299F1476" w:rsidRPr="005E2035">
        <w:rPr>
          <w:b/>
          <w:bCs/>
          <w:highlight w:val="yellow"/>
        </w:rPr>
        <w:t>reparation</w:t>
      </w:r>
    </w:p>
    <w:p w14:paraId="44AA0A0F" w14:textId="4049FA0E" w:rsidR="0B016C92" w:rsidRPr="005E2035" w:rsidRDefault="0B016C92" w:rsidP="00DF4DEE">
      <w:pPr>
        <w:pBdr>
          <w:top w:val="nil"/>
          <w:left w:val="nil"/>
          <w:bottom w:val="nil"/>
          <w:right w:val="nil"/>
          <w:between w:val="nil"/>
        </w:pBdr>
        <w:rPr>
          <w:b/>
          <w:bCs/>
          <w:highlight w:val="yellow"/>
        </w:rPr>
      </w:pPr>
    </w:p>
    <w:p w14:paraId="12F37804" w14:textId="44E9DD7E" w:rsidR="00693D06" w:rsidRPr="005E2035" w:rsidRDefault="00693D06" w:rsidP="00DF4DEE">
      <w:pPr>
        <w:pStyle w:val="ListParagraph"/>
        <w:numPr>
          <w:ilvl w:val="1"/>
          <w:numId w:val="19"/>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5E2035">
        <w:rPr>
          <w:rFonts w:ascii="Calibri" w:hAnsi="Calibri" w:cs="Calibri"/>
          <w:sz w:val="24"/>
          <w:szCs w:val="24"/>
          <w:highlight w:val="yellow"/>
        </w:rPr>
        <w:t>Bake a</w:t>
      </w:r>
      <w:r w:rsidR="587C00B0" w:rsidRPr="005E2035">
        <w:rPr>
          <w:rFonts w:ascii="Calibri" w:hAnsi="Calibri" w:cs="Calibri"/>
          <w:sz w:val="24"/>
          <w:szCs w:val="24"/>
          <w:highlight w:val="yellow"/>
        </w:rPr>
        <w:t xml:space="preserve">ll </w:t>
      </w:r>
      <w:r w:rsidR="76B5B0DD" w:rsidRPr="005E2035">
        <w:rPr>
          <w:rFonts w:ascii="Calibri" w:hAnsi="Calibri" w:cs="Calibri"/>
          <w:sz w:val="24"/>
          <w:szCs w:val="24"/>
          <w:highlight w:val="yellow"/>
        </w:rPr>
        <w:t xml:space="preserve">FFPE samples </w:t>
      </w:r>
      <w:r w:rsidR="587C00B0" w:rsidRPr="005E2035">
        <w:rPr>
          <w:rFonts w:ascii="Calibri" w:hAnsi="Calibri" w:cs="Calibri"/>
          <w:sz w:val="24"/>
          <w:szCs w:val="24"/>
          <w:highlight w:val="yellow"/>
        </w:rPr>
        <w:t>overnight at 60</w:t>
      </w:r>
      <w:r w:rsidRPr="005E2035">
        <w:rPr>
          <w:rFonts w:ascii="Calibri" w:hAnsi="Calibri" w:cs="Calibri"/>
          <w:sz w:val="24"/>
          <w:szCs w:val="24"/>
          <w:highlight w:val="yellow"/>
        </w:rPr>
        <w:t xml:space="preserve"> </w:t>
      </w:r>
      <w:r w:rsidR="587C00B0" w:rsidRPr="005E2035">
        <w:rPr>
          <w:rFonts w:ascii="Calibri" w:hAnsi="Calibri" w:cs="Calibri"/>
          <w:sz w:val="24"/>
          <w:szCs w:val="24"/>
          <w:highlight w:val="yellow"/>
        </w:rPr>
        <w:t>°C</w:t>
      </w:r>
      <w:r w:rsidR="425D8F25" w:rsidRPr="005E2035">
        <w:rPr>
          <w:rFonts w:ascii="Calibri" w:hAnsi="Calibri" w:cs="Calibri"/>
          <w:sz w:val="24"/>
          <w:szCs w:val="24"/>
          <w:highlight w:val="yellow"/>
        </w:rPr>
        <w:t xml:space="preserve"> and </w:t>
      </w:r>
      <w:r w:rsidRPr="005E2035">
        <w:rPr>
          <w:rFonts w:ascii="Calibri" w:hAnsi="Calibri" w:cs="Calibri"/>
          <w:sz w:val="24"/>
          <w:szCs w:val="24"/>
          <w:highlight w:val="yellow"/>
        </w:rPr>
        <w:t xml:space="preserve">clean </w:t>
      </w:r>
      <w:r w:rsidR="425D8F25" w:rsidRPr="005E2035">
        <w:rPr>
          <w:rFonts w:ascii="Calibri" w:hAnsi="Calibri" w:cs="Calibri"/>
          <w:sz w:val="24"/>
          <w:szCs w:val="24"/>
          <w:highlight w:val="yellow"/>
        </w:rPr>
        <w:t xml:space="preserve">each piece of equipment and tools with </w:t>
      </w:r>
      <w:proofErr w:type="spellStart"/>
      <w:r w:rsidR="425D8F25" w:rsidRPr="005E2035">
        <w:rPr>
          <w:rFonts w:ascii="Calibri" w:hAnsi="Calibri" w:cs="Calibri"/>
          <w:sz w:val="24"/>
          <w:szCs w:val="24"/>
          <w:highlight w:val="yellow"/>
        </w:rPr>
        <w:t>RNAse</w:t>
      </w:r>
      <w:proofErr w:type="spellEnd"/>
      <w:r w:rsidR="425D8F25" w:rsidRPr="005E2035">
        <w:rPr>
          <w:rFonts w:ascii="Calibri" w:hAnsi="Calibri" w:cs="Calibri"/>
          <w:sz w:val="24"/>
          <w:szCs w:val="24"/>
          <w:highlight w:val="yellow"/>
        </w:rPr>
        <w:t>-free water.</w:t>
      </w:r>
      <w:r w:rsidR="0BF675A5" w:rsidRPr="005E2035">
        <w:rPr>
          <w:rFonts w:ascii="Calibri" w:hAnsi="Calibri" w:cs="Calibri"/>
          <w:sz w:val="24"/>
          <w:szCs w:val="24"/>
          <w:highlight w:val="yellow"/>
        </w:rPr>
        <w:t xml:space="preserve"> </w:t>
      </w:r>
      <w:r w:rsidRPr="005E2035">
        <w:rPr>
          <w:rFonts w:ascii="Calibri" w:hAnsi="Calibri" w:cs="Calibri"/>
          <w:sz w:val="24"/>
          <w:szCs w:val="24"/>
          <w:highlight w:val="yellow"/>
        </w:rPr>
        <w:t>Ensure t</w:t>
      </w:r>
      <w:r w:rsidR="37A7F057" w:rsidRPr="005E2035">
        <w:rPr>
          <w:rFonts w:ascii="Calibri" w:hAnsi="Calibri" w:cs="Calibri"/>
          <w:sz w:val="24"/>
          <w:szCs w:val="24"/>
          <w:highlight w:val="yellow"/>
        </w:rPr>
        <w:t xml:space="preserve">he sections </w:t>
      </w:r>
      <w:r w:rsidRPr="005E2035">
        <w:rPr>
          <w:rFonts w:ascii="Calibri" w:hAnsi="Calibri" w:cs="Calibri"/>
          <w:sz w:val="24"/>
          <w:szCs w:val="24"/>
          <w:highlight w:val="yellow"/>
        </w:rPr>
        <w:t>are</w:t>
      </w:r>
      <w:r w:rsidR="37A7F057" w:rsidRPr="005E2035">
        <w:rPr>
          <w:rFonts w:ascii="Calibri" w:hAnsi="Calibri" w:cs="Calibri"/>
          <w:sz w:val="24"/>
          <w:szCs w:val="24"/>
          <w:highlight w:val="yellow"/>
        </w:rPr>
        <w:t xml:space="preserve"> around 5</w:t>
      </w:r>
      <w:r w:rsidRPr="005E2035">
        <w:rPr>
          <w:rFonts w:ascii="Calibri" w:hAnsi="Calibri" w:cs="Calibri"/>
          <w:sz w:val="24"/>
          <w:szCs w:val="24"/>
          <w:highlight w:val="yellow"/>
        </w:rPr>
        <w:t xml:space="preserve"> </w:t>
      </w:r>
      <w:r w:rsidR="37A7F057" w:rsidRPr="005E2035">
        <w:rPr>
          <w:rFonts w:ascii="Calibri" w:hAnsi="Calibri" w:cs="Calibri"/>
          <w:sz w:val="24"/>
          <w:szCs w:val="24"/>
          <w:highlight w:val="yellow"/>
        </w:rPr>
        <w:t xml:space="preserve">µm thick. </w:t>
      </w:r>
    </w:p>
    <w:p w14:paraId="02CE1D36" w14:textId="77777777" w:rsidR="00693D06" w:rsidRPr="005E2035" w:rsidRDefault="00693D06" w:rsidP="00DF4DEE">
      <w:pPr>
        <w:pStyle w:val="ListParagraph"/>
        <w:pBdr>
          <w:top w:val="nil"/>
          <w:left w:val="nil"/>
          <w:bottom w:val="nil"/>
          <w:right w:val="nil"/>
          <w:between w:val="nil"/>
        </w:pBdr>
        <w:spacing w:after="0" w:line="240" w:lineRule="auto"/>
        <w:ind w:left="0"/>
        <w:jc w:val="both"/>
        <w:rPr>
          <w:rFonts w:ascii="Calibri" w:hAnsi="Calibri" w:cs="Calibri"/>
          <w:sz w:val="24"/>
          <w:szCs w:val="24"/>
          <w:highlight w:val="yellow"/>
        </w:rPr>
      </w:pPr>
    </w:p>
    <w:p w14:paraId="760E3B58" w14:textId="496C235B" w:rsidR="587C00B0" w:rsidRPr="005E2035" w:rsidRDefault="00693D06" w:rsidP="00DF4DEE">
      <w:pPr>
        <w:pStyle w:val="ListParagraph"/>
        <w:pBdr>
          <w:top w:val="nil"/>
          <w:left w:val="nil"/>
          <w:bottom w:val="nil"/>
          <w:right w:val="nil"/>
          <w:between w:val="nil"/>
        </w:pBdr>
        <w:spacing w:after="0" w:line="240" w:lineRule="auto"/>
        <w:ind w:left="0"/>
        <w:jc w:val="both"/>
        <w:rPr>
          <w:rFonts w:ascii="Calibri" w:hAnsi="Calibri" w:cs="Calibri"/>
          <w:sz w:val="24"/>
          <w:szCs w:val="24"/>
          <w:highlight w:val="yellow"/>
        </w:rPr>
      </w:pPr>
      <w:r w:rsidRPr="005E2035">
        <w:rPr>
          <w:rFonts w:ascii="Calibri" w:hAnsi="Calibri" w:cs="Calibri"/>
          <w:sz w:val="24"/>
          <w:szCs w:val="24"/>
          <w:highlight w:val="yellow"/>
        </w:rPr>
        <w:t xml:space="preserve">NOTE: </w:t>
      </w:r>
      <w:r w:rsidR="37A7F057" w:rsidRPr="005E2035">
        <w:rPr>
          <w:rFonts w:ascii="Calibri" w:hAnsi="Calibri" w:cs="Calibri"/>
          <w:sz w:val="24"/>
          <w:szCs w:val="24"/>
          <w:highlight w:val="yellow"/>
        </w:rPr>
        <w:t xml:space="preserve">This protocol has been optimized for ovarian </w:t>
      </w:r>
      <w:r w:rsidR="5D00BED6" w:rsidRPr="005E2035">
        <w:rPr>
          <w:rFonts w:ascii="Calibri" w:hAnsi="Calibri" w:cs="Calibri"/>
          <w:sz w:val="24"/>
          <w:szCs w:val="24"/>
          <w:highlight w:val="yellow"/>
        </w:rPr>
        <w:t>tumors but</w:t>
      </w:r>
      <w:r w:rsidR="37A7F057" w:rsidRPr="005E2035">
        <w:rPr>
          <w:rFonts w:ascii="Calibri" w:hAnsi="Calibri" w:cs="Calibri"/>
          <w:sz w:val="24"/>
          <w:szCs w:val="24"/>
          <w:highlight w:val="yellow"/>
        </w:rPr>
        <w:t xml:space="preserve"> can potentially be used with other tissue types after </w:t>
      </w:r>
      <w:r w:rsidR="12105DFC" w:rsidRPr="005E2035">
        <w:rPr>
          <w:rFonts w:ascii="Calibri" w:hAnsi="Calibri" w:cs="Calibri"/>
          <w:sz w:val="24"/>
          <w:szCs w:val="24"/>
          <w:highlight w:val="yellow"/>
        </w:rPr>
        <w:t xml:space="preserve">further </w:t>
      </w:r>
      <w:r w:rsidR="37A7F057" w:rsidRPr="005E2035">
        <w:rPr>
          <w:rFonts w:ascii="Calibri" w:hAnsi="Calibri" w:cs="Calibri"/>
          <w:sz w:val="24"/>
          <w:szCs w:val="24"/>
          <w:highlight w:val="yellow"/>
        </w:rPr>
        <w:t>testing</w:t>
      </w:r>
      <w:r w:rsidR="28E21AFD" w:rsidRPr="005E2035">
        <w:rPr>
          <w:rFonts w:ascii="Calibri" w:hAnsi="Calibri" w:cs="Calibri"/>
          <w:sz w:val="24"/>
          <w:szCs w:val="24"/>
          <w:highlight w:val="yellow"/>
        </w:rPr>
        <w:t>.</w:t>
      </w:r>
    </w:p>
    <w:p w14:paraId="40CECCFD" w14:textId="27446435" w:rsidR="0B016C92" w:rsidRPr="005E2035" w:rsidRDefault="0B016C92" w:rsidP="00155D6D">
      <w:pPr>
        <w:pBdr>
          <w:top w:val="nil"/>
          <w:left w:val="nil"/>
          <w:bottom w:val="nil"/>
          <w:right w:val="nil"/>
          <w:between w:val="nil"/>
        </w:pBdr>
        <w:rPr>
          <w:highlight w:val="yellow"/>
        </w:rPr>
      </w:pPr>
    </w:p>
    <w:p w14:paraId="147CE5B1" w14:textId="5D7C68F3" w:rsidR="5C4CF9C7" w:rsidRPr="005E2035" w:rsidRDefault="6315D10B" w:rsidP="00155D6D">
      <w:pPr>
        <w:pBdr>
          <w:top w:val="nil"/>
          <w:left w:val="nil"/>
          <w:bottom w:val="nil"/>
          <w:right w:val="nil"/>
          <w:between w:val="nil"/>
        </w:pBdr>
        <w:rPr>
          <w:highlight w:val="yellow"/>
        </w:rPr>
      </w:pPr>
      <w:r w:rsidRPr="005E2035">
        <w:rPr>
          <w:highlight w:val="yellow"/>
        </w:rPr>
        <w:t>1.</w:t>
      </w:r>
      <w:r w:rsidR="5FF094F9" w:rsidRPr="005E2035">
        <w:rPr>
          <w:highlight w:val="yellow"/>
        </w:rPr>
        <w:t>2</w:t>
      </w:r>
      <w:r w:rsidR="0EE220FD" w:rsidRPr="005E2035">
        <w:rPr>
          <w:highlight w:val="yellow"/>
        </w:rPr>
        <w:t xml:space="preserve"> </w:t>
      </w:r>
      <w:r w:rsidR="00693D06" w:rsidRPr="005E2035">
        <w:rPr>
          <w:highlight w:val="yellow"/>
        </w:rPr>
        <w:t>Perform d</w:t>
      </w:r>
      <w:r w:rsidR="2BBC3C75" w:rsidRPr="005E2035">
        <w:rPr>
          <w:highlight w:val="yellow"/>
        </w:rPr>
        <w:t xml:space="preserve">eparaffinization </w:t>
      </w:r>
      <w:r w:rsidR="00693D06" w:rsidRPr="005E2035">
        <w:rPr>
          <w:highlight w:val="yellow"/>
        </w:rPr>
        <w:t>with three</w:t>
      </w:r>
      <w:r w:rsidR="2BBC3C75" w:rsidRPr="005E2035">
        <w:rPr>
          <w:highlight w:val="yellow"/>
        </w:rPr>
        <w:t xml:space="preserve"> rounds of Xylene for 5 </w:t>
      </w:r>
      <w:r w:rsidR="7AC4C99E" w:rsidRPr="005E2035">
        <w:rPr>
          <w:highlight w:val="yellow"/>
        </w:rPr>
        <w:t>min</w:t>
      </w:r>
      <w:r w:rsidR="2BBC3C75" w:rsidRPr="005E2035">
        <w:rPr>
          <w:highlight w:val="yellow"/>
        </w:rPr>
        <w:t xml:space="preserve"> each</w:t>
      </w:r>
      <w:r w:rsidR="29F56995" w:rsidRPr="005E2035">
        <w:rPr>
          <w:highlight w:val="yellow"/>
        </w:rPr>
        <w:t xml:space="preserve"> round</w:t>
      </w:r>
      <w:r w:rsidR="2BBC3C75" w:rsidRPr="005E2035">
        <w:rPr>
          <w:highlight w:val="yellow"/>
        </w:rPr>
        <w:t>, and 10 rounds of rehydration</w:t>
      </w:r>
      <w:r w:rsidR="38CEB41E" w:rsidRPr="005E2035">
        <w:rPr>
          <w:highlight w:val="yellow"/>
        </w:rPr>
        <w:t xml:space="preserve"> for 3 </w:t>
      </w:r>
      <w:r w:rsidR="039B3960" w:rsidRPr="005E2035">
        <w:rPr>
          <w:highlight w:val="yellow"/>
        </w:rPr>
        <w:t>min</w:t>
      </w:r>
      <w:r w:rsidR="38CEB41E" w:rsidRPr="005E2035">
        <w:rPr>
          <w:highlight w:val="yellow"/>
        </w:rPr>
        <w:t xml:space="preserve"> each round</w:t>
      </w:r>
      <w:r w:rsidR="2BBC3C75" w:rsidRPr="005E2035">
        <w:rPr>
          <w:highlight w:val="yellow"/>
        </w:rPr>
        <w:t xml:space="preserve"> (100% ethanol (EtOH) 2</w:t>
      </w:r>
      <w:r w:rsidR="00693D06" w:rsidRPr="005E2035">
        <w:rPr>
          <w:highlight w:val="yellow"/>
        </w:rPr>
        <w:t>x</w:t>
      </w:r>
      <w:r w:rsidR="2BBC3C75" w:rsidRPr="005E2035">
        <w:rPr>
          <w:highlight w:val="yellow"/>
        </w:rPr>
        <w:t>, 95% EtOH 2</w:t>
      </w:r>
      <w:r w:rsidR="00693D06" w:rsidRPr="005E2035">
        <w:rPr>
          <w:highlight w:val="yellow"/>
        </w:rPr>
        <w:t>x</w:t>
      </w:r>
      <w:r w:rsidR="2BBC3C75" w:rsidRPr="005E2035">
        <w:rPr>
          <w:highlight w:val="yellow"/>
        </w:rPr>
        <w:t>, 70% EtOH 2</w:t>
      </w:r>
      <w:r w:rsidR="00693D06" w:rsidRPr="005E2035">
        <w:rPr>
          <w:highlight w:val="yellow"/>
        </w:rPr>
        <w:t>x</w:t>
      </w:r>
      <w:r w:rsidR="2BBC3C75" w:rsidRPr="005E2035">
        <w:rPr>
          <w:highlight w:val="yellow"/>
        </w:rPr>
        <w:t xml:space="preserve">, 50% </w:t>
      </w:r>
      <w:r w:rsidR="2BBC3C75" w:rsidRPr="005E2035">
        <w:rPr>
          <w:highlight w:val="yellow"/>
        </w:rPr>
        <w:lastRenderedPageBreak/>
        <w:t>EtOH 2</w:t>
      </w:r>
      <w:r w:rsidR="00693D06" w:rsidRPr="005E2035">
        <w:rPr>
          <w:highlight w:val="yellow"/>
        </w:rPr>
        <w:t>x</w:t>
      </w:r>
      <w:r w:rsidR="2BBC3C75" w:rsidRPr="005E2035">
        <w:rPr>
          <w:highlight w:val="yellow"/>
        </w:rPr>
        <w:t>, 30% EtOH 2</w:t>
      </w:r>
      <w:r w:rsidR="00693D06" w:rsidRPr="005E2035">
        <w:rPr>
          <w:highlight w:val="yellow"/>
        </w:rPr>
        <w:t>x</w:t>
      </w:r>
      <w:r w:rsidR="2BBC3C75" w:rsidRPr="005E2035">
        <w:rPr>
          <w:highlight w:val="yellow"/>
        </w:rPr>
        <w:t>)</w:t>
      </w:r>
      <w:r w:rsidR="59203B5B" w:rsidRPr="005E2035">
        <w:rPr>
          <w:highlight w:val="yellow"/>
        </w:rPr>
        <w:t xml:space="preserve">. </w:t>
      </w:r>
      <w:r w:rsidR="4B0FD82D" w:rsidRPr="005E2035">
        <w:rPr>
          <w:highlight w:val="yellow"/>
        </w:rPr>
        <w:t xml:space="preserve">Wash with </w:t>
      </w:r>
      <w:r w:rsidR="790DE485" w:rsidRPr="005E2035">
        <w:rPr>
          <w:highlight w:val="yellow"/>
        </w:rPr>
        <w:t xml:space="preserve">1x </w:t>
      </w:r>
      <w:r w:rsidR="65EBEB3C" w:rsidRPr="005E2035">
        <w:rPr>
          <w:highlight w:val="yellow"/>
        </w:rPr>
        <w:t xml:space="preserve">tris-buffered </w:t>
      </w:r>
      <w:r w:rsidR="2D025F6B" w:rsidRPr="005E2035">
        <w:rPr>
          <w:highlight w:val="yellow"/>
        </w:rPr>
        <w:t>saline (</w:t>
      </w:r>
      <w:r w:rsidR="24E878F1" w:rsidRPr="005E2035">
        <w:rPr>
          <w:highlight w:val="yellow"/>
        </w:rPr>
        <w:t>T</w:t>
      </w:r>
      <w:r w:rsidR="2BBC3C75" w:rsidRPr="005E2035">
        <w:rPr>
          <w:highlight w:val="yellow"/>
        </w:rPr>
        <w:t xml:space="preserve">BS) </w:t>
      </w:r>
      <w:r w:rsidR="0F5A9F00" w:rsidRPr="005E2035">
        <w:rPr>
          <w:highlight w:val="yellow"/>
        </w:rPr>
        <w:t xml:space="preserve">for 2 </w:t>
      </w:r>
      <w:r w:rsidR="1E682BD4" w:rsidRPr="005E2035">
        <w:rPr>
          <w:highlight w:val="yellow"/>
        </w:rPr>
        <w:t>min</w:t>
      </w:r>
      <w:r w:rsidR="3581E7EA" w:rsidRPr="005E2035">
        <w:rPr>
          <w:highlight w:val="yellow"/>
        </w:rPr>
        <w:t>,</w:t>
      </w:r>
      <w:r w:rsidR="67DE2888" w:rsidRPr="005E2035">
        <w:rPr>
          <w:highlight w:val="yellow"/>
        </w:rPr>
        <w:t xml:space="preserve"> once</w:t>
      </w:r>
      <w:r w:rsidR="2BBC3C75" w:rsidRPr="005E2035">
        <w:rPr>
          <w:highlight w:val="yellow"/>
        </w:rPr>
        <w:t>.</w:t>
      </w:r>
      <w:r w:rsidR="01B87372" w:rsidRPr="005E2035">
        <w:rPr>
          <w:highlight w:val="yellow"/>
        </w:rPr>
        <w:t xml:space="preserve"> </w:t>
      </w:r>
    </w:p>
    <w:p w14:paraId="246C69DC" w14:textId="26FC6940" w:rsidR="5C4CF9C7" w:rsidRPr="005E2035" w:rsidRDefault="5C4CF9C7" w:rsidP="00155D6D">
      <w:pPr>
        <w:pBdr>
          <w:top w:val="nil"/>
          <w:left w:val="nil"/>
          <w:bottom w:val="nil"/>
          <w:right w:val="nil"/>
          <w:between w:val="nil"/>
        </w:pBdr>
        <w:rPr>
          <w:highlight w:val="yellow"/>
        </w:rPr>
      </w:pPr>
    </w:p>
    <w:p w14:paraId="6565E80F" w14:textId="09C3C25C" w:rsidR="7AD3B38E" w:rsidRPr="005E2035" w:rsidRDefault="7AD3B38E" w:rsidP="00155D6D">
      <w:pPr>
        <w:pBdr>
          <w:top w:val="nil"/>
          <w:left w:val="nil"/>
          <w:bottom w:val="nil"/>
          <w:right w:val="nil"/>
          <w:between w:val="nil"/>
        </w:pBdr>
        <w:rPr>
          <w:highlight w:val="yellow"/>
        </w:rPr>
      </w:pPr>
      <w:r w:rsidRPr="005E2035">
        <w:rPr>
          <w:highlight w:val="yellow"/>
        </w:rPr>
        <w:t>NOTE: This dewaxing step</w:t>
      </w:r>
      <w:r w:rsidR="361AC73B" w:rsidRPr="005E2035">
        <w:rPr>
          <w:highlight w:val="yellow"/>
        </w:rPr>
        <w:t>, although recommended,</w:t>
      </w:r>
      <w:r w:rsidRPr="005E2035">
        <w:rPr>
          <w:highlight w:val="yellow"/>
        </w:rPr>
        <w:t xml:space="preserve"> is optional and dependent on tissue type.</w:t>
      </w:r>
      <w:r w:rsidR="00155D6D" w:rsidRPr="005E2035">
        <w:rPr>
          <w:highlight w:val="yellow"/>
        </w:rPr>
        <w:t xml:space="preserve"> </w:t>
      </w:r>
    </w:p>
    <w:p w14:paraId="6CE67E27" w14:textId="2D62CEC1" w:rsidR="1E6A3DEB" w:rsidRPr="005E2035" w:rsidRDefault="1E6A3DEB" w:rsidP="00155D6D">
      <w:pPr>
        <w:pBdr>
          <w:top w:val="nil"/>
          <w:left w:val="nil"/>
          <w:bottom w:val="nil"/>
          <w:right w:val="nil"/>
          <w:between w:val="nil"/>
        </w:pBdr>
        <w:rPr>
          <w:highlight w:val="yellow"/>
        </w:rPr>
      </w:pPr>
    </w:p>
    <w:p w14:paraId="5C00BFE0" w14:textId="36F48FDB" w:rsidR="5C4CF9C7" w:rsidRPr="005E2035" w:rsidRDefault="7A928947" w:rsidP="00155D6D">
      <w:pPr>
        <w:pBdr>
          <w:top w:val="nil"/>
          <w:left w:val="nil"/>
          <w:bottom w:val="nil"/>
          <w:right w:val="nil"/>
          <w:between w:val="nil"/>
        </w:pBdr>
        <w:rPr>
          <w:highlight w:val="yellow"/>
        </w:rPr>
      </w:pPr>
      <w:r w:rsidRPr="005E2035">
        <w:rPr>
          <w:highlight w:val="yellow"/>
        </w:rPr>
        <w:t>1.</w:t>
      </w:r>
      <w:r w:rsidR="699777DB" w:rsidRPr="005E2035">
        <w:rPr>
          <w:highlight w:val="yellow"/>
        </w:rPr>
        <w:t xml:space="preserve">3 </w:t>
      </w:r>
      <w:r w:rsidR="49DBDA55" w:rsidRPr="005E2035">
        <w:rPr>
          <w:highlight w:val="yellow"/>
        </w:rPr>
        <w:t>After deparaffinization and rehydration</w:t>
      </w:r>
      <w:r w:rsidR="00355337" w:rsidRPr="005E2035">
        <w:rPr>
          <w:highlight w:val="yellow"/>
        </w:rPr>
        <w:t>,</w:t>
      </w:r>
      <w:r w:rsidR="49DBDA55" w:rsidRPr="005E2035">
        <w:rPr>
          <w:highlight w:val="yellow"/>
        </w:rPr>
        <w:t xml:space="preserve"> </w:t>
      </w:r>
      <w:r w:rsidR="34FD9431" w:rsidRPr="005E2035">
        <w:rPr>
          <w:highlight w:val="yellow"/>
        </w:rPr>
        <w:t>a</w:t>
      </w:r>
      <w:r w:rsidR="1D62A507" w:rsidRPr="005E2035">
        <w:rPr>
          <w:highlight w:val="yellow"/>
        </w:rPr>
        <w:t>pply a</w:t>
      </w:r>
      <w:r w:rsidR="34FD9431" w:rsidRPr="005E2035">
        <w:rPr>
          <w:highlight w:val="yellow"/>
        </w:rPr>
        <w:t xml:space="preserve"> solution of 3% Hydrogen Peroxide (H</w:t>
      </w:r>
      <w:r w:rsidR="34FD9431" w:rsidRPr="005E2035">
        <w:rPr>
          <w:highlight w:val="yellow"/>
          <w:vertAlign w:val="subscript"/>
        </w:rPr>
        <w:t>2</w:t>
      </w:r>
      <w:r w:rsidR="34FD9431" w:rsidRPr="005E2035">
        <w:rPr>
          <w:highlight w:val="yellow"/>
        </w:rPr>
        <w:t>O</w:t>
      </w:r>
      <w:r w:rsidR="34FD9431" w:rsidRPr="005E2035">
        <w:rPr>
          <w:highlight w:val="yellow"/>
          <w:vertAlign w:val="subscript"/>
        </w:rPr>
        <w:t>2</w:t>
      </w:r>
      <w:r w:rsidR="5B5F7441" w:rsidRPr="005E2035">
        <w:rPr>
          <w:highlight w:val="yellow"/>
        </w:rPr>
        <w:t>)</w:t>
      </w:r>
      <w:r w:rsidR="49DBDA55" w:rsidRPr="005E2035">
        <w:rPr>
          <w:highlight w:val="yellow"/>
        </w:rPr>
        <w:t xml:space="preserve"> for 10 </w:t>
      </w:r>
      <w:r w:rsidR="54FFCEAF" w:rsidRPr="005E2035">
        <w:rPr>
          <w:highlight w:val="yellow"/>
        </w:rPr>
        <w:t>min</w:t>
      </w:r>
      <w:r w:rsidR="06CB06CF" w:rsidRPr="005E2035">
        <w:rPr>
          <w:highlight w:val="yellow"/>
        </w:rPr>
        <w:t>.</w:t>
      </w:r>
      <w:r w:rsidR="00355337" w:rsidRPr="005E2035">
        <w:rPr>
          <w:highlight w:val="yellow"/>
        </w:rPr>
        <w:t xml:space="preserve"> </w:t>
      </w:r>
      <w:r w:rsidR="17F7B952" w:rsidRPr="005E2035">
        <w:rPr>
          <w:highlight w:val="yellow"/>
        </w:rPr>
        <w:t xml:space="preserve">Wash </w:t>
      </w:r>
      <w:r w:rsidR="22DAFC51" w:rsidRPr="005E2035">
        <w:rPr>
          <w:highlight w:val="yellow"/>
        </w:rPr>
        <w:t xml:space="preserve">for 2 </w:t>
      </w:r>
      <w:r w:rsidR="0E9CC0FC" w:rsidRPr="005E2035">
        <w:rPr>
          <w:highlight w:val="yellow"/>
        </w:rPr>
        <w:t>min</w:t>
      </w:r>
      <w:r w:rsidR="22DAFC51" w:rsidRPr="005E2035">
        <w:rPr>
          <w:highlight w:val="yellow"/>
        </w:rPr>
        <w:t xml:space="preserve"> </w:t>
      </w:r>
      <w:r w:rsidR="17F7B952" w:rsidRPr="005E2035">
        <w:rPr>
          <w:highlight w:val="yellow"/>
        </w:rPr>
        <w:t xml:space="preserve">with </w:t>
      </w:r>
      <w:r w:rsidR="79A96A3A" w:rsidRPr="005E2035">
        <w:rPr>
          <w:highlight w:val="yellow"/>
        </w:rPr>
        <w:t xml:space="preserve">1x </w:t>
      </w:r>
      <w:r w:rsidR="17F7B952" w:rsidRPr="005E2035">
        <w:rPr>
          <w:highlight w:val="yellow"/>
        </w:rPr>
        <w:t>TBS</w:t>
      </w:r>
      <w:r w:rsidR="12595965" w:rsidRPr="005E2035">
        <w:rPr>
          <w:highlight w:val="yellow"/>
        </w:rPr>
        <w:t>,</w:t>
      </w:r>
      <w:r w:rsidR="17F7B952" w:rsidRPr="005E2035">
        <w:rPr>
          <w:highlight w:val="yellow"/>
        </w:rPr>
        <w:t xml:space="preserve"> </w:t>
      </w:r>
      <w:r w:rsidR="00355337" w:rsidRPr="005E2035">
        <w:rPr>
          <w:highlight w:val="yellow"/>
        </w:rPr>
        <w:t>2x</w:t>
      </w:r>
      <w:r w:rsidR="17F7B952" w:rsidRPr="005E2035">
        <w:rPr>
          <w:highlight w:val="yellow"/>
        </w:rPr>
        <w:t>. Then</w:t>
      </w:r>
      <w:r w:rsidR="00355337" w:rsidRPr="005E2035">
        <w:rPr>
          <w:highlight w:val="yellow"/>
        </w:rPr>
        <w:t>,</w:t>
      </w:r>
      <w:r w:rsidR="17F7B952" w:rsidRPr="005E2035">
        <w:rPr>
          <w:highlight w:val="yellow"/>
        </w:rPr>
        <w:t xml:space="preserve"> apply a </w:t>
      </w:r>
      <w:r w:rsidR="6CC912CF" w:rsidRPr="005E2035">
        <w:rPr>
          <w:highlight w:val="yellow"/>
        </w:rPr>
        <w:t xml:space="preserve">solution of </w:t>
      </w:r>
      <w:r w:rsidR="17F7B952" w:rsidRPr="005E2035">
        <w:rPr>
          <w:highlight w:val="yellow"/>
        </w:rPr>
        <w:t xml:space="preserve">3.7% </w:t>
      </w:r>
      <w:r w:rsidR="30FD0BF6" w:rsidRPr="005E2035">
        <w:rPr>
          <w:highlight w:val="yellow"/>
        </w:rPr>
        <w:t>Paraformaldehyde (</w:t>
      </w:r>
      <w:r w:rsidR="17F7B952" w:rsidRPr="005E2035">
        <w:rPr>
          <w:highlight w:val="yellow"/>
        </w:rPr>
        <w:t>PFA</w:t>
      </w:r>
      <w:r w:rsidR="20848877" w:rsidRPr="005E2035">
        <w:rPr>
          <w:highlight w:val="yellow"/>
        </w:rPr>
        <w:t xml:space="preserve">) for 10 </w:t>
      </w:r>
      <w:r w:rsidR="5C14AA59" w:rsidRPr="005E2035">
        <w:rPr>
          <w:highlight w:val="yellow"/>
        </w:rPr>
        <w:t>min</w:t>
      </w:r>
      <w:r w:rsidR="20848877" w:rsidRPr="005E2035">
        <w:rPr>
          <w:highlight w:val="yellow"/>
        </w:rPr>
        <w:t>.</w:t>
      </w:r>
      <w:r w:rsidR="003A4003" w:rsidRPr="005E2035">
        <w:rPr>
          <w:highlight w:val="yellow"/>
        </w:rPr>
        <w:t xml:space="preserve"> Wash for 2 min with 1x TBS, 2x. </w:t>
      </w:r>
    </w:p>
    <w:p w14:paraId="6B233920" w14:textId="77777777" w:rsidR="00613D80" w:rsidRPr="005E2035" w:rsidRDefault="00613D80" w:rsidP="00155D6D">
      <w:pPr>
        <w:pBdr>
          <w:top w:val="nil"/>
          <w:left w:val="nil"/>
          <w:bottom w:val="nil"/>
          <w:right w:val="nil"/>
          <w:between w:val="nil"/>
        </w:pBdr>
        <w:rPr>
          <w:highlight w:val="yellow"/>
        </w:rPr>
      </w:pPr>
    </w:p>
    <w:p w14:paraId="0D9040D6" w14:textId="7D1D611B" w:rsidR="5C4CF9C7" w:rsidRPr="005E2035" w:rsidRDefault="24BCB355" w:rsidP="00155D6D">
      <w:pPr>
        <w:pBdr>
          <w:top w:val="nil"/>
          <w:left w:val="nil"/>
          <w:bottom w:val="nil"/>
          <w:right w:val="nil"/>
          <w:between w:val="nil"/>
        </w:pBdr>
        <w:rPr>
          <w:highlight w:val="yellow"/>
        </w:rPr>
      </w:pPr>
      <w:r w:rsidRPr="005E2035">
        <w:rPr>
          <w:highlight w:val="yellow"/>
        </w:rPr>
        <w:t>NOTE: This step is optional and should only be considered for fatty</w:t>
      </w:r>
      <w:r w:rsidR="4014C59B" w:rsidRPr="005E2035">
        <w:rPr>
          <w:highlight w:val="yellow"/>
        </w:rPr>
        <w:t xml:space="preserve"> tissues, or samples that are prone to detachment. </w:t>
      </w:r>
    </w:p>
    <w:p w14:paraId="4179078B" w14:textId="137D045C" w:rsidR="5C4CF9C7" w:rsidRPr="005E2035" w:rsidRDefault="5C4CF9C7" w:rsidP="00155D6D">
      <w:pPr>
        <w:pBdr>
          <w:top w:val="nil"/>
          <w:left w:val="nil"/>
          <w:bottom w:val="nil"/>
          <w:right w:val="nil"/>
          <w:between w:val="nil"/>
        </w:pBdr>
        <w:rPr>
          <w:highlight w:val="yellow"/>
        </w:rPr>
      </w:pPr>
    </w:p>
    <w:p w14:paraId="416D9A96" w14:textId="00A3F677" w:rsidR="7D2E6C88" w:rsidRPr="005E2035" w:rsidRDefault="155BE5F3" w:rsidP="00155D6D">
      <w:pPr>
        <w:pBdr>
          <w:top w:val="nil"/>
          <w:left w:val="nil"/>
          <w:bottom w:val="nil"/>
          <w:right w:val="nil"/>
          <w:between w:val="nil"/>
        </w:pBdr>
        <w:rPr>
          <w:highlight w:val="yellow"/>
        </w:rPr>
      </w:pPr>
      <w:r w:rsidRPr="005E2035">
        <w:rPr>
          <w:highlight w:val="yellow"/>
        </w:rPr>
        <w:t>1.</w:t>
      </w:r>
      <w:r w:rsidR="003A4003" w:rsidRPr="005E2035">
        <w:rPr>
          <w:highlight w:val="yellow"/>
        </w:rPr>
        <w:t>4</w:t>
      </w:r>
      <w:r w:rsidR="003A4003" w:rsidRPr="005E2035">
        <w:rPr>
          <w:highlight w:val="yellow"/>
        </w:rPr>
        <w:tab/>
      </w:r>
      <w:r w:rsidR="44B81E0D" w:rsidRPr="005E2035">
        <w:rPr>
          <w:highlight w:val="yellow"/>
        </w:rPr>
        <w:t xml:space="preserve">Proceed to </w:t>
      </w:r>
      <w:r w:rsidR="05DD6F79" w:rsidRPr="005E2035">
        <w:rPr>
          <w:highlight w:val="yellow"/>
        </w:rPr>
        <w:t xml:space="preserve">the first round of </w:t>
      </w:r>
      <w:r w:rsidR="1F798587" w:rsidRPr="005E2035">
        <w:rPr>
          <w:highlight w:val="yellow"/>
        </w:rPr>
        <w:t>a</w:t>
      </w:r>
      <w:r w:rsidR="05DD6F79" w:rsidRPr="005E2035">
        <w:rPr>
          <w:highlight w:val="yellow"/>
        </w:rPr>
        <w:t xml:space="preserve">ntigen </w:t>
      </w:r>
      <w:r w:rsidR="6326218D" w:rsidRPr="005E2035">
        <w:rPr>
          <w:highlight w:val="yellow"/>
        </w:rPr>
        <w:t>r</w:t>
      </w:r>
      <w:r w:rsidR="05DD6F79" w:rsidRPr="005E2035">
        <w:rPr>
          <w:highlight w:val="yellow"/>
        </w:rPr>
        <w:t>etrieval. Th</w:t>
      </w:r>
      <w:r w:rsidR="7FAF0340" w:rsidRPr="005E2035">
        <w:rPr>
          <w:highlight w:val="yellow"/>
        </w:rPr>
        <w:t>is protocol</w:t>
      </w:r>
      <w:r w:rsidR="565ACBDA" w:rsidRPr="005E2035">
        <w:rPr>
          <w:highlight w:val="yellow"/>
        </w:rPr>
        <w:t xml:space="preserve"> uses the EZ-Retriever IR System</w:t>
      </w:r>
      <w:r w:rsidR="003A4003" w:rsidRPr="005E2035">
        <w:rPr>
          <w:highlight w:val="yellow"/>
        </w:rPr>
        <w:t>. F</w:t>
      </w:r>
      <w:r w:rsidR="49DA7F0F" w:rsidRPr="005E2035">
        <w:rPr>
          <w:highlight w:val="yellow"/>
        </w:rPr>
        <w:t>ollowing the system’s instructions</w:t>
      </w:r>
      <w:r w:rsidR="003A4003" w:rsidRPr="005E2035">
        <w:rPr>
          <w:highlight w:val="yellow"/>
        </w:rPr>
        <w:t>,</w:t>
      </w:r>
      <w:r w:rsidR="56254701" w:rsidRPr="005E2035">
        <w:rPr>
          <w:highlight w:val="yellow"/>
        </w:rPr>
        <w:t xml:space="preserve"> </w:t>
      </w:r>
      <w:r w:rsidR="7FAF0340" w:rsidRPr="005E2035">
        <w:rPr>
          <w:highlight w:val="yellow"/>
        </w:rPr>
        <w:t>microwave the</w:t>
      </w:r>
      <w:r w:rsidR="05DD6F79" w:rsidRPr="005E2035">
        <w:rPr>
          <w:highlight w:val="yellow"/>
        </w:rPr>
        <w:t xml:space="preserve"> samples</w:t>
      </w:r>
      <w:r w:rsidR="49279AD2" w:rsidRPr="005E2035">
        <w:rPr>
          <w:highlight w:val="yellow"/>
        </w:rPr>
        <w:t xml:space="preserve"> while</w:t>
      </w:r>
      <w:r w:rsidR="05DD6F79" w:rsidRPr="005E2035">
        <w:rPr>
          <w:highlight w:val="yellow"/>
        </w:rPr>
        <w:t xml:space="preserve"> submerg</w:t>
      </w:r>
      <w:r w:rsidR="51EDBF9C" w:rsidRPr="005E2035">
        <w:rPr>
          <w:highlight w:val="yellow"/>
        </w:rPr>
        <w:t xml:space="preserve">ed </w:t>
      </w:r>
      <w:r w:rsidR="05DD6F79" w:rsidRPr="005E2035">
        <w:rPr>
          <w:highlight w:val="yellow"/>
        </w:rPr>
        <w:t>in fresh EZ</w:t>
      </w:r>
      <w:r w:rsidR="125E3F25" w:rsidRPr="005E2035">
        <w:rPr>
          <w:highlight w:val="yellow"/>
        </w:rPr>
        <w:t>-</w:t>
      </w:r>
      <w:r w:rsidR="05DD6F79" w:rsidRPr="005E2035">
        <w:rPr>
          <w:highlight w:val="yellow"/>
        </w:rPr>
        <w:t>AR1 buffer at 95</w:t>
      </w:r>
      <w:r w:rsidR="003A4003" w:rsidRPr="005E2035">
        <w:rPr>
          <w:highlight w:val="yellow"/>
        </w:rPr>
        <w:t xml:space="preserve"> </w:t>
      </w:r>
      <w:r w:rsidR="05DD6F79" w:rsidRPr="005E2035">
        <w:rPr>
          <w:highlight w:val="yellow"/>
        </w:rPr>
        <w:t xml:space="preserve">°C for 15 </w:t>
      </w:r>
      <w:r w:rsidR="2175ACE7" w:rsidRPr="005E2035">
        <w:rPr>
          <w:highlight w:val="yellow"/>
        </w:rPr>
        <w:t>min</w:t>
      </w:r>
      <w:r w:rsidR="0298236D" w:rsidRPr="005E2035">
        <w:rPr>
          <w:highlight w:val="yellow"/>
        </w:rPr>
        <w:t>. Leave</w:t>
      </w:r>
      <w:r w:rsidR="43F636D5" w:rsidRPr="005E2035">
        <w:rPr>
          <w:highlight w:val="yellow"/>
        </w:rPr>
        <w:t xml:space="preserve"> to </w:t>
      </w:r>
      <w:r w:rsidR="05DD6F79" w:rsidRPr="005E2035">
        <w:rPr>
          <w:highlight w:val="yellow"/>
        </w:rPr>
        <w:t xml:space="preserve">cool for 20 </w:t>
      </w:r>
      <w:r w:rsidR="2175ACE7" w:rsidRPr="005E2035">
        <w:rPr>
          <w:highlight w:val="yellow"/>
        </w:rPr>
        <w:t>min</w:t>
      </w:r>
      <w:r w:rsidR="05DD6F79" w:rsidRPr="005E2035">
        <w:rPr>
          <w:highlight w:val="yellow"/>
        </w:rPr>
        <w:t>.</w:t>
      </w:r>
    </w:p>
    <w:p w14:paraId="4B6139C4" w14:textId="543A908F" w:rsidR="7D2E6C88" w:rsidRPr="005E2035" w:rsidRDefault="7D2E6C88" w:rsidP="00155D6D">
      <w:pPr>
        <w:pBdr>
          <w:top w:val="nil"/>
          <w:left w:val="nil"/>
          <w:bottom w:val="nil"/>
          <w:right w:val="nil"/>
          <w:between w:val="nil"/>
        </w:pBdr>
        <w:rPr>
          <w:highlight w:val="yellow"/>
        </w:rPr>
      </w:pPr>
    </w:p>
    <w:p w14:paraId="0EB06AB2" w14:textId="048B7179" w:rsidR="7D2E6C88" w:rsidRPr="005E2035" w:rsidRDefault="7BD2D292" w:rsidP="00155D6D">
      <w:pPr>
        <w:pBdr>
          <w:top w:val="nil"/>
          <w:left w:val="nil"/>
          <w:bottom w:val="nil"/>
          <w:right w:val="nil"/>
          <w:between w:val="nil"/>
        </w:pBdr>
        <w:rPr>
          <w:highlight w:val="yellow"/>
        </w:rPr>
      </w:pPr>
      <w:r w:rsidRPr="005E2035">
        <w:rPr>
          <w:highlight w:val="yellow"/>
        </w:rPr>
        <w:t>1.</w:t>
      </w:r>
      <w:r w:rsidR="00883D3E" w:rsidRPr="005E2035">
        <w:rPr>
          <w:highlight w:val="yellow"/>
        </w:rPr>
        <w:t>5</w:t>
      </w:r>
      <w:r w:rsidR="00883D3E" w:rsidRPr="005E2035">
        <w:rPr>
          <w:highlight w:val="yellow"/>
        </w:rPr>
        <w:tab/>
      </w:r>
      <w:r w:rsidR="3EC8C98F" w:rsidRPr="005E2035">
        <w:rPr>
          <w:highlight w:val="yellow"/>
        </w:rPr>
        <w:t xml:space="preserve">Wash </w:t>
      </w:r>
      <w:r w:rsidR="2A5DD94A" w:rsidRPr="005E2035">
        <w:rPr>
          <w:highlight w:val="yellow"/>
        </w:rPr>
        <w:t xml:space="preserve">for 2 </w:t>
      </w:r>
      <w:r w:rsidR="7871D42C" w:rsidRPr="005E2035">
        <w:rPr>
          <w:highlight w:val="yellow"/>
        </w:rPr>
        <w:t>min</w:t>
      </w:r>
      <w:r w:rsidR="2A5DD94A" w:rsidRPr="005E2035">
        <w:rPr>
          <w:highlight w:val="yellow"/>
        </w:rPr>
        <w:t xml:space="preserve"> </w:t>
      </w:r>
      <w:r w:rsidR="3EC8C98F" w:rsidRPr="005E2035">
        <w:rPr>
          <w:highlight w:val="yellow"/>
        </w:rPr>
        <w:t xml:space="preserve">with </w:t>
      </w:r>
      <w:r w:rsidR="349F74B6" w:rsidRPr="005E2035">
        <w:rPr>
          <w:highlight w:val="yellow"/>
        </w:rPr>
        <w:t xml:space="preserve">1x </w:t>
      </w:r>
      <w:r w:rsidR="3EC8C98F" w:rsidRPr="005E2035">
        <w:rPr>
          <w:highlight w:val="yellow"/>
        </w:rPr>
        <w:t>TB</w:t>
      </w:r>
      <w:r w:rsidR="5924801F" w:rsidRPr="005E2035">
        <w:rPr>
          <w:highlight w:val="yellow"/>
        </w:rPr>
        <w:t>S</w:t>
      </w:r>
      <w:r w:rsidR="1490A476" w:rsidRPr="005E2035">
        <w:rPr>
          <w:highlight w:val="yellow"/>
        </w:rPr>
        <w:t>. T</w:t>
      </w:r>
      <w:r w:rsidR="3EC8C98F" w:rsidRPr="005E2035">
        <w:rPr>
          <w:highlight w:val="yellow"/>
        </w:rPr>
        <w:t>hen</w:t>
      </w:r>
      <w:r w:rsidR="4BC01446" w:rsidRPr="005E2035">
        <w:rPr>
          <w:highlight w:val="yellow"/>
        </w:rPr>
        <w:t xml:space="preserve"> for 2 </w:t>
      </w:r>
      <w:r w:rsidR="703A8C0F" w:rsidRPr="005E2035">
        <w:rPr>
          <w:highlight w:val="yellow"/>
        </w:rPr>
        <w:t>min</w:t>
      </w:r>
      <w:r w:rsidR="3EC8C98F" w:rsidRPr="005E2035">
        <w:rPr>
          <w:highlight w:val="yellow"/>
        </w:rPr>
        <w:t xml:space="preserve"> with </w:t>
      </w:r>
      <w:r w:rsidR="7FC79549" w:rsidRPr="005E2035">
        <w:rPr>
          <w:highlight w:val="yellow"/>
        </w:rPr>
        <w:t xml:space="preserve">1x </w:t>
      </w:r>
      <w:r w:rsidR="3EC8C98F" w:rsidRPr="005E2035">
        <w:rPr>
          <w:highlight w:val="yellow"/>
        </w:rPr>
        <w:t>TBS-T (</w:t>
      </w:r>
      <w:r w:rsidR="08F1D5E0" w:rsidRPr="005E2035">
        <w:rPr>
          <w:highlight w:val="yellow"/>
        </w:rPr>
        <w:t xml:space="preserve">1x </w:t>
      </w:r>
      <w:r w:rsidR="3EC8C98F" w:rsidRPr="005E2035">
        <w:rPr>
          <w:highlight w:val="yellow"/>
        </w:rPr>
        <w:t>TBS with 0.1% Tween)</w:t>
      </w:r>
      <w:r w:rsidR="26BC10C3" w:rsidRPr="005E2035">
        <w:rPr>
          <w:highlight w:val="yellow"/>
        </w:rPr>
        <w:t xml:space="preserve">, </w:t>
      </w:r>
      <w:r w:rsidR="003A4003" w:rsidRPr="005E2035">
        <w:rPr>
          <w:highlight w:val="yellow"/>
        </w:rPr>
        <w:t>2x</w:t>
      </w:r>
      <w:r w:rsidR="46E5D4B9" w:rsidRPr="005E2035">
        <w:rPr>
          <w:highlight w:val="yellow"/>
        </w:rPr>
        <w:t>.</w:t>
      </w:r>
    </w:p>
    <w:p w14:paraId="10C34FEB" w14:textId="76F0CD0A" w:rsidR="7D2E6C88" w:rsidRPr="005E2035" w:rsidRDefault="7D2E6C88" w:rsidP="00155D6D">
      <w:pPr>
        <w:pBdr>
          <w:top w:val="nil"/>
          <w:left w:val="nil"/>
          <w:bottom w:val="nil"/>
          <w:right w:val="nil"/>
          <w:between w:val="nil"/>
        </w:pBdr>
        <w:rPr>
          <w:highlight w:val="yellow"/>
        </w:rPr>
      </w:pPr>
    </w:p>
    <w:p w14:paraId="78FFCBC4" w14:textId="2E7E875D" w:rsidR="7D2E6C88" w:rsidRPr="005E2035" w:rsidRDefault="6C00E305" w:rsidP="00155D6D">
      <w:pPr>
        <w:pBdr>
          <w:top w:val="nil"/>
          <w:left w:val="nil"/>
          <w:bottom w:val="nil"/>
          <w:right w:val="nil"/>
          <w:between w:val="nil"/>
        </w:pBdr>
        <w:rPr>
          <w:highlight w:val="yellow"/>
        </w:rPr>
      </w:pPr>
      <w:r w:rsidRPr="005E2035">
        <w:rPr>
          <w:b/>
          <w:bCs/>
          <w:highlight w:val="yellow"/>
        </w:rPr>
        <w:t xml:space="preserve">2. </w:t>
      </w:r>
      <w:r w:rsidR="002D1ADE" w:rsidRPr="005E2035">
        <w:rPr>
          <w:b/>
          <w:bCs/>
          <w:highlight w:val="yellow"/>
        </w:rPr>
        <w:t xml:space="preserve">Protein </w:t>
      </w:r>
      <w:r w:rsidR="00883D3E" w:rsidRPr="005E2035">
        <w:rPr>
          <w:b/>
          <w:bCs/>
          <w:highlight w:val="yellow"/>
        </w:rPr>
        <w:t>a</w:t>
      </w:r>
      <w:r w:rsidR="002D1ADE" w:rsidRPr="005E2035">
        <w:rPr>
          <w:b/>
          <w:bCs/>
          <w:highlight w:val="yellow"/>
        </w:rPr>
        <w:t>pplication</w:t>
      </w:r>
      <w:r w:rsidR="002D1ADE" w:rsidRPr="005E2035">
        <w:rPr>
          <w:highlight w:val="yellow"/>
        </w:rPr>
        <w:t xml:space="preserve"> </w:t>
      </w:r>
    </w:p>
    <w:p w14:paraId="449198AA" w14:textId="2886D5D0" w:rsidR="0B016C92" w:rsidRPr="005E2035" w:rsidRDefault="0B016C92" w:rsidP="00155D6D">
      <w:pPr>
        <w:pBdr>
          <w:top w:val="nil"/>
          <w:left w:val="nil"/>
          <w:bottom w:val="nil"/>
          <w:right w:val="nil"/>
          <w:between w:val="nil"/>
        </w:pBdr>
        <w:rPr>
          <w:highlight w:val="yellow"/>
        </w:rPr>
      </w:pPr>
    </w:p>
    <w:p w14:paraId="746B0A24" w14:textId="7700F3D5" w:rsidR="41D235A7" w:rsidRPr="005E2035" w:rsidRDefault="2E4C7974" w:rsidP="00155D6D">
      <w:pPr>
        <w:pBdr>
          <w:top w:val="nil"/>
          <w:left w:val="nil"/>
          <w:bottom w:val="nil"/>
          <w:right w:val="nil"/>
          <w:between w:val="nil"/>
        </w:pBdr>
        <w:rPr>
          <w:highlight w:val="yellow"/>
        </w:rPr>
      </w:pPr>
      <w:r w:rsidRPr="005E2035">
        <w:rPr>
          <w:highlight w:val="yellow"/>
        </w:rPr>
        <w:t>2</w:t>
      </w:r>
      <w:r w:rsidR="181DCF1B" w:rsidRPr="005E2035">
        <w:rPr>
          <w:highlight w:val="yellow"/>
        </w:rPr>
        <w:t>.</w:t>
      </w:r>
      <w:r w:rsidR="5105A31F" w:rsidRPr="005E2035">
        <w:rPr>
          <w:highlight w:val="yellow"/>
        </w:rPr>
        <w:t>1 Draw a barrier around each tissue section with a hydrophobic barrier pen.</w:t>
      </w:r>
    </w:p>
    <w:p w14:paraId="3B201A69" w14:textId="431751B8" w:rsidR="41D235A7" w:rsidRPr="005E2035" w:rsidRDefault="41D235A7" w:rsidP="00155D6D">
      <w:pPr>
        <w:pBdr>
          <w:top w:val="nil"/>
          <w:left w:val="nil"/>
          <w:bottom w:val="nil"/>
          <w:right w:val="nil"/>
          <w:between w:val="nil"/>
        </w:pBdr>
        <w:rPr>
          <w:highlight w:val="yellow"/>
        </w:rPr>
      </w:pPr>
    </w:p>
    <w:p w14:paraId="26A80634" w14:textId="56DBC2E3" w:rsidR="41D235A7" w:rsidRPr="005E2035" w:rsidRDefault="0AD623B5" w:rsidP="00155D6D">
      <w:pPr>
        <w:pBdr>
          <w:top w:val="nil"/>
          <w:left w:val="nil"/>
          <w:bottom w:val="nil"/>
          <w:right w:val="nil"/>
          <w:between w:val="nil"/>
        </w:pBdr>
        <w:rPr>
          <w:highlight w:val="yellow"/>
        </w:rPr>
      </w:pPr>
      <w:r w:rsidRPr="005E2035">
        <w:rPr>
          <w:highlight w:val="yellow"/>
        </w:rPr>
        <w:t>2.</w:t>
      </w:r>
      <w:r w:rsidR="37E9521C" w:rsidRPr="005E2035">
        <w:rPr>
          <w:highlight w:val="yellow"/>
        </w:rPr>
        <w:t>2 Add</w:t>
      </w:r>
      <w:r w:rsidR="07B3B6E2" w:rsidRPr="005E2035">
        <w:rPr>
          <w:highlight w:val="yellow"/>
        </w:rPr>
        <w:t xml:space="preserve"> </w:t>
      </w:r>
      <w:r w:rsidR="48994293" w:rsidRPr="005E2035">
        <w:rPr>
          <w:highlight w:val="yellow"/>
        </w:rPr>
        <w:t>1</w:t>
      </w:r>
      <w:r w:rsidR="5308804E" w:rsidRPr="005E2035">
        <w:rPr>
          <w:highlight w:val="yellow"/>
        </w:rPr>
        <w:t>x</w:t>
      </w:r>
      <w:r w:rsidR="48994293" w:rsidRPr="005E2035">
        <w:rPr>
          <w:highlight w:val="yellow"/>
        </w:rPr>
        <w:t xml:space="preserve"> Antibody</w:t>
      </w:r>
      <w:r w:rsidR="317667EC" w:rsidRPr="005E2035">
        <w:rPr>
          <w:highlight w:val="yellow"/>
        </w:rPr>
        <w:t xml:space="preserve"> blocking</w:t>
      </w:r>
      <w:r w:rsidR="48994293" w:rsidRPr="005E2035">
        <w:rPr>
          <w:highlight w:val="yellow"/>
        </w:rPr>
        <w:t xml:space="preserve"> </w:t>
      </w:r>
      <w:r w:rsidR="0574FB35" w:rsidRPr="005E2035">
        <w:rPr>
          <w:highlight w:val="yellow"/>
        </w:rPr>
        <w:t>solution</w:t>
      </w:r>
      <w:r w:rsidR="07B3B6E2" w:rsidRPr="005E2035">
        <w:rPr>
          <w:highlight w:val="yellow"/>
        </w:rPr>
        <w:t xml:space="preserve"> </w:t>
      </w:r>
      <w:r w:rsidR="3C67CA02" w:rsidRPr="005E2035">
        <w:rPr>
          <w:highlight w:val="yellow"/>
        </w:rPr>
        <w:t>(enough to cover the entire tissue area)</w:t>
      </w:r>
      <w:r w:rsidR="7D6E8618" w:rsidRPr="005E2035">
        <w:rPr>
          <w:highlight w:val="yellow"/>
        </w:rPr>
        <w:t xml:space="preserve"> and </w:t>
      </w:r>
      <w:r w:rsidR="2BD27B62" w:rsidRPr="005E2035">
        <w:rPr>
          <w:highlight w:val="yellow"/>
        </w:rPr>
        <w:t xml:space="preserve">incubate for 30 </w:t>
      </w:r>
      <w:r w:rsidR="2B1A1D62" w:rsidRPr="005E2035">
        <w:rPr>
          <w:highlight w:val="yellow"/>
        </w:rPr>
        <w:t>min</w:t>
      </w:r>
      <w:r w:rsidR="2BD27B62" w:rsidRPr="005E2035">
        <w:rPr>
          <w:highlight w:val="yellow"/>
        </w:rPr>
        <w:t xml:space="preserve"> </w:t>
      </w:r>
      <w:r w:rsidR="07B3B6E2" w:rsidRPr="005E2035">
        <w:rPr>
          <w:highlight w:val="yellow"/>
        </w:rPr>
        <w:t>at room temperature in a humidity chamber</w:t>
      </w:r>
      <w:r w:rsidR="0B5B37E1" w:rsidRPr="005E2035">
        <w:rPr>
          <w:highlight w:val="yellow"/>
        </w:rPr>
        <w:t xml:space="preserve"> (ambient and </w:t>
      </w:r>
      <w:r w:rsidR="41B53077" w:rsidRPr="005E2035">
        <w:rPr>
          <w:highlight w:val="yellow"/>
        </w:rPr>
        <w:t xml:space="preserve">uncontrolled </w:t>
      </w:r>
      <w:r w:rsidR="064ADC30" w:rsidRPr="005E2035">
        <w:rPr>
          <w:highlight w:val="yellow"/>
        </w:rPr>
        <w:t>humidity</w:t>
      </w:r>
      <w:r w:rsidR="0B5B37E1" w:rsidRPr="005E2035">
        <w:rPr>
          <w:highlight w:val="yellow"/>
        </w:rPr>
        <w:t>)</w:t>
      </w:r>
      <w:r w:rsidR="07B3B6E2" w:rsidRPr="005E2035">
        <w:rPr>
          <w:highlight w:val="yellow"/>
        </w:rPr>
        <w:t xml:space="preserve">. </w:t>
      </w:r>
    </w:p>
    <w:p w14:paraId="1478B225" w14:textId="061772A3" w:rsidR="41D235A7" w:rsidRPr="005E2035" w:rsidRDefault="41D235A7" w:rsidP="00155D6D">
      <w:pPr>
        <w:pBdr>
          <w:top w:val="nil"/>
          <w:left w:val="nil"/>
          <w:bottom w:val="nil"/>
          <w:right w:val="nil"/>
          <w:between w:val="nil"/>
        </w:pBdr>
        <w:rPr>
          <w:highlight w:val="yellow"/>
        </w:rPr>
      </w:pPr>
    </w:p>
    <w:p w14:paraId="6533EE8B" w14:textId="77777777" w:rsidR="00D53F44" w:rsidRPr="005E2035" w:rsidRDefault="41D4DF25" w:rsidP="00155D6D">
      <w:pPr>
        <w:pBdr>
          <w:top w:val="nil"/>
          <w:left w:val="nil"/>
          <w:bottom w:val="nil"/>
          <w:right w:val="nil"/>
          <w:between w:val="nil"/>
        </w:pBdr>
        <w:rPr>
          <w:highlight w:val="yellow"/>
        </w:rPr>
      </w:pPr>
      <w:r w:rsidRPr="005E2035">
        <w:rPr>
          <w:highlight w:val="yellow"/>
        </w:rPr>
        <w:t>2.</w:t>
      </w:r>
      <w:r w:rsidR="6B9950F4" w:rsidRPr="005E2035">
        <w:rPr>
          <w:highlight w:val="yellow"/>
        </w:rPr>
        <w:t xml:space="preserve">3 </w:t>
      </w:r>
      <w:r w:rsidR="3B29E80D" w:rsidRPr="005E2035">
        <w:rPr>
          <w:highlight w:val="yellow"/>
        </w:rPr>
        <w:t>Subsequently</w:t>
      </w:r>
      <w:r w:rsidR="00883D3E" w:rsidRPr="005E2035">
        <w:rPr>
          <w:highlight w:val="yellow"/>
        </w:rPr>
        <w:t>,</w:t>
      </w:r>
      <w:r w:rsidR="3B29E80D" w:rsidRPr="005E2035">
        <w:rPr>
          <w:highlight w:val="yellow"/>
        </w:rPr>
        <w:t xml:space="preserve"> </w:t>
      </w:r>
      <w:r w:rsidR="00883D3E" w:rsidRPr="005E2035">
        <w:rPr>
          <w:highlight w:val="yellow"/>
        </w:rPr>
        <w:t xml:space="preserve">dilute </w:t>
      </w:r>
      <w:r w:rsidR="3B29E80D" w:rsidRPr="005E2035">
        <w:rPr>
          <w:highlight w:val="yellow"/>
        </w:rPr>
        <w:t xml:space="preserve">the first primary antibody </w:t>
      </w:r>
      <w:r w:rsidR="07373F42" w:rsidRPr="005E2035">
        <w:rPr>
          <w:highlight w:val="yellow"/>
        </w:rPr>
        <w:t>with the same blocking solution</w:t>
      </w:r>
      <w:r w:rsidR="61716585" w:rsidRPr="005E2035">
        <w:rPr>
          <w:highlight w:val="yellow"/>
        </w:rPr>
        <w:t>, appl</w:t>
      </w:r>
      <w:r w:rsidR="00883D3E" w:rsidRPr="005E2035">
        <w:rPr>
          <w:highlight w:val="yellow"/>
        </w:rPr>
        <w:t xml:space="preserve">y </w:t>
      </w:r>
      <w:r w:rsidR="61716585" w:rsidRPr="005E2035">
        <w:rPr>
          <w:highlight w:val="yellow"/>
        </w:rPr>
        <w:t>enough to cover the entire tissue area,</w:t>
      </w:r>
      <w:r w:rsidR="07373F42" w:rsidRPr="005E2035">
        <w:rPr>
          <w:highlight w:val="yellow"/>
        </w:rPr>
        <w:t xml:space="preserve"> and l</w:t>
      </w:r>
      <w:r w:rsidR="3B29E80D" w:rsidRPr="005E2035">
        <w:rPr>
          <w:highlight w:val="yellow"/>
        </w:rPr>
        <w:t>e</w:t>
      </w:r>
      <w:r w:rsidR="00883D3E" w:rsidRPr="005E2035">
        <w:rPr>
          <w:highlight w:val="yellow"/>
        </w:rPr>
        <w:t>ave</w:t>
      </w:r>
      <w:r w:rsidR="3B29E80D" w:rsidRPr="005E2035">
        <w:rPr>
          <w:highlight w:val="yellow"/>
        </w:rPr>
        <w:t xml:space="preserve"> to incubate for </w:t>
      </w:r>
      <w:r w:rsidR="5AADD9FE" w:rsidRPr="005E2035">
        <w:rPr>
          <w:highlight w:val="yellow"/>
        </w:rPr>
        <w:t xml:space="preserve">1 </w:t>
      </w:r>
      <w:r w:rsidR="3B29E80D" w:rsidRPr="005E2035">
        <w:rPr>
          <w:highlight w:val="yellow"/>
        </w:rPr>
        <w:t xml:space="preserve">h at room temperature in a humidity chamber. </w:t>
      </w:r>
    </w:p>
    <w:p w14:paraId="4F22ED26" w14:textId="77777777" w:rsidR="00D53F44" w:rsidRPr="005E2035" w:rsidRDefault="00D53F44" w:rsidP="00155D6D">
      <w:pPr>
        <w:pBdr>
          <w:top w:val="nil"/>
          <w:left w:val="nil"/>
          <w:bottom w:val="nil"/>
          <w:right w:val="nil"/>
          <w:between w:val="nil"/>
        </w:pBdr>
        <w:rPr>
          <w:highlight w:val="yellow"/>
        </w:rPr>
      </w:pPr>
    </w:p>
    <w:p w14:paraId="5DB30126" w14:textId="7DC3C154" w:rsidR="41D235A7" w:rsidRPr="005E2035" w:rsidRDefault="00D53F44" w:rsidP="00155D6D">
      <w:pPr>
        <w:pBdr>
          <w:top w:val="nil"/>
          <w:left w:val="nil"/>
          <w:bottom w:val="nil"/>
          <w:right w:val="nil"/>
          <w:between w:val="nil"/>
        </w:pBdr>
        <w:rPr>
          <w:highlight w:val="yellow"/>
        </w:rPr>
      </w:pPr>
      <w:r w:rsidRPr="005E2035">
        <w:rPr>
          <w:highlight w:val="yellow"/>
        </w:rPr>
        <w:t xml:space="preserve">NOTE: </w:t>
      </w:r>
      <w:r w:rsidR="43FFDFEC" w:rsidRPr="005E2035">
        <w:rPr>
          <w:highlight w:val="yellow"/>
        </w:rPr>
        <w:t>During the development of this protocol</w:t>
      </w:r>
      <w:r w:rsidR="00883D3E" w:rsidRPr="005E2035">
        <w:rPr>
          <w:highlight w:val="yellow"/>
        </w:rPr>
        <w:t>,</w:t>
      </w:r>
      <w:r w:rsidR="43FFDFEC" w:rsidRPr="005E2035">
        <w:rPr>
          <w:highlight w:val="yellow"/>
        </w:rPr>
        <w:t xml:space="preserve"> </w:t>
      </w:r>
      <w:r w:rsidR="60C8B855" w:rsidRPr="005E2035">
        <w:rPr>
          <w:highlight w:val="yellow"/>
        </w:rPr>
        <w:t>Anti-</w:t>
      </w:r>
      <w:r w:rsidR="43FFDFEC" w:rsidRPr="005E2035">
        <w:rPr>
          <w:highlight w:val="yellow"/>
        </w:rPr>
        <w:t>CD8</w:t>
      </w:r>
      <w:r w:rsidR="67BB947D" w:rsidRPr="005E2035">
        <w:rPr>
          <w:highlight w:val="yellow"/>
        </w:rPr>
        <w:t xml:space="preserve"> was used</w:t>
      </w:r>
      <w:r w:rsidR="17B0D836" w:rsidRPr="005E2035">
        <w:rPr>
          <w:highlight w:val="yellow"/>
        </w:rPr>
        <w:t xml:space="preserve"> at a </w:t>
      </w:r>
      <w:r w:rsidR="588AE844" w:rsidRPr="005E2035">
        <w:rPr>
          <w:highlight w:val="yellow"/>
        </w:rPr>
        <w:t>dilution of 1:75</w:t>
      </w:r>
      <w:r w:rsidR="43FFDFEC" w:rsidRPr="005E2035">
        <w:rPr>
          <w:highlight w:val="yellow"/>
        </w:rPr>
        <w:t>.</w:t>
      </w:r>
    </w:p>
    <w:p w14:paraId="3B676CAE" w14:textId="5FB2B783" w:rsidR="56796765" w:rsidRPr="005E2035" w:rsidRDefault="56796765" w:rsidP="00155D6D">
      <w:pPr>
        <w:pBdr>
          <w:top w:val="nil"/>
          <w:left w:val="nil"/>
          <w:bottom w:val="nil"/>
          <w:right w:val="nil"/>
          <w:between w:val="nil"/>
        </w:pBdr>
        <w:rPr>
          <w:highlight w:val="yellow"/>
        </w:rPr>
      </w:pPr>
    </w:p>
    <w:p w14:paraId="795BFF06" w14:textId="290D2D8A" w:rsidR="41D235A7" w:rsidRPr="005E2035" w:rsidRDefault="2956EE5F" w:rsidP="00155D6D">
      <w:pPr>
        <w:pBdr>
          <w:top w:val="nil"/>
          <w:left w:val="nil"/>
          <w:bottom w:val="nil"/>
          <w:right w:val="nil"/>
          <w:between w:val="nil"/>
        </w:pBdr>
        <w:rPr>
          <w:highlight w:val="yellow"/>
        </w:rPr>
      </w:pPr>
      <w:r w:rsidRPr="005E2035">
        <w:rPr>
          <w:highlight w:val="yellow"/>
        </w:rPr>
        <w:t>2.</w:t>
      </w:r>
      <w:r w:rsidR="2C142987" w:rsidRPr="005E2035">
        <w:rPr>
          <w:highlight w:val="yellow"/>
        </w:rPr>
        <w:t xml:space="preserve">4 </w:t>
      </w:r>
      <w:r w:rsidR="41E17BDE" w:rsidRPr="005E2035">
        <w:rPr>
          <w:highlight w:val="yellow"/>
        </w:rPr>
        <w:t xml:space="preserve">Wash </w:t>
      </w:r>
      <w:r w:rsidR="5E2048EF" w:rsidRPr="005E2035">
        <w:rPr>
          <w:highlight w:val="yellow"/>
        </w:rPr>
        <w:t xml:space="preserve">for 2 </w:t>
      </w:r>
      <w:r w:rsidR="6FE61C57" w:rsidRPr="005E2035">
        <w:rPr>
          <w:highlight w:val="yellow"/>
        </w:rPr>
        <w:t>min</w:t>
      </w:r>
      <w:r w:rsidR="5E2048EF" w:rsidRPr="005E2035">
        <w:rPr>
          <w:highlight w:val="yellow"/>
        </w:rPr>
        <w:t xml:space="preserve"> </w:t>
      </w:r>
      <w:r w:rsidR="41E17BDE" w:rsidRPr="005E2035">
        <w:rPr>
          <w:highlight w:val="yellow"/>
        </w:rPr>
        <w:t xml:space="preserve">in </w:t>
      </w:r>
      <w:r w:rsidR="4D27A9B5" w:rsidRPr="005E2035">
        <w:rPr>
          <w:highlight w:val="yellow"/>
        </w:rPr>
        <w:t xml:space="preserve">1x </w:t>
      </w:r>
      <w:r w:rsidR="41E17BDE" w:rsidRPr="005E2035">
        <w:rPr>
          <w:highlight w:val="yellow"/>
        </w:rPr>
        <w:t>TBS</w:t>
      </w:r>
      <w:r w:rsidR="5D6A1CAA" w:rsidRPr="005E2035">
        <w:rPr>
          <w:highlight w:val="yellow"/>
        </w:rPr>
        <w:t>-</w:t>
      </w:r>
      <w:r w:rsidR="41E17BDE" w:rsidRPr="005E2035">
        <w:rPr>
          <w:highlight w:val="yellow"/>
        </w:rPr>
        <w:t>T,</w:t>
      </w:r>
      <w:r w:rsidR="46ACC674" w:rsidRPr="005E2035">
        <w:rPr>
          <w:highlight w:val="yellow"/>
        </w:rPr>
        <w:t xml:space="preserve"> 3</w:t>
      </w:r>
      <w:r w:rsidR="00883D3E" w:rsidRPr="005E2035">
        <w:rPr>
          <w:highlight w:val="yellow"/>
        </w:rPr>
        <w:t>x</w:t>
      </w:r>
      <w:r w:rsidR="46ACC674" w:rsidRPr="005E2035">
        <w:rPr>
          <w:highlight w:val="yellow"/>
        </w:rPr>
        <w:t>.</w:t>
      </w:r>
      <w:r w:rsidR="41E17BDE" w:rsidRPr="005E2035">
        <w:rPr>
          <w:highlight w:val="yellow"/>
        </w:rPr>
        <w:t xml:space="preserve"> </w:t>
      </w:r>
      <w:r w:rsidR="01A39544" w:rsidRPr="005E2035">
        <w:rPr>
          <w:highlight w:val="yellow"/>
        </w:rPr>
        <w:t>T</w:t>
      </w:r>
      <w:r w:rsidR="41E17BDE" w:rsidRPr="005E2035">
        <w:rPr>
          <w:highlight w:val="yellow"/>
        </w:rPr>
        <w:t>hen</w:t>
      </w:r>
      <w:r w:rsidR="00883D3E" w:rsidRPr="005E2035">
        <w:rPr>
          <w:highlight w:val="yellow"/>
        </w:rPr>
        <w:t>,</w:t>
      </w:r>
      <w:r w:rsidR="47A79301" w:rsidRPr="005E2035">
        <w:rPr>
          <w:highlight w:val="yellow"/>
        </w:rPr>
        <w:t xml:space="preserve"> add </w:t>
      </w:r>
      <w:r w:rsidR="0097FE31" w:rsidRPr="005E2035">
        <w:rPr>
          <w:highlight w:val="yellow"/>
        </w:rPr>
        <w:t xml:space="preserve">the Anti-Ms + Rb HRP </w:t>
      </w:r>
      <w:r w:rsidR="26D3BA53" w:rsidRPr="005E2035">
        <w:rPr>
          <w:highlight w:val="yellow"/>
        </w:rPr>
        <w:t xml:space="preserve">and leave </w:t>
      </w:r>
      <w:r w:rsidR="0097FE31" w:rsidRPr="005E2035">
        <w:rPr>
          <w:highlight w:val="yellow"/>
        </w:rPr>
        <w:t xml:space="preserve">the samples </w:t>
      </w:r>
      <w:r w:rsidR="6B376543" w:rsidRPr="005E2035">
        <w:rPr>
          <w:highlight w:val="yellow"/>
        </w:rPr>
        <w:t xml:space="preserve">to </w:t>
      </w:r>
      <w:r w:rsidR="0097FE31" w:rsidRPr="005E2035">
        <w:rPr>
          <w:highlight w:val="yellow"/>
        </w:rPr>
        <w:t xml:space="preserve">incubate for 10 </w:t>
      </w:r>
      <w:r w:rsidR="6FE61C57" w:rsidRPr="005E2035">
        <w:rPr>
          <w:highlight w:val="yellow"/>
        </w:rPr>
        <w:t>min</w:t>
      </w:r>
      <w:r w:rsidR="0097FE31" w:rsidRPr="005E2035">
        <w:rPr>
          <w:highlight w:val="yellow"/>
        </w:rPr>
        <w:t xml:space="preserve"> at room temperature in a humidity chamber</w:t>
      </w:r>
      <w:r w:rsidR="278D4A94" w:rsidRPr="005E2035">
        <w:rPr>
          <w:highlight w:val="yellow"/>
        </w:rPr>
        <w:t xml:space="preserve"> (ambient and uncontrolled humidity)</w:t>
      </w:r>
      <w:r w:rsidR="0097FE31" w:rsidRPr="005E2035">
        <w:rPr>
          <w:highlight w:val="yellow"/>
        </w:rPr>
        <w:t>.</w:t>
      </w:r>
      <w:r w:rsidR="1DEC913F" w:rsidRPr="005E2035">
        <w:rPr>
          <w:highlight w:val="yellow"/>
        </w:rPr>
        <w:t xml:space="preserve"> </w:t>
      </w:r>
    </w:p>
    <w:p w14:paraId="1568DB7E" w14:textId="208DB54C" w:rsidR="41D235A7" w:rsidRPr="005E2035" w:rsidRDefault="41D235A7" w:rsidP="00155D6D">
      <w:pPr>
        <w:pBdr>
          <w:top w:val="nil"/>
          <w:left w:val="nil"/>
          <w:bottom w:val="nil"/>
          <w:right w:val="nil"/>
          <w:between w:val="nil"/>
        </w:pBdr>
        <w:rPr>
          <w:highlight w:val="yellow"/>
        </w:rPr>
      </w:pPr>
    </w:p>
    <w:p w14:paraId="508F50A4" w14:textId="5884D59A" w:rsidR="00613D80" w:rsidRPr="005E2035" w:rsidRDefault="79B6BDBA" w:rsidP="00155D6D">
      <w:pPr>
        <w:pBdr>
          <w:top w:val="nil"/>
          <w:left w:val="nil"/>
          <w:bottom w:val="nil"/>
          <w:right w:val="nil"/>
          <w:between w:val="nil"/>
        </w:pBdr>
        <w:rPr>
          <w:highlight w:val="yellow"/>
        </w:rPr>
      </w:pPr>
      <w:r w:rsidRPr="005E2035">
        <w:rPr>
          <w:highlight w:val="yellow"/>
        </w:rPr>
        <w:t>2</w:t>
      </w:r>
      <w:r w:rsidR="7D266945" w:rsidRPr="005E2035">
        <w:rPr>
          <w:highlight w:val="yellow"/>
        </w:rPr>
        <w:t>.</w:t>
      </w:r>
      <w:r w:rsidR="2C7D70A7" w:rsidRPr="005E2035">
        <w:rPr>
          <w:highlight w:val="yellow"/>
        </w:rPr>
        <w:t xml:space="preserve">5 </w:t>
      </w:r>
      <w:r w:rsidR="5746F6E4" w:rsidRPr="005E2035">
        <w:rPr>
          <w:highlight w:val="yellow"/>
        </w:rPr>
        <w:t xml:space="preserve">Wash for 2 </w:t>
      </w:r>
      <w:r w:rsidR="184F0B4A" w:rsidRPr="005E2035">
        <w:rPr>
          <w:highlight w:val="yellow"/>
        </w:rPr>
        <w:t>min</w:t>
      </w:r>
      <w:r w:rsidR="5746F6E4" w:rsidRPr="005E2035">
        <w:rPr>
          <w:highlight w:val="yellow"/>
        </w:rPr>
        <w:t xml:space="preserve"> in </w:t>
      </w:r>
      <w:r w:rsidR="50215C07" w:rsidRPr="005E2035">
        <w:rPr>
          <w:highlight w:val="yellow"/>
        </w:rPr>
        <w:t xml:space="preserve">1x </w:t>
      </w:r>
      <w:r w:rsidR="5746F6E4" w:rsidRPr="005E2035">
        <w:rPr>
          <w:highlight w:val="yellow"/>
        </w:rPr>
        <w:t>TBS-T, 3</w:t>
      </w:r>
      <w:r w:rsidR="00D53F44" w:rsidRPr="005E2035">
        <w:rPr>
          <w:highlight w:val="yellow"/>
        </w:rPr>
        <w:t>x</w:t>
      </w:r>
      <w:r w:rsidR="5746F6E4" w:rsidRPr="005E2035">
        <w:rPr>
          <w:highlight w:val="yellow"/>
        </w:rPr>
        <w:t>.</w:t>
      </w:r>
      <w:r w:rsidR="386D435E" w:rsidRPr="005E2035">
        <w:rPr>
          <w:highlight w:val="yellow"/>
        </w:rPr>
        <w:t xml:space="preserve"> </w:t>
      </w:r>
      <w:r w:rsidR="00D53F44" w:rsidRPr="005E2035">
        <w:rPr>
          <w:highlight w:val="yellow"/>
        </w:rPr>
        <w:t>Dilute t</w:t>
      </w:r>
      <w:r w:rsidR="45373F77" w:rsidRPr="005E2035">
        <w:rPr>
          <w:highlight w:val="yellow"/>
        </w:rPr>
        <w:t xml:space="preserve">he first fluorophore </w:t>
      </w:r>
      <w:r w:rsidR="34F7B385" w:rsidRPr="005E2035">
        <w:rPr>
          <w:highlight w:val="yellow"/>
        </w:rPr>
        <w:t xml:space="preserve">with the </w:t>
      </w:r>
      <w:r w:rsidR="00D53F44" w:rsidRPr="005E2035">
        <w:rPr>
          <w:highlight w:val="yellow"/>
        </w:rPr>
        <w:t>a</w:t>
      </w:r>
      <w:r w:rsidR="34F7B385" w:rsidRPr="005E2035">
        <w:rPr>
          <w:highlight w:val="yellow"/>
        </w:rPr>
        <w:t xml:space="preserve">mplification </w:t>
      </w:r>
      <w:r w:rsidR="00D53F44" w:rsidRPr="005E2035">
        <w:rPr>
          <w:highlight w:val="yellow"/>
        </w:rPr>
        <w:t>d</w:t>
      </w:r>
      <w:r w:rsidR="34F7B385" w:rsidRPr="005E2035">
        <w:rPr>
          <w:highlight w:val="yellow"/>
        </w:rPr>
        <w:t xml:space="preserve">ilutant at 1:100 and </w:t>
      </w:r>
      <w:r w:rsidR="00D53F44" w:rsidRPr="005E2035">
        <w:rPr>
          <w:highlight w:val="yellow"/>
        </w:rPr>
        <w:t>incubate</w:t>
      </w:r>
      <w:r w:rsidR="34F7B385" w:rsidRPr="005E2035">
        <w:rPr>
          <w:highlight w:val="yellow"/>
        </w:rPr>
        <w:t xml:space="preserve"> for 10 </w:t>
      </w:r>
      <w:r w:rsidR="184F0B4A" w:rsidRPr="005E2035">
        <w:rPr>
          <w:highlight w:val="yellow"/>
        </w:rPr>
        <w:t>min</w:t>
      </w:r>
      <w:r w:rsidR="34F7B385" w:rsidRPr="005E2035">
        <w:rPr>
          <w:highlight w:val="yellow"/>
        </w:rPr>
        <w:t xml:space="preserve"> at room temperature in the humidity chamber.</w:t>
      </w:r>
      <w:r w:rsidR="5022AF3C" w:rsidRPr="005E2035">
        <w:rPr>
          <w:highlight w:val="yellow"/>
        </w:rPr>
        <w:t xml:space="preserve"> </w:t>
      </w:r>
    </w:p>
    <w:p w14:paraId="64E05640" w14:textId="77777777" w:rsidR="00613D80" w:rsidRPr="005E2035" w:rsidRDefault="00613D80" w:rsidP="00155D6D">
      <w:pPr>
        <w:pBdr>
          <w:top w:val="nil"/>
          <w:left w:val="nil"/>
          <w:bottom w:val="nil"/>
          <w:right w:val="nil"/>
          <w:between w:val="nil"/>
        </w:pBdr>
        <w:rPr>
          <w:highlight w:val="yellow"/>
        </w:rPr>
      </w:pPr>
    </w:p>
    <w:p w14:paraId="3CCB1A29" w14:textId="724398D9" w:rsidR="41D235A7" w:rsidRPr="005E2035" w:rsidRDefault="46F4B3F6" w:rsidP="00155D6D">
      <w:pPr>
        <w:pBdr>
          <w:top w:val="nil"/>
          <w:left w:val="nil"/>
          <w:bottom w:val="nil"/>
          <w:right w:val="nil"/>
          <w:between w:val="nil"/>
        </w:pBdr>
        <w:rPr>
          <w:highlight w:val="yellow"/>
        </w:rPr>
      </w:pPr>
      <w:r w:rsidRPr="005E2035">
        <w:rPr>
          <w:highlight w:val="yellow"/>
        </w:rPr>
        <w:t xml:space="preserve">NOTE: </w:t>
      </w:r>
      <w:r w:rsidR="00D53F44" w:rsidRPr="005E2035">
        <w:rPr>
          <w:highlight w:val="yellow"/>
        </w:rPr>
        <w:t xml:space="preserve">During the development of this protocol, a 690 nm emission fluorophore was used. </w:t>
      </w:r>
      <w:r w:rsidR="6FE70E11" w:rsidRPr="005E2035">
        <w:rPr>
          <w:highlight w:val="yellow"/>
        </w:rPr>
        <w:t>From this point</w:t>
      </w:r>
      <w:r w:rsidR="00D53F44" w:rsidRPr="005E2035">
        <w:rPr>
          <w:highlight w:val="yellow"/>
        </w:rPr>
        <w:t>,</w:t>
      </w:r>
      <w:r w:rsidR="6FE70E11" w:rsidRPr="005E2035">
        <w:rPr>
          <w:highlight w:val="yellow"/>
        </w:rPr>
        <w:t xml:space="preserve"> it is recommended to use </w:t>
      </w:r>
      <w:r w:rsidR="4AA7CB5B" w:rsidRPr="005E2035">
        <w:rPr>
          <w:highlight w:val="yellow"/>
        </w:rPr>
        <w:t>min</w:t>
      </w:r>
      <w:r w:rsidR="6FE70E11" w:rsidRPr="005E2035">
        <w:rPr>
          <w:highlight w:val="yellow"/>
        </w:rPr>
        <w:t>imal lighting for the rest of the procedure after applying the first round of fluorophore.</w:t>
      </w:r>
    </w:p>
    <w:p w14:paraId="6924E399" w14:textId="0195E535" w:rsidR="41D235A7" w:rsidRPr="005E2035" w:rsidRDefault="41D235A7" w:rsidP="00155D6D">
      <w:pPr>
        <w:pBdr>
          <w:top w:val="nil"/>
          <w:left w:val="nil"/>
          <w:bottom w:val="nil"/>
          <w:right w:val="nil"/>
          <w:between w:val="nil"/>
        </w:pBdr>
        <w:rPr>
          <w:highlight w:val="yellow"/>
        </w:rPr>
      </w:pPr>
    </w:p>
    <w:p w14:paraId="7DB76AFF" w14:textId="4BB8F89B" w:rsidR="41D235A7" w:rsidRPr="005E2035" w:rsidRDefault="40875E18" w:rsidP="00155D6D">
      <w:pPr>
        <w:pBdr>
          <w:top w:val="nil"/>
          <w:left w:val="nil"/>
          <w:bottom w:val="nil"/>
          <w:right w:val="nil"/>
          <w:between w:val="nil"/>
        </w:pBdr>
        <w:rPr>
          <w:highlight w:val="yellow"/>
        </w:rPr>
      </w:pPr>
      <w:r w:rsidRPr="005E2035">
        <w:rPr>
          <w:highlight w:val="yellow"/>
        </w:rPr>
        <w:t>2</w:t>
      </w:r>
      <w:r w:rsidR="52A3E13B" w:rsidRPr="005E2035">
        <w:rPr>
          <w:highlight w:val="yellow"/>
        </w:rPr>
        <w:t>.</w:t>
      </w:r>
      <w:r w:rsidR="0B75F2E2" w:rsidRPr="005E2035">
        <w:rPr>
          <w:highlight w:val="yellow"/>
        </w:rPr>
        <w:t xml:space="preserve">6 </w:t>
      </w:r>
      <w:r w:rsidR="24E12933" w:rsidRPr="005E2035">
        <w:rPr>
          <w:highlight w:val="yellow"/>
        </w:rPr>
        <w:t xml:space="preserve">Wash for 2 </w:t>
      </w:r>
      <w:r w:rsidR="31B3203A" w:rsidRPr="005E2035">
        <w:rPr>
          <w:highlight w:val="yellow"/>
        </w:rPr>
        <w:t>min</w:t>
      </w:r>
      <w:r w:rsidR="24E12933" w:rsidRPr="005E2035">
        <w:rPr>
          <w:highlight w:val="yellow"/>
        </w:rPr>
        <w:t xml:space="preserve"> in </w:t>
      </w:r>
      <w:r w:rsidR="125238C3" w:rsidRPr="005E2035">
        <w:rPr>
          <w:highlight w:val="yellow"/>
        </w:rPr>
        <w:t xml:space="preserve">1x </w:t>
      </w:r>
      <w:r w:rsidR="24E12933" w:rsidRPr="005E2035">
        <w:rPr>
          <w:highlight w:val="yellow"/>
        </w:rPr>
        <w:t>TBS-T, 3</w:t>
      </w:r>
      <w:r w:rsidR="00D53F44" w:rsidRPr="005E2035">
        <w:rPr>
          <w:highlight w:val="yellow"/>
        </w:rPr>
        <w:t>x</w:t>
      </w:r>
      <w:r w:rsidR="24E12933" w:rsidRPr="005E2035">
        <w:rPr>
          <w:highlight w:val="yellow"/>
        </w:rPr>
        <w:t>.</w:t>
      </w:r>
      <w:r w:rsidR="6FE70E11" w:rsidRPr="005E2035">
        <w:rPr>
          <w:highlight w:val="yellow"/>
        </w:rPr>
        <w:t xml:space="preserve"> </w:t>
      </w:r>
      <w:r w:rsidR="00D53F44" w:rsidRPr="005E2035">
        <w:rPr>
          <w:highlight w:val="yellow"/>
        </w:rPr>
        <w:t>Begin</w:t>
      </w:r>
      <w:r w:rsidR="6FE70E11" w:rsidRPr="005E2035">
        <w:rPr>
          <w:highlight w:val="yellow"/>
        </w:rPr>
        <w:t xml:space="preserve"> the second round of antibody staining</w:t>
      </w:r>
      <w:r w:rsidR="00D53F44" w:rsidRPr="005E2035">
        <w:rPr>
          <w:highlight w:val="yellow"/>
        </w:rPr>
        <w:t xml:space="preserve"> </w:t>
      </w:r>
      <w:r w:rsidR="6FE70E11" w:rsidRPr="005E2035">
        <w:rPr>
          <w:highlight w:val="yellow"/>
        </w:rPr>
        <w:t xml:space="preserve">with the second round of </w:t>
      </w:r>
      <w:r w:rsidR="2F7C85F8" w:rsidRPr="005E2035">
        <w:rPr>
          <w:highlight w:val="yellow"/>
        </w:rPr>
        <w:t>a</w:t>
      </w:r>
      <w:r w:rsidR="6FE70E11" w:rsidRPr="005E2035">
        <w:rPr>
          <w:highlight w:val="yellow"/>
        </w:rPr>
        <w:t xml:space="preserve">ntigen </w:t>
      </w:r>
      <w:r w:rsidR="7907283E" w:rsidRPr="005E2035">
        <w:rPr>
          <w:highlight w:val="yellow"/>
        </w:rPr>
        <w:t>r</w:t>
      </w:r>
      <w:r w:rsidR="6FE70E11" w:rsidRPr="005E2035">
        <w:rPr>
          <w:highlight w:val="yellow"/>
        </w:rPr>
        <w:t xml:space="preserve">etrieval in the microwave, by again </w:t>
      </w:r>
      <w:r w:rsidR="00D53F44" w:rsidRPr="005E2035">
        <w:rPr>
          <w:highlight w:val="yellow"/>
        </w:rPr>
        <w:t>s</w:t>
      </w:r>
      <w:r w:rsidR="6FE70E11" w:rsidRPr="005E2035">
        <w:rPr>
          <w:highlight w:val="yellow"/>
        </w:rPr>
        <w:t>ubmerg</w:t>
      </w:r>
      <w:r w:rsidR="00D53F44" w:rsidRPr="005E2035">
        <w:rPr>
          <w:highlight w:val="yellow"/>
        </w:rPr>
        <w:t>ing</w:t>
      </w:r>
      <w:r w:rsidR="6FE70E11" w:rsidRPr="005E2035">
        <w:rPr>
          <w:highlight w:val="yellow"/>
        </w:rPr>
        <w:t xml:space="preserve"> the samples in fresh EZ</w:t>
      </w:r>
      <w:r w:rsidR="62191FEC" w:rsidRPr="005E2035">
        <w:rPr>
          <w:highlight w:val="yellow"/>
        </w:rPr>
        <w:t>-</w:t>
      </w:r>
      <w:r w:rsidR="6FE70E11" w:rsidRPr="005E2035">
        <w:rPr>
          <w:highlight w:val="yellow"/>
        </w:rPr>
        <w:t>AR1 buffer at 95</w:t>
      </w:r>
      <w:r w:rsidR="00D53F44" w:rsidRPr="005E2035">
        <w:rPr>
          <w:highlight w:val="yellow"/>
        </w:rPr>
        <w:t xml:space="preserve"> </w:t>
      </w:r>
      <w:r w:rsidR="6FE70E11" w:rsidRPr="005E2035">
        <w:rPr>
          <w:highlight w:val="yellow"/>
        </w:rPr>
        <w:t xml:space="preserve">°C for 15 </w:t>
      </w:r>
      <w:r w:rsidR="4915A25A" w:rsidRPr="005E2035">
        <w:rPr>
          <w:highlight w:val="yellow"/>
        </w:rPr>
        <w:t>min</w:t>
      </w:r>
      <w:r w:rsidR="6FE70E11" w:rsidRPr="005E2035">
        <w:rPr>
          <w:highlight w:val="yellow"/>
        </w:rPr>
        <w:t xml:space="preserve">, then cooling for 20 </w:t>
      </w:r>
      <w:r w:rsidR="3C1A22F1" w:rsidRPr="005E2035">
        <w:rPr>
          <w:highlight w:val="yellow"/>
        </w:rPr>
        <w:t>min</w:t>
      </w:r>
      <w:r w:rsidR="6FE70E11" w:rsidRPr="005E2035">
        <w:rPr>
          <w:highlight w:val="yellow"/>
        </w:rPr>
        <w:t xml:space="preserve">. </w:t>
      </w:r>
    </w:p>
    <w:p w14:paraId="34126D0E" w14:textId="1AAE23F1" w:rsidR="41D235A7" w:rsidRPr="005E2035" w:rsidRDefault="41D235A7" w:rsidP="00155D6D">
      <w:pPr>
        <w:pBdr>
          <w:top w:val="nil"/>
          <w:left w:val="nil"/>
          <w:bottom w:val="nil"/>
          <w:right w:val="nil"/>
          <w:between w:val="nil"/>
        </w:pBdr>
        <w:rPr>
          <w:highlight w:val="yellow"/>
        </w:rPr>
      </w:pPr>
    </w:p>
    <w:p w14:paraId="3F7C2A5E" w14:textId="29D6072B" w:rsidR="41D235A7" w:rsidRPr="005E2035" w:rsidRDefault="19637935" w:rsidP="00155D6D">
      <w:pPr>
        <w:pBdr>
          <w:top w:val="nil"/>
          <w:left w:val="nil"/>
          <w:bottom w:val="nil"/>
          <w:right w:val="nil"/>
          <w:between w:val="nil"/>
        </w:pBdr>
        <w:rPr>
          <w:highlight w:val="yellow"/>
        </w:rPr>
      </w:pPr>
      <w:r w:rsidRPr="005E2035">
        <w:rPr>
          <w:highlight w:val="yellow"/>
        </w:rPr>
        <w:t>2.</w:t>
      </w:r>
      <w:r w:rsidR="63F32211" w:rsidRPr="005E2035">
        <w:rPr>
          <w:highlight w:val="yellow"/>
        </w:rPr>
        <w:t xml:space="preserve">7 Wash </w:t>
      </w:r>
      <w:r w:rsidR="362B5F9F" w:rsidRPr="005E2035">
        <w:rPr>
          <w:highlight w:val="yellow"/>
        </w:rPr>
        <w:t xml:space="preserve">for 2 </w:t>
      </w:r>
      <w:r w:rsidR="718276BD" w:rsidRPr="005E2035">
        <w:rPr>
          <w:highlight w:val="yellow"/>
        </w:rPr>
        <w:t>min</w:t>
      </w:r>
      <w:r w:rsidR="362B5F9F" w:rsidRPr="005E2035">
        <w:rPr>
          <w:highlight w:val="yellow"/>
        </w:rPr>
        <w:t xml:space="preserve"> </w:t>
      </w:r>
      <w:r w:rsidR="63F32211" w:rsidRPr="005E2035">
        <w:rPr>
          <w:highlight w:val="yellow"/>
        </w:rPr>
        <w:t>with</w:t>
      </w:r>
      <w:r w:rsidR="3D77BC01" w:rsidRPr="005E2035">
        <w:rPr>
          <w:highlight w:val="yellow"/>
        </w:rPr>
        <w:t xml:space="preserve"> 1x</w:t>
      </w:r>
      <w:r w:rsidR="63F32211" w:rsidRPr="005E2035">
        <w:rPr>
          <w:highlight w:val="yellow"/>
        </w:rPr>
        <w:t xml:space="preserve"> TBS</w:t>
      </w:r>
      <w:r w:rsidR="46DF1F71" w:rsidRPr="005E2035">
        <w:rPr>
          <w:highlight w:val="yellow"/>
        </w:rPr>
        <w:t>.</w:t>
      </w:r>
      <w:r w:rsidR="63F32211" w:rsidRPr="005E2035">
        <w:rPr>
          <w:highlight w:val="yellow"/>
        </w:rPr>
        <w:t xml:space="preserve"> </w:t>
      </w:r>
      <w:r w:rsidR="490BC6A4" w:rsidRPr="005E2035">
        <w:rPr>
          <w:highlight w:val="yellow"/>
        </w:rPr>
        <w:t>T</w:t>
      </w:r>
      <w:r w:rsidR="63F32211" w:rsidRPr="005E2035">
        <w:rPr>
          <w:highlight w:val="yellow"/>
        </w:rPr>
        <w:t xml:space="preserve">hen </w:t>
      </w:r>
      <w:r w:rsidR="31CF38DD" w:rsidRPr="005E2035">
        <w:rPr>
          <w:highlight w:val="yellow"/>
        </w:rPr>
        <w:t xml:space="preserve">wash for 2 </w:t>
      </w:r>
      <w:r w:rsidR="718276BD" w:rsidRPr="005E2035">
        <w:rPr>
          <w:highlight w:val="yellow"/>
        </w:rPr>
        <w:t>min</w:t>
      </w:r>
      <w:r w:rsidR="31CF38DD" w:rsidRPr="005E2035">
        <w:rPr>
          <w:highlight w:val="yellow"/>
        </w:rPr>
        <w:t xml:space="preserve"> </w:t>
      </w:r>
      <w:r w:rsidR="63F32211" w:rsidRPr="005E2035">
        <w:rPr>
          <w:highlight w:val="yellow"/>
        </w:rPr>
        <w:t>with</w:t>
      </w:r>
      <w:r w:rsidR="3E6EE5C6" w:rsidRPr="005E2035">
        <w:rPr>
          <w:highlight w:val="yellow"/>
        </w:rPr>
        <w:t xml:space="preserve"> </w:t>
      </w:r>
      <w:r w:rsidR="241E3CD3" w:rsidRPr="005E2035">
        <w:rPr>
          <w:highlight w:val="yellow"/>
        </w:rPr>
        <w:t xml:space="preserve">1x </w:t>
      </w:r>
      <w:r w:rsidR="63F32211" w:rsidRPr="005E2035">
        <w:rPr>
          <w:highlight w:val="yellow"/>
        </w:rPr>
        <w:t>TBS-T</w:t>
      </w:r>
      <w:r w:rsidR="2ACB9371" w:rsidRPr="005E2035">
        <w:rPr>
          <w:highlight w:val="yellow"/>
        </w:rPr>
        <w:t>,</w:t>
      </w:r>
      <w:r w:rsidR="63F32211" w:rsidRPr="005E2035">
        <w:rPr>
          <w:highlight w:val="yellow"/>
        </w:rPr>
        <w:t xml:space="preserve"> </w:t>
      </w:r>
      <w:r w:rsidR="00D53F44" w:rsidRPr="005E2035">
        <w:rPr>
          <w:highlight w:val="yellow"/>
        </w:rPr>
        <w:t>2x</w:t>
      </w:r>
      <w:r w:rsidR="63F32211" w:rsidRPr="005E2035">
        <w:rPr>
          <w:highlight w:val="yellow"/>
        </w:rPr>
        <w:t>.</w:t>
      </w:r>
    </w:p>
    <w:p w14:paraId="5DC3AE53" w14:textId="6A529747" w:rsidR="41D235A7" w:rsidRPr="005E2035" w:rsidRDefault="41D235A7" w:rsidP="00155D6D">
      <w:pPr>
        <w:pBdr>
          <w:top w:val="nil"/>
          <w:left w:val="nil"/>
          <w:bottom w:val="nil"/>
          <w:right w:val="nil"/>
          <w:between w:val="nil"/>
        </w:pBdr>
        <w:rPr>
          <w:highlight w:val="yellow"/>
        </w:rPr>
      </w:pPr>
    </w:p>
    <w:p w14:paraId="42C48001" w14:textId="61ED91E0" w:rsidR="41D235A7" w:rsidRPr="005E2035" w:rsidRDefault="4C100A48" w:rsidP="00155D6D">
      <w:pPr>
        <w:pBdr>
          <w:top w:val="nil"/>
          <w:left w:val="nil"/>
          <w:bottom w:val="nil"/>
          <w:right w:val="nil"/>
          <w:between w:val="nil"/>
        </w:pBdr>
        <w:rPr>
          <w:highlight w:val="yellow"/>
        </w:rPr>
      </w:pPr>
      <w:r w:rsidRPr="005E2035">
        <w:rPr>
          <w:highlight w:val="yellow"/>
        </w:rPr>
        <w:t>2.</w:t>
      </w:r>
      <w:r w:rsidR="1D7701F1" w:rsidRPr="005E2035">
        <w:rPr>
          <w:highlight w:val="yellow"/>
        </w:rPr>
        <w:t xml:space="preserve">8 Apply </w:t>
      </w:r>
      <w:r w:rsidR="07B3B6E2" w:rsidRPr="005E2035">
        <w:rPr>
          <w:highlight w:val="yellow"/>
        </w:rPr>
        <w:t xml:space="preserve">the </w:t>
      </w:r>
      <w:r w:rsidR="4F7154D8" w:rsidRPr="005E2035">
        <w:rPr>
          <w:highlight w:val="yellow"/>
        </w:rPr>
        <w:t>1</w:t>
      </w:r>
      <w:r w:rsidR="35FF0DBC" w:rsidRPr="005E2035">
        <w:rPr>
          <w:highlight w:val="yellow"/>
        </w:rPr>
        <w:t>x</w:t>
      </w:r>
      <w:r w:rsidR="4F7154D8" w:rsidRPr="005E2035">
        <w:rPr>
          <w:highlight w:val="yellow"/>
        </w:rPr>
        <w:t xml:space="preserve"> Antibody blocking solution</w:t>
      </w:r>
      <w:r w:rsidR="07B3B6E2" w:rsidRPr="005E2035">
        <w:rPr>
          <w:highlight w:val="yellow"/>
        </w:rPr>
        <w:t xml:space="preserve"> again for 30 </w:t>
      </w:r>
      <w:r w:rsidR="4CD6DE97" w:rsidRPr="005E2035">
        <w:rPr>
          <w:highlight w:val="yellow"/>
        </w:rPr>
        <w:t>min</w:t>
      </w:r>
      <w:r w:rsidR="07B3B6E2" w:rsidRPr="005E2035">
        <w:rPr>
          <w:highlight w:val="yellow"/>
        </w:rPr>
        <w:t xml:space="preserve"> in a humidity chamber at room temperature</w:t>
      </w:r>
      <w:r w:rsidR="17420056" w:rsidRPr="005E2035">
        <w:rPr>
          <w:highlight w:val="yellow"/>
        </w:rPr>
        <w:t xml:space="preserve"> (ambient and uncontrolled humidity)</w:t>
      </w:r>
      <w:r w:rsidR="07B3B6E2" w:rsidRPr="005E2035">
        <w:rPr>
          <w:highlight w:val="yellow"/>
        </w:rPr>
        <w:t xml:space="preserve">. </w:t>
      </w:r>
    </w:p>
    <w:p w14:paraId="3B876958" w14:textId="12EB7E49" w:rsidR="41D235A7" w:rsidRPr="005E2035" w:rsidRDefault="41D235A7" w:rsidP="00155D6D">
      <w:pPr>
        <w:pBdr>
          <w:top w:val="nil"/>
          <w:left w:val="nil"/>
          <w:bottom w:val="nil"/>
          <w:right w:val="nil"/>
          <w:between w:val="nil"/>
        </w:pBdr>
        <w:rPr>
          <w:highlight w:val="yellow"/>
        </w:rPr>
      </w:pPr>
    </w:p>
    <w:p w14:paraId="10F5D858" w14:textId="77777777" w:rsidR="00D53F44" w:rsidRPr="005E2035" w:rsidRDefault="0DA08657" w:rsidP="00155D6D">
      <w:pPr>
        <w:pBdr>
          <w:top w:val="nil"/>
          <w:left w:val="nil"/>
          <w:bottom w:val="nil"/>
          <w:right w:val="nil"/>
          <w:between w:val="nil"/>
        </w:pBdr>
        <w:rPr>
          <w:highlight w:val="yellow"/>
        </w:rPr>
      </w:pPr>
      <w:r w:rsidRPr="005E2035">
        <w:rPr>
          <w:highlight w:val="yellow"/>
        </w:rPr>
        <w:t>2.</w:t>
      </w:r>
      <w:r w:rsidR="03E08116" w:rsidRPr="005E2035">
        <w:rPr>
          <w:highlight w:val="yellow"/>
        </w:rPr>
        <w:t xml:space="preserve">9 </w:t>
      </w:r>
      <w:r w:rsidR="00D53F44" w:rsidRPr="005E2035">
        <w:rPr>
          <w:highlight w:val="yellow"/>
        </w:rPr>
        <w:t>Dilute t</w:t>
      </w:r>
      <w:r w:rsidR="3B29E80D" w:rsidRPr="005E2035">
        <w:rPr>
          <w:highlight w:val="yellow"/>
        </w:rPr>
        <w:t>he second primary antibody</w:t>
      </w:r>
      <w:r w:rsidR="38E7243D" w:rsidRPr="005E2035">
        <w:rPr>
          <w:highlight w:val="yellow"/>
        </w:rPr>
        <w:t xml:space="preserve"> with the same blocking solution, appl</w:t>
      </w:r>
      <w:r w:rsidR="00D53F44" w:rsidRPr="005E2035">
        <w:rPr>
          <w:highlight w:val="yellow"/>
        </w:rPr>
        <w:t xml:space="preserve">y </w:t>
      </w:r>
      <w:r w:rsidR="38E7243D" w:rsidRPr="005E2035">
        <w:rPr>
          <w:highlight w:val="yellow"/>
        </w:rPr>
        <w:t>enough to cover the entire tissue area, and le</w:t>
      </w:r>
      <w:r w:rsidR="00D53F44" w:rsidRPr="005E2035">
        <w:rPr>
          <w:highlight w:val="yellow"/>
        </w:rPr>
        <w:t>ave</w:t>
      </w:r>
      <w:r w:rsidR="38E7243D" w:rsidRPr="005E2035">
        <w:rPr>
          <w:highlight w:val="yellow"/>
        </w:rPr>
        <w:t xml:space="preserve"> to incubate overnight at 4</w:t>
      </w:r>
      <w:r w:rsidR="00D53F44" w:rsidRPr="005E2035">
        <w:rPr>
          <w:highlight w:val="yellow"/>
        </w:rPr>
        <w:t xml:space="preserve"> </w:t>
      </w:r>
      <w:r w:rsidR="38E7243D" w:rsidRPr="005E2035">
        <w:rPr>
          <w:highlight w:val="yellow"/>
        </w:rPr>
        <w:t xml:space="preserve">°C in a humidity chamber for at least 16 h. </w:t>
      </w:r>
    </w:p>
    <w:p w14:paraId="407FD6A2" w14:textId="77777777" w:rsidR="00D53F44" w:rsidRPr="005E2035" w:rsidRDefault="00D53F44" w:rsidP="00155D6D">
      <w:pPr>
        <w:pBdr>
          <w:top w:val="nil"/>
          <w:left w:val="nil"/>
          <w:bottom w:val="nil"/>
          <w:right w:val="nil"/>
          <w:between w:val="nil"/>
        </w:pBdr>
        <w:rPr>
          <w:highlight w:val="yellow"/>
        </w:rPr>
      </w:pPr>
    </w:p>
    <w:p w14:paraId="449B9E7C" w14:textId="167765C0" w:rsidR="41D235A7" w:rsidRPr="005E2035" w:rsidRDefault="00D53F44" w:rsidP="00155D6D">
      <w:pPr>
        <w:pBdr>
          <w:top w:val="nil"/>
          <w:left w:val="nil"/>
          <w:bottom w:val="nil"/>
          <w:right w:val="nil"/>
          <w:between w:val="nil"/>
        </w:pBdr>
        <w:rPr>
          <w:highlight w:val="yellow"/>
        </w:rPr>
      </w:pPr>
      <w:r w:rsidRPr="005E2035">
        <w:rPr>
          <w:highlight w:val="yellow"/>
        </w:rPr>
        <w:t xml:space="preserve">NOTE: </w:t>
      </w:r>
      <w:r w:rsidR="5A521912" w:rsidRPr="005E2035">
        <w:rPr>
          <w:highlight w:val="yellow"/>
        </w:rPr>
        <w:t>During the development of this protocol</w:t>
      </w:r>
      <w:r w:rsidRPr="005E2035">
        <w:rPr>
          <w:highlight w:val="yellow"/>
        </w:rPr>
        <w:t>,</w:t>
      </w:r>
      <w:r w:rsidR="5A521912" w:rsidRPr="005E2035">
        <w:rPr>
          <w:highlight w:val="yellow"/>
        </w:rPr>
        <w:t xml:space="preserve"> </w:t>
      </w:r>
      <w:r w:rsidR="548D5802" w:rsidRPr="005E2035">
        <w:rPr>
          <w:highlight w:val="yellow"/>
        </w:rPr>
        <w:t>Anti-</w:t>
      </w:r>
      <w:proofErr w:type="spellStart"/>
      <w:r w:rsidR="5A521912" w:rsidRPr="005E2035">
        <w:rPr>
          <w:highlight w:val="yellow"/>
        </w:rPr>
        <w:t>EpCAM</w:t>
      </w:r>
      <w:proofErr w:type="spellEnd"/>
      <w:r w:rsidR="018234E3" w:rsidRPr="005E2035">
        <w:rPr>
          <w:highlight w:val="yellow"/>
        </w:rPr>
        <w:t xml:space="preserve"> was used</w:t>
      </w:r>
      <w:r w:rsidR="397AE5C7" w:rsidRPr="005E2035">
        <w:rPr>
          <w:highlight w:val="yellow"/>
        </w:rPr>
        <w:t xml:space="preserve"> at a </w:t>
      </w:r>
      <w:r w:rsidR="743EAF34" w:rsidRPr="005E2035">
        <w:rPr>
          <w:highlight w:val="yellow"/>
        </w:rPr>
        <w:t>dilution of 1:200</w:t>
      </w:r>
      <w:r w:rsidR="5A521912" w:rsidRPr="005E2035">
        <w:rPr>
          <w:highlight w:val="yellow"/>
        </w:rPr>
        <w:t>.</w:t>
      </w:r>
    </w:p>
    <w:p w14:paraId="7F204CC3" w14:textId="504AF4C7" w:rsidR="41D235A7" w:rsidRPr="005E2035" w:rsidRDefault="41D235A7" w:rsidP="00155D6D">
      <w:pPr>
        <w:pBdr>
          <w:top w:val="nil"/>
          <w:left w:val="nil"/>
          <w:bottom w:val="nil"/>
          <w:right w:val="nil"/>
          <w:between w:val="nil"/>
        </w:pBdr>
        <w:rPr>
          <w:highlight w:val="yellow"/>
        </w:rPr>
      </w:pPr>
    </w:p>
    <w:p w14:paraId="2B4E38AD" w14:textId="38BF3BCD" w:rsidR="41D235A7" w:rsidRPr="005E2035" w:rsidRDefault="6A46497E" w:rsidP="00155D6D">
      <w:pPr>
        <w:pBdr>
          <w:top w:val="nil"/>
          <w:left w:val="nil"/>
          <w:bottom w:val="nil"/>
          <w:right w:val="nil"/>
          <w:between w:val="nil"/>
        </w:pBdr>
        <w:rPr>
          <w:highlight w:val="yellow"/>
        </w:rPr>
      </w:pPr>
      <w:r w:rsidRPr="005E2035">
        <w:rPr>
          <w:highlight w:val="yellow"/>
        </w:rPr>
        <w:t>2.</w:t>
      </w:r>
      <w:r w:rsidR="0DEC686B" w:rsidRPr="005E2035">
        <w:rPr>
          <w:highlight w:val="yellow"/>
        </w:rPr>
        <w:t xml:space="preserve">10 </w:t>
      </w:r>
      <w:r w:rsidR="767C3471" w:rsidRPr="005E2035">
        <w:rPr>
          <w:highlight w:val="yellow"/>
        </w:rPr>
        <w:t xml:space="preserve">Begin the following day by washing </w:t>
      </w:r>
      <w:r w:rsidR="45A4670F" w:rsidRPr="005E2035">
        <w:rPr>
          <w:highlight w:val="yellow"/>
        </w:rPr>
        <w:t xml:space="preserve">for 2 </w:t>
      </w:r>
      <w:r w:rsidR="4CD6DE97" w:rsidRPr="005E2035">
        <w:rPr>
          <w:highlight w:val="yellow"/>
        </w:rPr>
        <w:t>min</w:t>
      </w:r>
      <w:r w:rsidR="767C3471" w:rsidRPr="005E2035">
        <w:rPr>
          <w:highlight w:val="yellow"/>
        </w:rPr>
        <w:t xml:space="preserve"> in </w:t>
      </w:r>
      <w:r w:rsidR="2F7B84EA" w:rsidRPr="005E2035">
        <w:rPr>
          <w:highlight w:val="yellow"/>
        </w:rPr>
        <w:t xml:space="preserve">1x </w:t>
      </w:r>
      <w:r w:rsidR="767C3471" w:rsidRPr="005E2035">
        <w:rPr>
          <w:highlight w:val="yellow"/>
        </w:rPr>
        <w:t>TBS</w:t>
      </w:r>
      <w:r w:rsidR="7006E82A" w:rsidRPr="005E2035">
        <w:rPr>
          <w:highlight w:val="yellow"/>
        </w:rPr>
        <w:t>-</w:t>
      </w:r>
      <w:r w:rsidR="767C3471" w:rsidRPr="005E2035">
        <w:rPr>
          <w:highlight w:val="yellow"/>
        </w:rPr>
        <w:t>T</w:t>
      </w:r>
      <w:r w:rsidR="70F109E5" w:rsidRPr="005E2035">
        <w:rPr>
          <w:highlight w:val="yellow"/>
        </w:rPr>
        <w:t>,</w:t>
      </w:r>
      <w:r w:rsidR="767C3471" w:rsidRPr="005E2035">
        <w:rPr>
          <w:highlight w:val="yellow"/>
        </w:rPr>
        <w:t xml:space="preserve"> </w:t>
      </w:r>
      <w:r w:rsidR="564BD281" w:rsidRPr="005E2035">
        <w:rPr>
          <w:highlight w:val="yellow"/>
        </w:rPr>
        <w:t>3</w:t>
      </w:r>
      <w:r w:rsidR="00D53F44" w:rsidRPr="005E2035">
        <w:rPr>
          <w:highlight w:val="yellow"/>
        </w:rPr>
        <w:t>x</w:t>
      </w:r>
      <w:r w:rsidR="564BD281" w:rsidRPr="005E2035">
        <w:rPr>
          <w:highlight w:val="yellow"/>
        </w:rPr>
        <w:t>.</w:t>
      </w:r>
      <w:r w:rsidR="767C3471" w:rsidRPr="005E2035">
        <w:rPr>
          <w:highlight w:val="yellow"/>
        </w:rPr>
        <w:t xml:space="preserve"> </w:t>
      </w:r>
      <w:r w:rsidR="4B066917" w:rsidRPr="005E2035">
        <w:rPr>
          <w:highlight w:val="yellow"/>
        </w:rPr>
        <w:t>T</w:t>
      </w:r>
      <w:r w:rsidR="767C3471" w:rsidRPr="005E2035">
        <w:rPr>
          <w:highlight w:val="yellow"/>
        </w:rPr>
        <w:t xml:space="preserve">hen add the Anti-Ms + Rb HRP and leave the samples to incubate for 10 </w:t>
      </w:r>
      <w:r w:rsidR="4FAC8395" w:rsidRPr="005E2035">
        <w:rPr>
          <w:highlight w:val="yellow"/>
        </w:rPr>
        <w:t>min</w:t>
      </w:r>
      <w:r w:rsidR="767C3471" w:rsidRPr="005E2035">
        <w:rPr>
          <w:highlight w:val="yellow"/>
        </w:rPr>
        <w:t xml:space="preserve"> at room temperature in a humidity chamber</w:t>
      </w:r>
      <w:r w:rsidR="65486C04" w:rsidRPr="005E2035">
        <w:rPr>
          <w:highlight w:val="yellow"/>
        </w:rPr>
        <w:t xml:space="preserve"> (ambient and uncontrolled humidity)</w:t>
      </w:r>
      <w:r w:rsidR="767C3471" w:rsidRPr="005E2035">
        <w:rPr>
          <w:highlight w:val="yellow"/>
        </w:rPr>
        <w:t>.</w:t>
      </w:r>
      <w:r w:rsidR="3C823E03" w:rsidRPr="005E2035">
        <w:rPr>
          <w:highlight w:val="yellow"/>
        </w:rPr>
        <w:t xml:space="preserve"> </w:t>
      </w:r>
    </w:p>
    <w:p w14:paraId="70F7ECFE" w14:textId="669D51DA" w:rsidR="41D235A7" w:rsidRPr="005E2035" w:rsidRDefault="41D235A7" w:rsidP="00155D6D">
      <w:pPr>
        <w:pBdr>
          <w:top w:val="nil"/>
          <w:left w:val="nil"/>
          <w:bottom w:val="nil"/>
          <w:right w:val="nil"/>
          <w:between w:val="nil"/>
        </w:pBdr>
        <w:rPr>
          <w:highlight w:val="yellow"/>
        </w:rPr>
      </w:pPr>
    </w:p>
    <w:p w14:paraId="03606620" w14:textId="77777777" w:rsidR="00D53F44" w:rsidRPr="005E2035" w:rsidRDefault="770281AC" w:rsidP="00155D6D">
      <w:pPr>
        <w:pBdr>
          <w:top w:val="nil"/>
          <w:left w:val="nil"/>
          <w:bottom w:val="nil"/>
          <w:right w:val="nil"/>
          <w:between w:val="nil"/>
        </w:pBdr>
        <w:rPr>
          <w:highlight w:val="yellow"/>
        </w:rPr>
      </w:pPr>
      <w:r w:rsidRPr="005E2035">
        <w:rPr>
          <w:highlight w:val="yellow"/>
        </w:rPr>
        <w:t>2.</w:t>
      </w:r>
      <w:r w:rsidR="2BE6C445" w:rsidRPr="005E2035">
        <w:rPr>
          <w:highlight w:val="yellow"/>
        </w:rPr>
        <w:t>11</w:t>
      </w:r>
      <w:r w:rsidR="397B15EB" w:rsidRPr="005E2035">
        <w:rPr>
          <w:highlight w:val="yellow"/>
        </w:rPr>
        <w:t xml:space="preserve"> </w:t>
      </w:r>
      <w:r w:rsidR="239D41F0" w:rsidRPr="005E2035">
        <w:rPr>
          <w:highlight w:val="yellow"/>
        </w:rPr>
        <w:t xml:space="preserve">Wash for 2 </w:t>
      </w:r>
      <w:r w:rsidR="0CF58FD1" w:rsidRPr="005E2035">
        <w:rPr>
          <w:highlight w:val="yellow"/>
        </w:rPr>
        <w:t>min</w:t>
      </w:r>
      <w:r w:rsidR="239D41F0" w:rsidRPr="005E2035">
        <w:rPr>
          <w:highlight w:val="yellow"/>
        </w:rPr>
        <w:t xml:space="preserve"> in </w:t>
      </w:r>
      <w:r w:rsidR="5A69DB1E" w:rsidRPr="005E2035">
        <w:rPr>
          <w:highlight w:val="yellow"/>
        </w:rPr>
        <w:t xml:space="preserve">1x </w:t>
      </w:r>
      <w:r w:rsidR="239D41F0" w:rsidRPr="005E2035">
        <w:rPr>
          <w:highlight w:val="yellow"/>
        </w:rPr>
        <w:t>TBS-T, 3</w:t>
      </w:r>
      <w:r w:rsidR="00D53F44" w:rsidRPr="005E2035">
        <w:rPr>
          <w:highlight w:val="yellow"/>
        </w:rPr>
        <w:t>x</w:t>
      </w:r>
      <w:r w:rsidR="239D41F0" w:rsidRPr="005E2035">
        <w:rPr>
          <w:highlight w:val="yellow"/>
        </w:rPr>
        <w:t>.</w:t>
      </w:r>
      <w:r w:rsidR="5C939A8A" w:rsidRPr="005E2035">
        <w:rPr>
          <w:highlight w:val="yellow"/>
        </w:rPr>
        <w:t xml:space="preserve"> </w:t>
      </w:r>
      <w:r w:rsidR="00D53F44" w:rsidRPr="005E2035">
        <w:rPr>
          <w:highlight w:val="yellow"/>
        </w:rPr>
        <w:t>Dilute t</w:t>
      </w:r>
      <w:r w:rsidR="7A52AAEA" w:rsidRPr="005E2035">
        <w:rPr>
          <w:highlight w:val="yellow"/>
        </w:rPr>
        <w:t xml:space="preserve">he second fluorophore with the </w:t>
      </w:r>
      <w:r w:rsidR="00D53F44" w:rsidRPr="005E2035">
        <w:rPr>
          <w:highlight w:val="yellow"/>
        </w:rPr>
        <w:t>a</w:t>
      </w:r>
      <w:r w:rsidR="7A52AAEA" w:rsidRPr="005E2035">
        <w:rPr>
          <w:highlight w:val="yellow"/>
        </w:rPr>
        <w:t xml:space="preserve">mplification </w:t>
      </w:r>
      <w:r w:rsidR="00D53F44" w:rsidRPr="005E2035">
        <w:rPr>
          <w:highlight w:val="yellow"/>
        </w:rPr>
        <w:t>d</w:t>
      </w:r>
      <w:r w:rsidR="7A52AAEA" w:rsidRPr="005E2035">
        <w:rPr>
          <w:highlight w:val="yellow"/>
        </w:rPr>
        <w:t xml:space="preserve">ilutant at 1:100 and </w:t>
      </w:r>
      <w:r w:rsidR="00D53F44" w:rsidRPr="005E2035">
        <w:rPr>
          <w:highlight w:val="yellow"/>
        </w:rPr>
        <w:t>incubate</w:t>
      </w:r>
      <w:r w:rsidR="7A52AAEA" w:rsidRPr="005E2035">
        <w:rPr>
          <w:highlight w:val="yellow"/>
        </w:rPr>
        <w:t xml:space="preserve"> for 10 </w:t>
      </w:r>
      <w:r w:rsidR="385D0F2A" w:rsidRPr="005E2035">
        <w:rPr>
          <w:highlight w:val="yellow"/>
        </w:rPr>
        <w:t>min</w:t>
      </w:r>
      <w:r w:rsidR="7A52AAEA" w:rsidRPr="005E2035">
        <w:rPr>
          <w:highlight w:val="yellow"/>
        </w:rPr>
        <w:t xml:space="preserve"> at room temperature in the humidity chamber. </w:t>
      </w:r>
    </w:p>
    <w:p w14:paraId="56A7C1D8" w14:textId="77777777" w:rsidR="00D53F44" w:rsidRPr="005E2035" w:rsidRDefault="00D53F44" w:rsidP="00155D6D">
      <w:pPr>
        <w:pBdr>
          <w:top w:val="nil"/>
          <w:left w:val="nil"/>
          <w:bottom w:val="nil"/>
          <w:right w:val="nil"/>
          <w:between w:val="nil"/>
        </w:pBdr>
        <w:rPr>
          <w:highlight w:val="yellow"/>
        </w:rPr>
      </w:pPr>
    </w:p>
    <w:p w14:paraId="3E18308C" w14:textId="41EF76F9" w:rsidR="41D235A7" w:rsidRPr="005E2035" w:rsidRDefault="00D53F44" w:rsidP="00155D6D">
      <w:pPr>
        <w:pBdr>
          <w:top w:val="nil"/>
          <w:left w:val="nil"/>
          <w:bottom w:val="nil"/>
          <w:right w:val="nil"/>
          <w:between w:val="nil"/>
        </w:pBdr>
        <w:rPr>
          <w:highlight w:val="yellow"/>
        </w:rPr>
      </w:pPr>
      <w:r w:rsidRPr="005E2035">
        <w:rPr>
          <w:highlight w:val="yellow"/>
        </w:rPr>
        <w:t xml:space="preserve">NOTE: </w:t>
      </w:r>
      <w:r w:rsidR="7A52AAEA" w:rsidRPr="005E2035">
        <w:rPr>
          <w:highlight w:val="yellow"/>
        </w:rPr>
        <w:t>During the development of this protocol</w:t>
      </w:r>
      <w:r w:rsidRPr="005E2035">
        <w:rPr>
          <w:highlight w:val="yellow"/>
        </w:rPr>
        <w:t>,</w:t>
      </w:r>
      <w:r w:rsidR="7A52AAEA" w:rsidRPr="005E2035">
        <w:rPr>
          <w:highlight w:val="yellow"/>
        </w:rPr>
        <w:t xml:space="preserve"> </w:t>
      </w:r>
      <w:r w:rsidR="349CD957" w:rsidRPr="005E2035">
        <w:rPr>
          <w:highlight w:val="yellow"/>
        </w:rPr>
        <w:t xml:space="preserve">a </w:t>
      </w:r>
      <w:r w:rsidR="7A52AAEA" w:rsidRPr="005E2035">
        <w:rPr>
          <w:highlight w:val="yellow"/>
        </w:rPr>
        <w:t>620</w:t>
      </w:r>
      <w:r w:rsidR="5EE42E60" w:rsidRPr="005E2035">
        <w:rPr>
          <w:highlight w:val="yellow"/>
        </w:rPr>
        <w:t xml:space="preserve"> </w:t>
      </w:r>
      <w:r w:rsidR="006C6686" w:rsidRPr="005E2035">
        <w:rPr>
          <w:highlight w:val="yellow"/>
        </w:rPr>
        <w:t xml:space="preserve">nm emission </w:t>
      </w:r>
      <w:r w:rsidR="5EE42E60" w:rsidRPr="005E2035">
        <w:rPr>
          <w:highlight w:val="yellow"/>
        </w:rPr>
        <w:t>fluorophore</w:t>
      </w:r>
      <w:r w:rsidR="4F745D02" w:rsidRPr="005E2035">
        <w:rPr>
          <w:highlight w:val="yellow"/>
        </w:rPr>
        <w:t xml:space="preserve"> was used</w:t>
      </w:r>
      <w:r w:rsidR="7A52AAEA" w:rsidRPr="005E2035">
        <w:rPr>
          <w:highlight w:val="yellow"/>
        </w:rPr>
        <w:t>.</w:t>
      </w:r>
    </w:p>
    <w:p w14:paraId="48AA00EB" w14:textId="41E4D8D5" w:rsidR="0EB2DBF6" w:rsidRPr="005E2035" w:rsidRDefault="0EB2DBF6" w:rsidP="00155D6D">
      <w:pPr>
        <w:pBdr>
          <w:top w:val="nil"/>
          <w:left w:val="nil"/>
          <w:bottom w:val="nil"/>
          <w:right w:val="nil"/>
          <w:between w:val="nil"/>
        </w:pBdr>
        <w:rPr>
          <w:highlight w:val="yellow"/>
        </w:rPr>
      </w:pPr>
    </w:p>
    <w:p w14:paraId="08558B1F" w14:textId="37F5C810" w:rsidR="783A8FA6" w:rsidRPr="005E2035" w:rsidRDefault="036B1EA4" w:rsidP="00155D6D">
      <w:pPr>
        <w:pBdr>
          <w:top w:val="nil"/>
          <w:left w:val="nil"/>
          <w:bottom w:val="nil"/>
          <w:right w:val="nil"/>
          <w:between w:val="nil"/>
        </w:pBdr>
        <w:rPr>
          <w:b/>
          <w:bCs/>
          <w:highlight w:val="yellow"/>
        </w:rPr>
      </w:pPr>
      <w:r w:rsidRPr="005E2035">
        <w:rPr>
          <w:b/>
          <w:bCs/>
          <w:highlight w:val="yellow"/>
        </w:rPr>
        <w:t xml:space="preserve">3. </w:t>
      </w:r>
      <w:r w:rsidR="62AC7099" w:rsidRPr="005E2035">
        <w:rPr>
          <w:b/>
          <w:bCs/>
          <w:highlight w:val="yellow"/>
        </w:rPr>
        <w:t xml:space="preserve">Probe </w:t>
      </w:r>
      <w:r w:rsidR="00D53F44" w:rsidRPr="005E2035">
        <w:rPr>
          <w:b/>
          <w:bCs/>
          <w:highlight w:val="yellow"/>
        </w:rPr>
        <w:t>a</w:t>
      </w:r>
      <w:r w:rsidR="336617A8" w:rsidRPr="005E2035">
        <w:rPr>
          <w:b/>
          <w:bCs/>
          <w:highlight w:val="yellow"/>
        </w:rPr>
        <w:t>pplication</w:t>
      </w:r>
      <w:r w:rsidR="62AC7099" w:rsidRPr="005E2035">
        <w:rPr>
          <w:b/>
          <w:bCs/>
          <w:highlight w:val="yellow"/>
        </w:rPr>
        <w:t xml:space="preserve"> </w:t>
      </w:r>
    </w:p>
    <w:p w14:paraId="565C826F" w14:textId="4481AE64" w:rsidR="0B016C92" w:rsidRPr="005E2035" w:rsidRDefault="0B016C92" w:rsidP="00155D6D">
      <w:pPr>
        <w:pBdr>
          <w:top w:val="nil"/>
          <w:left w:val="nil"/>
          <w:bottom w:val="nil"/>
          <w:right w:val="nil"/>
          <w:between w:val="nil"/>
        </w:pBdr>
        <w:rPr>
          <w:b/>
          <w:bCs/>
          <w:highlight w:val="yellow"/>
        </w:rPr>
      </w:pPr>
    </w:p>
    <w:p w14:paraId="4036A7DC" w14:textId="52746F72" w:rsidR="3B498C89" w:rsidRPr="005E2035" w:rsidRDefault="3F5C70C8" w:rsidP="00155D6D">
      <w:pPr>
        <w:pBdr>
          <w:top w:val="nil"/>
          <w:left w:val="nil"/>
          <w:bottom w:val="nil"/>
          <w:right w:val="nil"/>
          <w:between w:val="nil"/>
        </w:pBdr>
        <w:rPr>
          <w:highlight w:val="yellow"/>
        </w:rPr>
      </w:pPr>
      <w:r w:rsidRPr="005E2035">
        <w:rPr>
          <w:highlight w:val="yellow"/>
        </w:rPr>
        <w:t>3.</w:t>
      </w:r>
      <w:r w:rsidR="052ABD3B" w:rsidRPr="005E2035">
        <w:rPr>
          <w:highlight w:val="yellow"/>
        </w:rPr>
        <w:t xml:space="preserve">1 </w:t>
      </w:r>
      <w:r w:rsidR="394D5AAD" w:rsidRPr="005E2035">
        <w:rPr>
          <w:highlight w:val="yellow"/>
        </w:rPr>
        <w:t xml:space="preserve">Wash for 2 </w:t>
      </w:r>
      <w:r w:rsidR="0EA5DCAC" w:rsidRPr="005E2035">
        <w:rPr>
          <w:highlight w:val="yellow"/>
        </w:rPr>
        <w:t>min</w:t>
      </w:r>
      <w:r w:rsidR="394D5AAD" w:rsidRPr="005E2035">
        <w:rPr>
          <w:highlight w:val="yellow"/>
        </w:rPr>
        <w:t xml:space="preserve"> in </w:t>
      </w:r>
      <w:r w:rsidR="76C81820" w:rsidRPr="005E2035">
        <w:rPr>
          <w:highlight w:val="yellow"/>
        </w:rPr>
        <w:t xml:space="preserve">1x </w:t>
      </w:r>
      <w:r w:rsidR="394D5AAD" w:rsidRPr="005E2035">
        <w:rPr>
          <w:highlight w:val="yellow"/>
        </w:rPr>
        <w:t>TBS-T, 3</w:t>
      </w:r>
      <w:r w:rsidR="00D53F44" w:rsidRPr="005E2035">
        <w:rPr>
          <w:highlight w:val="yellow"/>
        </w:rPr>
        <w:t>x</w:t>
      </w:r>
      <w:r w:rsidR="394D5AAD" w:rsidRPr="005E2035">
        <w:rPr>
          <w:highlight w:val="yellow"/>
        </w:rPr>
        <w:t>.</w:t>
      </w:r>
    </w:p>
    <w:p w14:paraId="745AC514" w14:textId="2DBB90EE" w:rsidR="3B498C89" w:rsidRPr="005E2035" w:rsidRDefault="3B498C89" w:rsidP="00155D6D">
      <w:pPr>
        <w:pBdr>
          <w:top w:val="nil"/>
          <w:left w:val="nil"/>
          <w:bottom w:val="nil"/>
          <w:right w:val="nil"/>
          <w:between w:val="nil"/>
        </w:pBdr>
        <w:rPr>
          <w:highlight w:val="yellow"/>
        </w:rPr>
      </w:pPr>
    </w:p>
    <w:p w14:paraId="07C1D20A" w14:textId="4EC1D87D" w:rsidR="3B498C89" w:rsidRPr="005E2035" w:rsidRDefault="784BA0CB" w:rsidP="00155D6D">
      <w:pPr>
        <w:pBdr>
          <w:top w:val="nil"/>
          <w:left w:val="nil"/>
          <w:bottom w:val="nil"/>
          <w:right w:val="nil"/>
          <w:between w:val="nil"/>
        </w:pBdr>
        <w:rPr>
          <w:highlight w:val="yellow"/>
        </w:rPr>
      </w:pPr>
      <w:r w:rsidRPr="005E2035">
        <w:rPr>
          <w:highlight w:val="yellow"/>
        </w:rPr>
        <w:t>3.</w:t>
      </w:r>
      <w:r w:rsidR="7BC7CF5D" w:rsidRPr="005E2035">
        <w:rPr>
          <w:highlight w:val="yellow"/>
        </w:rPr>
        <w:t xml:space="preserve">2 </w:t>
      </w:r>
      <w:r w:rsidR="00D53F44" w:rsidRPr="005E2035">
        <w:rPr>
          <w:highlight w:val="yellow"/>
        </w:rPr>
        <w:t>Start t</w:t>
      </w:r>
      <w:r w:rsidR="325F242F" w:rsidRPr="005E2035">
        <w:rPr>
          <w:highlight w:val="yellow"/>
        </w:rPr>
        <w:t xml:space="preserve">he third and final </w:t>
      </w:r>
      <w:r w:rsidR="43E1A7BD" w:rsidRPr="005E2035">
        <w:rPr>
          <w:highlight w:val="yellow"/>
        </w:rPr>
        <w:t>a</w:t>
      </w:r>
      <w:r w:rsidR="325F242F" w:rsidRPr="005E2035">
        <w:rPr>
          <w:highlight w:val="yellow"/>
        </w:rPr>
        <w:t xml:space="preserve">ntigen </w:t>
      </w:r>
      <w:r w:rsidR="6BE5BC9C" w:rsidRPr="005E2035">
        <w:rPr>
          <w:highlight w:val="yellow"/>
        </w:rPr>
        <w:t>r</w:t>
      </w:r>
      <w:r w:rsidR="325F242F" w:rsidRPr="005E2035">
        <w:rPr>
          <w:highlight w:val="yellow"/>
        </w:rPr>
        <w:t>etrieval with EZ-AR1 Elegance in the microwave at 107</w:t>
      </w:r>
      <w:r w:rsidR="00D53F44" w:rsidRPr="005E2035">
        <w:rPr>
          <w:highlight w:val="yellow"/>
        </w:rPr>
        <w:t xml:space="preserve"> </w:t>
      </w:r>
      <w:r w:rsidR="325F242F" w:rsidRPr="005E2035">
        <w:rPr>
          <w:highlight w:val="yellow"/>
        </w:rPr>
        <w:t xml:space="preserve">°C for 15 </w:t>
      </w:r>
      <w:r w:rsidR="0EA5DCAC" w:rsidRPr="005E2035">
        <w:rPr>
          <w:highlight w:val="yellow"/>
        </w:rPr>
        <w:t>min</w:t>
      </w:r>
      <w:r w:rsidR="325F242F" w:rsidRPr="005E2035">
        <w:rPr>
          <w:highlight w:val="yellow"/>
        </w:rPr>
        <w:t>.</w:t>
      </w:r>
      <w:r w:rsidR="3A0CEA7E" w:rsidRPr="005E2035">
        <w:rPr>
          <w:highlight w:val="yellow"/>
        </w:rPr>
        <w:t xml:space="preserve"> </w:t>
      </w:r>
      <w:r w:rsidR="051A55AD" w:rsidRPr="005E2035">
        <w:rPr>
          <w:highlight w:val="yellow"/>
        </w:rPr>
        <w:t>Leave</w:t>
      </w:r>
      <w:r w:rsidR="3A0CEA7E" w:rsidRPr="005E2035">
        <w:rPr>
          <w:highlight w:val="yellow"/>
        </w:rPr>
        <w:t xml:space="preserve"> to cool for 20 </w:t>
      </w:r>
      <w:r w:rsidR="3254AE01" w:rsidRPr="005E2035">
        <w:rPr>
          <w:highlight w:val="yellow"/>
        </w:rPr>
        <w:t>min</w:t>
      </w:r>
      <w:r w:rsidR="6F036B70" w:rsidRPr="005E2035">
        <w:rPr>
          <w:highlight w:val="yellow"/>
        </w:rPr>
        <w:t>.</w:t>
      </w:r>
      <w:r w:rsidR="2F85ABCF" w:rsidRPr="005E2035">
        <w:rPr>
          <w:highlight w:val="yellow"/>
        </w:rPr>
        <w:t xml:space="preserve"> Wash</w:t>
      </w:r>
      <w:r w:rsidR="641E5316" w:rsidRPr="005E2035">
        <w:rPr>
          <w:highlight w:val="yellow"/>
        </w:rPr>
        <w:t xml:space="preserve"> </w:t>
      </w:r>
      <w:r w:rsidR="563857B6" w:rsidRPr="005E2035">
        <w:rPr>
          <w:highlight w:val="yellow"/>
        </w:rPr>
        <w:t xml:space="preserve">for 3 </w:t>
      </w:r>
      <w:r w:rsidR="2856D3D4" w:rsidRPr="005E2035">
        <w:rPr>
          <w:highlight w:val="yellow"/>
        </w:rPr>
        <w:t>min</w:t>
      </w:r>
      <w:r w:rsidR="2F85ABCF" w:rsidRPr="005E2035">
        <w:rPr>
          <w:highlight w:val="yellow"/>
        </w:rPr>
        <w:t xml:space="preserve"> </w:t>
      </w:r>
      <w:r w:rsidR="56943671" w:rsidRPr="005E2035">
        <w:rPr>
          <w:highlight w:val="yellow"/>
        </w:rPr>
        <w:t xml:space="preserve">in </w:t>
      </w:r>
      <w:r w:rsidR="6EFAC812" w:rsidRPr="005E2035">
        <w:rPr>
          <w:highlight w:val="yellow"/>
        </w:rPr>
        <w:t xml:space="preserve">1x </w:t>
      </w:r>
      <w:r w:rsidR="2F85ABCF" w:rsidRPr="005E2035">
        <w:rPr>
          <w:highlight w:val="yellow"/>
        </w:rPr>
        <w:t>TBS</w:t>
      </w:r>
      <w:r w:rsidR="316E050E" w:rsidRPr="005E2035">
        <w:rPr>
          <w:highlight w:val="yellow"/>
        </w:rPr>
        <w:t>.</w:t>
      </w:r>
    </w:p>
    <w:p w14:paraId="4BE65ADC" w14:textId="3968BBFB" w:rsidR="3B498C89" w:rsidRPr="005E2035" w:rsidRDefault="3B498C89" w:rsidP="00155D6D">
      <w:pPr>
        <w:pBdr>
          <w:top w:val="nil"/>
          <w:left w:val="nil"/>
          <w:bottom w:val="nil"/>
          <w:right w:val="nil"/>
          <w:between w:val="nil"/>
        </w:pBdr>
        <w:rPr>
          <w:highlight w:val="yellow"/>
        </w:rPr>
      </w:pPr>
    </w:p>
    <w:p w14:paraId="2F12CC5F" w14:textId="432569F5" w:rsidR="3B498C89" w:rsidRPr="005E2035" w:rsidRDefault="11F01FFA" w:rsidP="00155D6D">
      <w:pPr>
        <w:pBdr>
          <w:top w:val="nil"/>
          <w:left w:val="nil"/>
          <w:bottom w:val="nil"/>
          <w:right w:val="nil"/>
          <w:between w:val="nil"/>
        </w:pBdr>
        <w:rPr>
          <w:highlight w:val="yellow"/>
        </w:rPr>
      </w:pPr>
      <w:r w:rsidRPr="005E2035">
        <w:rPr>
          <w:highlight w:val="yellow"/>
        </w:rPr>
        <w:t>3.</w:t>
      </w:r>
      <w:r w:rsidR="1B1FD3F1" w:rsidRPr="005E2035">
        <w:rPr>
          <w:highlight w:val="yellow"/>
        </w:rPr>
        <w:t xml:space="preserve">3 </w:t>
      </w:r>
      <w:r w:rsidR="1EAE881A" w:rsidRPr="005E2035">
        <w:rPr>
          <w:highlight w:val="yellow"/>
        </w:rPr>
        <w:t xml:space="preserve">Apply </w:t>
      </w:r>
      <w:proofErr w:type="spellStart"/>
      <w:r w:rsidR="3A0CEA7E" w:rsidRPr="005E2035">
        <w:rPr>
          <w:highlight w:val="yellow"/>
        </w:rPr>
        <w:t>RNAscope</w:t>
      </w:r>
      <w:proofErr w:type="spellEnd"/>
      <w:r w:rsidR="3A0CEA7E" w:rsidRPr="005E2035">
        <w:rPr>
          <w:highlight w:val="yellow"/>
        </w:rPr>
        <w:t xml:space="preserve"> Protease Plus </w:t>
      </w:r>
      <w:r w:rsidR="0C229CD5" w:rsidRPr="005E2035">
        <w:rPr>
          <w:highlight w:val="yellow"/>
        </w:rPr>
        <w:t xml:space="preserve">(enough to cover the entire tissue area) and keep at </w:t>
      </w:r>
      <w:r w:rsidR="617BA815" w:rsidRPr="005E2035">
        <w:rPr>
          <w:highlight w:val="yellow"/>
        </w:rPr>
        <w:t>40</w:t>
      </w:r>
      <w:r w:rsidR="00D53F44" w:rsidRPr="005E2035">
        <w:rPr>
          <w:highlight w:val="yellow"/>
        </w:rPr>
        <w:t xml:space="preserve"> </w:t>
      </w:r>
      <w:r w:rsidR="617BA815" w:rsidRPr="005E2035">
        <w:rPr>
          <w:highlight w:val="yellow"/>
        </w:rPr>
        <w:t xml:space="preserve">°C for 30 </w:t>
      </w:r>
      <w:r w:rsidR="13667B7B" w:rsidRPr="005E2035">
        <w:rPr>
          <w:highlight w:val="yellow"/>
        </w:rPr>
        <w:t>min</w:t>
      </w:r>
      <w:r w:rsidR="617BA815" w:rsidRPr="005E2035">
        <w:rPr>
          <w:highlight w:val="yellow"/>
        </w:rPr>
        <w:t xml:space="preserve">. </w:t>
      </w:r>
      <w:r w:rsidR="00D53F44" w:rsidRPr="005E2035">
        <w:rPr>
          <w:highlight w:val="yellow"/>
        </w:rPr>
        <w:t>Use an</w:t>
      </w:r>
      <w:r w:rsidR="617BA815" w:rsidRPr="005E2035">
        <w:rPr>
          <w:highlight w:val="yellow"/>
        </w:rPr>
        <w:t xml:space="preserve"> </w:t>
      </w:r>
      <w:r w:rsidR="00D53F44" w:rsidRPr="005E2035">
        <w:rPr>
          <w:highlight w:val="yellow"/>
        </w:rPr>
        <w:t>o</w:t>
      </w:r>
      <w:r w:rsidR="617BA815" w:rsidRPr="005E2035">
        <w:rPr>
          <w:highlight w:val="yellow"/>
        </w:rPr>
        <w:t>ven</w:t>
      </w:r>
      <w:r w:rsidR="00D53F44" w:rsidRPr="005E2035">
        <w:rPr>
          <w:highlight w:val="yellow"/>
        </w:rPr>
        <w:t>.</w:t>
      </w:r>
      <w:r w:rsidR="617BA815" w:rsidRPr="005E2035">
        <w:rPr>
          <w:highlight w:val="yellow"/>
        </w:rPr>
        <w:t xml:space="preserve"> </w:t>
      </w:r>
      <w:r w:rsidR="22D4D2E7" w:rsidRPr="005E2035">
        <w:rPr>
          <w:highlight w:val="yellow"/>
        </w:rPr>
        <w:t xml:space="preserve">Wash </w:t>
      </w:r>
      <w:r w:rsidR="56612FB1" w:rsidRPr="005E2035">
        <w:rPr>
          <w:highlight w:val="yellow"/>
        </w:rPr>
        <w:t xml:space="preserve">for 5 </w:t>
      </w:r>
      <w:r w:rsidR="13667B7B" w:rsidRPr="005E2035">
        <w:rPr>
          <w:highlight w:val="yellow"/>
        </w:rPr>
        <w:t>min</w:t>
      </w:r>
      <w:r w:rsidR="56612FB1" w:rsidRPr="005E2035">
        <w:rPr>
          <w:highlight w:val="yellow"/>
        </w:rPr>
        <w:t xml:space="preserve"> </w:t>
      </w:r>
      <w:r w:rsidR="22D4D2E7" w:rsidRPr="005E2035">
        <w:rPr>
          <w:highlight w:val="yellow"/>
        </w:rPr>
        <w:t xml:space="preserve">in </w:t>
      </w:r>
      <w:r w:rsidR="3973D210" w:rsidRPr="005E2035">
        <w:rPr>
          <w:highlight w:val="yellow"/>
        </w:rPr>
        <w:t xml:space="preserve">1x </w:t>
      </w:r>
      <w:r w:rsidR="22D4D2E7" w:rsidRPr="005E2035">
        <w:rPr>
          <w:highlight w:val="yellow"/>
        </w:rPr>
        <w:t>TBS</w:t>
      </w:r>
      <w:r w:rsidR="566DFBA2" w:rsidRPr="005E2035">
        <w:rPr>
          <w:highlight w:val="yellow"/>
        </w:rPr>
        <w:t>,</w:t>
      </w:r>
      <w:r w:rsidR="00D53F44" w:rsidRPr="005E2035">
        <w:rPr>
          <w:highlight w:val="yellow"/>
        </w:rPr>
        <w:t xml:space="preserve"> 2x</w:t>
      </w:r>
      <w:r w:rsidR="22D4D2E7" w:rsidRPr="005E2035">
        <w:rPr>
          <w:highlight w:val="yellow"/>
        </w:rPr>
        <w:t>.</w:t>
      </w:r>
    </w:p>
    <w:p w14:paraId="1B19485B" w14:textId="5665EF84" w:rsidR="3B498C89" w:rsidRPr="005E2035" w:rsidRDefault="3B498C89" w:rsidP="00155D6D">
      <w:pPr>
        <w:pBdr>
          <w:top w:val="nil"/>
          <w:left w:val="nil"/>
          <w:bottom w:val="nil"/>
          <w:right w:val="nil"/>
          <w:between w:val="nil"/>
        </w:pBdr>
        <w:rPr>
          <w:highlight w:val="yellow"/>
        </w:rPr>
      </w:pPr>
    </w:p>
    <w:p w14:paraId="716EC5E8" w14:textId="6EABC18C" w:rsidR="3B498C89" w:rsidRPr="005E2035" w:rsidRDefault="7F1C436F" w:rsidP="00155D6D">
      <w:pPr>
        <w:pBdr>
          <w:top w:val="nil"/>
          <w:left w:val="nil"/>
          <w:bottom w:val="nil"/>
          <w:right w:val="nil"/>
          <w:between w:val="nil"/>
        </w:pBdr>
        <w:rPr>
          <w:highlight w:val="yellow"/>
        </w:rPr>
      </w:pPr>
      <w:r w:rsidRPr="005E2035">
        <w:rPr>
          <w:highlight w:val="yellow"/>
        </w:rPr>
        <w:t>3.</w:t>
      </w:r>
      <w:r w:rsidR="21E9217F" w:rsidRPr="005E2035">
        <w:rPr>
          <w:highlight w:val="yellow"/>
        </w:rPr>
        <w:t>4 P</w:t>
      </w:r>
      <w:r w:rsidR="00D53F44" w:rsidRPr="005E2035">
        <w:rPr>
          <w:highlight w:val="yellow"/>
        </w:rPr>
        <w:t>erform p</w:t>
      </w:r>
      <w:r w:rsidR="21E9217F" w:rsidRPr="005E2035">
        <w:rPr>
          <w:highlight w:val="yellow"/>
        </w:rPr>
        <w:t>robe</w:t>
      </w:r>
      <w:r w:rsidR="0B205D97" w:rsidRPr="005E2035">
        <w:rPr>
          <w:highlight w:val="yellow"/>
        </w:rPr>
        <w:t xml:space="preserve"> preparation </w:t>
      </w:r>
      <w:r w:rsidR="00D53F44" w:rsidRPr="005E2035">
        <w:rPr>
          <w:highlight w:val="yellow"/>
        </w:rPr>
        <w:t>by</w:t>
      </w:r>
      <w:r w:rsidR="16A5BAA6" w:rsidRPr="005E2035">
        <w:rPr>
          <w:highlight w:val="yellow"/>
        </w:rPr>
        <w:t xml:space="preserve"> </w:t>
      </w:r>
      <w:r w:rsidR="3179388A" w:rsidRPr="005E2035">
        <w:rPr>
          <w:highlight w:val="yellow"/>
        </w:rPr>
        <w:t>denaturation</w:t>
      </w:r>
      <w:r w:rsidR="0B205D97" w:rsidRPr="005E2035">
        <w:rPr>
          <w:highlight w:val="yellow"/>
        </w:rPr>
        <w:t xml:space="preserve"> at 90</w:t>
      </w:r>
      <w:r w:rsidR="00D53F44" w:rsidRPr="005E2035">
        <w:rPr>
          <w:highlight w:val="yellow"/>
        </w:rPr>
        <w:t xml:space="preserve"> </w:t>
      </w:r>
      <w:r w:rsidR="0B205D97" w:rsidRPr="005E2035">
        <w:rPr>
          <w:highlight w:val="yellow"/>
        </w:rPr>
        <w:t xml:space="preserve">°C for 4 min of </w:t>
      </w:r>
      <w:r w:rsidR="5F11B1D7" w:rsidRPr="005E2035">
        <w:rPr>
          <w:highlight w:val="yellow"/>
        </w:rPr>
        <w:t xml:space="preserve">the miRNA </w:t>
      </w:r>
      <w:r w:rsidR="2DC757E4" w:rsidRPr="005E2035">
        <w:rPr>
          <w:highlight w:val="yellow"/>
        </w:rPr>
        <w:t xml:space="preserve">LNA </w:t>
      </w:r>
      <w:r w:rsidR="5F11B1D7" w:rsidRPr="005E2035">
        <w:rPr>
          <w:highlight w:val="yellow"/>
        </w:rPr>
        <w:t>probe.</w:t>
      </w:r>
      <w:r w:rsidR="1FE7D507" w:rsidRPr="005E2035">
        <w:rPr>
          <w:highlight w:val="yellow"/>
        </w:rPr>
        <w:t xml:space="preserve"> Then </w:t>
      </w:r>
      <w:r w:rsidR="5714634D" w:rsidRPr="005E2035">
        <w:rPr>
          <w:highlight w:val="yellow"/>
        </w:rPr>
        <w:t xml:space="preserve">immediately </w:t>
      </w:r>
      <w:r w:rsidR="1FE7D507" w:rsidRPr="005E2035">
        <w:rPr>
          <w:highlight w:val="yellow"/>
        </w:rPr>
        <w:t xml:space="preserve">dilute the probe using </w:t>
      </w:r>
      <w:r w:rsidR="0B205D97" w:rsidRPr="005E2035">
        <w:rPr>
          <w:highlight w:val="yellow"/>
        </w:rPr>
        <w:t>miRNA</w:t>
      </w:r>
      <w:r w:rsidR="00D53F44" w:rsidRPr="005E2035">
        <w:rPr>
          <w:highlight w:val="yellow"/>
        </w:rPr>
        <w:t>-</w:t>
      </w:r>
      <w:r w:rsidR="0B205D97" w:rsidRPr="005E2035">
        <w:rPr>
          <w:highlight w:val="yellow"/>
        </w:rPr>
        <w:t xml:space="preserve">ISH buffer. </w:t>
      </w:r>
      <w:r w:rsidR="1B2B5738" w:rsidRPr="005E2035">
        <w:rPr>
          <w:highlight w:val="yellow"/>
        </w:rPr>
        <w:t>Vortex and spin the probe solution.</w:t>
      </w:r>
    </w:p>
    <w:p w14:paraId="566AD2A7" w14:textId="4AD2BF1E" w:rsidR="3B498C89" w:rsidRPr="005E2035" w:rsidRDefault="3B498C89" w:rsidP="00155D6D">
      <w:pPr>
        <w:pBdr>
          <w:top w:val="nil"/>
          <w:left w:val="nil"/>
          <w:bottom w:val="nil"/>
          <w:right w:val="nil"/>
          <w:between w:val="nil"/>
        </w:pBdr>
        <w:rPr>
          <w:highlight w:val="yellow"/>
        </w:rPr>
      </w:pPr>
    </w:p>
    <w:p w14:paraId="040D9911" w14:textId="7967137D" w:rsidR="00D53F44" w:rsidRPr="005E2035" w:rsidRDefault="00D53F44" w:rsidP="00155D6D">
      <w:pPr>
        <w:pBdr>
          <w:top w:val="nil"/>
          <w:left w:val="nil"/>
          <w:bottom w:val="nil"/>
          <w:right w:val="nil"/>
          <w:between w:val="nil"/>
        </w:pBdr>
        <w:rPr>
          <w:highlight w:val="yellow"/>
        </w:rPr>
      </w:pPr>
      <w:r w:rsidRPr="005E2035">
        <w:rPr>
          <w:highlight w:val="yellow"/>
        </w:rPr>
        <w:t>NOTE: During the development of this protocol miR-181c-3p target probe was used at a dilution of 1:250.</w:t>
      </w:r>
    </w:p>
    <w:p w14:paraId="41AB0089" w14:textId="77777777" w:rsidR="00D53F44" w:rsidRPr="005E2035" w:rsidRDefault="00D53F44" w:rsidP="00155D6D">
      <w:pPr>
        <w:pBdr>
          <w:top w:val="nil"/>
          <w:left w:val="nil"/>
          <w:bottom w:val="nil"/>
          <w:right w:val="nil"/>
          <w:between w:val="nil"/>
        </w:pBdr>
        <w:rPr>
          <w:highlight w:val="yellow"/>
        </w:rPr>
      </w:pPr>
    </w:p>
    <w:p w14:paraId="54CE9ECB" w14:textId="378E10A9" w:rsidR="3B498C89" w:rsidRPr="005E2035" w:rsidRDefault="31DB8FE1" w:rsidP="00155D6D">
      <w:pPr>
        <w:pBdr>
          <w:top w:val="nil"/>
          <w:left w:val="nil"/>
          <w:bottom w:val="nil"/>
          <w:right w:val="nil"/>
          <w:between w:val="nil"/>
        </w:pBdr>
        <w:rPr>
          <w:highlight w:val="yellow"/>
        </w:rPr>
      </w:pPr>
      <w:r w:rsidRPr="005E2035">
        <w:rPr>
          <w:highlight w:val="yellow"/>
        </w:rPr>
        <w:t>3.</w:t>
      </w:r>
      <w:r w:rsidR="1DA65F9F" w:rsidRPr="005E2035">
        <w:rPr>
          <w:highlight w:val="yellow"/>
        </w:rPr>
        <w:t xml:space="preserve">5 </w:t>
      </w:r>
      <w:r w:rsidR="3A453AFF" w:rsidRPr="005E2035">
        <w:rPr>
          <w:highlight w:val="yellow"/>
        </w:rPr>
        <w:t>Apply probe (enough to cover the entire tissue area) and p</w:t>
      </w:r>
      <w:r w:rsidR="2924E2EF" w:rsidRPr="005E2035">
        <w:rPr>
          <w:highlight w:val="yellow"/>
        </w:rPr>
        <w:t>lace</w:t>
      </w:r>
      <w:r w:rsidR="4BEE88C9" w:rsidRPr="005E2035">
        <w:rPr>
          <w:highlight w:val="yellow"/>
        </w:rPr>
        <w:t xml:space="preserve"> </w:t>
      </w:r>
      <w:r w:rsidR="2924E2EF" w:rsidRPr="005E2035">
        <w:rPr>
          <w:highlight w:val="yellow"/>
        </w:rPr>
        <w:t>back in the oven for 1 h at 60</w:t>
      </w:r>
      <w:r w:rsidR="00D53F44" w:rsidRPr="005E2035">
        <w:rPr>
          <w:highlight w:val="yellow"/>
        </w:rPr>
        <w:t xml:space="preserve"> </w:t>
      </w:r>
      <w:r w:rsidR="2924E2EF" w:rsidRPr="005E2035">
        <w:rPr>
          <w:highlight w:val="yellow"/>
        </w:rPr>
        <w:t xml:space="preserve">°C. </w:t>
      </w:r>
      <w:r w:rsidR="78197D50" w:rsidRPr="005E2035">
        <w:rPr>
          <w:highlight w:val="yellow"/>
        </w:rPr>
        <w:t>Wash</w:t>
      </w:r>
      <w:r w:rsidR="64CB9DC5" w:rsidRPr="005E2035">
        <w:rPr>
          <w:highlight w:val="yellow"/>
        </w:rPr>
        <w:t xml:space="preserve"> for 5 </w:t>
      </w:r>
      <w:r w:rsidR="599EF285" w:rsidRPr="005E2035">
        <w:rPr>
          <w:highlight w:val="yellow"/>
        </w:rPr>
        <w:t>min</w:t>
      </w:r>
      <w:r w:rsidR="78197D50" w:rsidRPr="005E2035">
        <w:rPr>
          <w:highlight w:val="yellow"/>
        </w:rPr>
        <w:t xml:space="preserve"> in </w:t>
      </w:r>
      <w:r w:rsidR="55103DCD" w:rsidRPr="005E2035">
        <w:rPr>
          <w:highlight w:val="yellow"/>
        </w:rPr>
        <w:t>5x</w:t>
      </w:r>
      <w:r w:rsidR="78197D50" w:rsidRPr="005E2035">
        <w:rPr>
          <w:highlight w:val="yellow"/>
        </w:rPr>
        <w:t xml:space="preserve"> Saline Sodium Citrate (SSC) buffer.</w:t>
      </w:r>
    </w:p>
    <w:p w14:paraId="4462DC55" w14:textId="2164069D" w:rsidR="3B498C89" w:rsidRPr="005E2035" w:rsidRDefault="3B498C89" w:rsidP="00155D6D">
      <w:pPr>
        <w:pBdr>
          <w:top w:val="nil"/>
          <w:left w:val="nil"/>
          <w:bottom w:val="nil"/>
          <w:right w:val="nil"/>
          <w:between w:val="nil"/>
        </w:pBdr>
        <w:rPr>
          <w:highlight w:val="yellow"/>
        </w:rPr>
      </w:pPr>
    </w:p>
    <w:p w14:paraId="432AE019" w14:textId="7BFBD40E" w:rsidR="3B498C89" w:rsidRPr="005E2035" w:rsidRDefault="62764853" w:rsidP="00155D6D">
      <w:pPr>
        <w:pBdr>
          <w:top w:val="nil"/>
          <w:left w:val="nil"/>
          <w:bottom w:val="nil"/>
          <w:right w:val="nil"/>
          <w:between w:val="nil"/>
        </w:pBdr>
        <w:rPr>
          <w:highlight w:val="yellow"/>
        </w:rPr>
      </w:pPr>
      <w:r w:rsidRPr="005E2035">
        <w:rPr>
          <w:highlight w:val="yellow"/>
        </w:rPr>
        <w:t>3.</w:t>
      </w:r>
      <w:r w:rsidR="6B7678E4" w:rsidRPr="005E2035">
        <w:rPr>
          <w:highlight w:val="yellow"/>
        </w:rPr>
        <w:t xml:space="preserve">6 </w:t>
      </w:r>
      <w:r w:rsidR="00D53F44" w:rsidRPr="005E2035">
        <w:rPr>
          <w:highlight w:val="yellow"/>
        </w:rPr>
        <w:t xml:space="preserve">Perform five stringent washes in SSC prewarmed at 60 °C in the following order and dilutions for 5 min each round: one round of 5x SSC, two rounds of 1x SSC, and two rounds of </w:t>
      </w:r>
      <w:r w:rsidR="2924E2EF" w:rsidRPr="005E2035">
        <w:rPr>
          <w:highlight w:val="yellow"/>
        </w:rPr>
        <w:t>0.2x</w:t>
      </w:r>
      <w:r w:rsidR="513594C3" w:rsidRPr="005E2035">
        <w:rPr>
          <w:highlight w:val="yellow"/>
        </w:rPr>
        <w:t xml:space="preserve"> SSC</w:t>
      </w:r>
      <w:r w:rsidR="2924E2EF" w:rsidRPr="005E2035">
        <w:rPr>
          <w:highlight w:val="yellow"/>
        </w:rPr>
        <w:t xml:space="preserve">. </w:t>
      </w:r>
    </w:p>
    <w:p w14:paraId="668556D8" w14:textId="388AB1E1" w:rsidR="0B016C92" w:rsidRPr="005E2035" w:rsidRDefault="0B016C92" w:rsidP="00155D6D">
      <w:pPr>
        <w:pBdr>
          <w:top w:val="nil"/>
          <w:left w:val="nil"/>
          <w:bottom w:val="nil"/>
          <w:right w:val="nil"/>
          <w:between w:val="nil"/>
        </w:pBdr>
        <w:rPr>
          <w:highlight w:val="yellow"/>
        </w:rPr>
      </w:pPr>
    </w:p>
    <w:p w14:paraId="2D508A15" w14:textId="262E28A2" w:rsidR="3B498C89" w:rsidRPr="005E2035" w:rsidRDefault="1C1CF00F" w:rsidP="00155D6D">
      <w:pPr>
        <w:pBdr>
          <w:top w:val="nil"/>
          <w:left w:val="nil"/>
          <w:bottom w:val="nil"/>
          <w:right w:val="nil"/>
          <w:between w:val="nil"/>
        </w:pBdr>
        <w:rPr>
          <w:highlight w:val="yellow"/>
        </w:rPr>
      </w:pPr>
      <w:r w:rsidRPr="005E2035">
        <w:rPr>
          <w:highlight w:val="yellow"/>
        </w:rPr>
        <w:t>3.</w:t>
      </w:r>
      <w:r w:rsidR="5577AF34" w:rsidRPr="005E2035">
        <w:rPr>
          <w:highlight w:val="yellow"/>
        </w:rPr>
        <w:t xml:space="preserve">7 Wash </w:t>
      </w:r>
      <w:r w:rsidR="5FE5EDB1" w:rsidRPr="005E2035">
        <w:rPr>
          <w:highlight w:val="yellow"/>
        </w:rPr>
        <w:t xml:space="preserve">for 5 </w:t>
      </w:r>
      <w:r w:rsidR="65F1D556" w:rsidRPr="005E2035">
        <w:rPr>
          <w:highlight w:val="yellow"/>
        </w:rPr>
        <w:t>min</w:t>
      </w:r>
      <w:r w:rsidR="5577AF34" w:rsidRPr="005E2035">
        <w:rPr>
          <w:highlight w:val="yellow"/>
        </w:rPr>
        <w:t xml:space="preserve"> in 0.2x SSC</w:t>
      </w:r>
      <w:r w:rsidR="2FE63B4D" w:rsidRPr="005E2035">
        <w:rPr>
          <w:highlight w:val="yellow"/>
        </w:rPr>
        <w:t xml:space="preserve"> at room temperature</w:t>
      </w:r>
      <w:r w:rsidR="5577AF34" w:rsidRPr="005E2035">
        <w:rPr>
          <w:highlight w:val="yellow"/>
        </w:rPr>
        <w:t>.</w:t>
      </w:r>
      <w:r w:rsidR="4A40F622" w:rsidRPr="005E2035">
        <w:rPr>
          <w:highlight w:val="yellow"/>
        </w:rPr>
        <w:t xml:space="preserve"> I</w:t>
      </w:r>
      <w:r w:rsidR="2FC76050" w:rsidRPr="005E2035">
        <w:rPr>
          <w:highlight w:val="yellow"/>
        </w:rPr>
        <w:t xml:space="preserve">ncubate with </w:t>
      </w:r>
      <w:r w:rsidR="7C4E1191" w:rsidRPr="005E2035">
        <w:rPr>
          <w:highlight w:val="yellow"/>
        </w:rPr>
        <w:t>b</w:t>
      </w:r>
      <w:r w:rsidR="2FC76050" w:rsidRPr="005E2035">
        <w:rPr>
          <w:highlight w:val="yellow"/>
        </w:rPr>
        <w:t>locking buffer</w:t>
      </w:r>
      <w:r w:rsidR="1FB15B97" w:rsidRPr="005E2035">
        <w:rPr>
          <w:highlight w:val="yellow"/>
        </w:rPr>
        <w:t xml:space="preserve"> for 30 </w:t>
      </w:r>
      <w:r w:rsidR="47784908" w:rsidRPr="005E2035">
        <w:rPr>
          <w:highlight w:val="yellow"/>
        </w:rPr>
        <w:t>min</w:t>
      </w:r>
      <w:r w:rsidR="1967761C" w:rsidRPr="005E2035">
        <w:rPr>
          <w:highlight w:val="yellow"/>
        </w:rPr>
        <w:t xml:space="preserve"> </w:t>
      </w:r>
      <w:r w:rsidR="1FB15B97" w:rsidRPr="005E2035">
        <w:rPr>
          <w:highlight w:val="yellow"/>
        </w:rPr>
        <w:t xml:space="preserve">at </w:t>
      </w:r>
      <w:r w:rsidR="1FB15B97" w:rsidRPr="005E2035">
        <w:rPr>
          <w:highlight w:val="yellow"/>
        </w:rPr>
        <w:lastRenderedPageBreak/>
        <w:t>room temperature in a humidified chamber.</w:t>
      </w:r>
      <w:r w:rsidR="0004750A" w:rsidRPr="005E2035">
        <w:rPr>
          <w:highlight w:val="yellow"/>
        </w:rPr>
        <w:t xml:space="preserve"> Use</w:t>
      </w:r>
      <w:r w:rsidR="3972D8C4" w:rsidRPr="005E2035">
        <w:rPr>
          <w:highlight w:val="yellow"/>
        </w:rPr>
        <w:t xml:space="preserve"> </w:t>
      </w:r>
      <w:r w:rsidR="5C3ECF26" w:rsidRPr="005E2035">
        <w:rPr>
          <w:highlight w:val="yellow"/>
        </w:rPr>
        <w:t xml:space="preserve">a combination of </w:t>
      </w:r>
      <w:r w:rsidR="612CB71F" w:rsidRPr="005E2035">
        <w:rPr>
          <w:highlight w:val="yellow"/>
        </w:rPr>
        <w:t xml:space="preserve">1x </w:t>
      </w:r>
      <w:r w:rsidR="5C3ECF26" w:rsidRPr="005E2035">
        <w:rPr>
          <w:highlight w:val="yellow"/>
        </w:rPr>
        <w:t>TBS and 0.5% Blocking Reagent</w:t>
      </w:r>
      <w:r w:rsidR="151B094E" w:rsidRPr="005E2035">
        <w:rPr>
          <w:highlight w:val="yellow"/>
        </w:rPr>
        <w:t xml:space="preserve"> Powder</w:t>
      </w:r>
      <w:r w:rsidR="5610C7CB" w:rsidRPr="005E2035">
        <w:rPr>
          <w:highlight w:val="yellow"/>
        </w:rPr>
        <w:t>, make sure to vortex and spin the blocking solution before application</w:t>
      </w:r>
      <w:r w:rsidR="0004750A" w:rsidRPr="005E2035">
        <w:rPr>
          <w:highlight w:val="yellow"/>
        </w:rPr>
        <w:t>.</w:t>
      </w:r>
    </w:p>
    <w:p w14:paraId="68DB6E51" w14:textId="77777777" w:rsidR="0004750A" w:rsidRPr="005E2035" w:rsidRDefault="0004750A" w:rsidP="00155D6D">
      <w:pPr>
        <w:pBdr>
          <w:top w:val="nil"/>
          <w:left w:val="nil"/>
          <w:bottom w:val="nil"/>
          <w:right w:val="nil"/>
          <w:between w:val="nil"/>
        </w:pBdr>
        <w:rPr>
          <w:highlight w:val="yellow"/>
        </w:rPr>
      </w:pPr>
    </w:p>
    <w:p w14:paraId="048555CC" w14:textId="1A1C0542" w:rsidR="3B498C89" w:rsidRPr="005E2035" w:rsidRDefault="71464A9C" w:rsidP="00155D6D">
      <w:pPr>
        <w:pBdr>
          <w:top w:val="nil"/>
          <w:left w:val="nil"/>
          <w:bottom w:val="nil"/>
          <w:right w:val="nil"/>
          <w:between w:val="nil"/>
        </w:pBdr>
        <w:rPr>
          <w:highlight w:val="yellow"/>
        </w:rPr>
      </w:pPr>
      <w:r w:rsidRPr="005E2035">
        <w:rPr>
          <w:highlight w:val="yellow"/>
        </w:rPr>
        <w:t>3.</w:t>
      </w:r>
      <w:r w:rsidR="0004750A" w:rsidRPr="005E2035">
        <w:rPr>
          <w:highlight w:val="yellow"/>
        </w:rPr>
        <w:t xml:space="preserve">8 </w:t>
      </w:r>
      <w:r w:rsidR="34E5424C" w:rsidRPr="005E2035">
        <w:rPr>
          <w:highlight w:val="yellow"/>
        </w:rPr>
        <w:t>Apply an Anti-Digoxigenin (Mouse) HRP Conjugate</w:t>
      </w:r>
      <w:r w:rsidR="3683ECD8" w:rsidRPr="005E2035">
        <w:rPr>
          <w:highlight w:val="yellow"/>
        </w:rPr>
        <w:t xml:space="preserve"> </w:t>
      </w:r>
      <w:r w:rsidR="3FA83B2B" w:rsidRPr="005E2035">
        <w:rPr>
          <w:highlight w:val="yellow"/>
        </w:rPr>
        <w:t>(for these samples</w:t>
      </w:r>
      <w:r w:rsidR="0004750A" w:rsidRPr="005E2035">
        <w:rPr>
          <w:highlight w:val="yellow"/>
        </w:rPr>
        <w:t>,</w:t>
      </w:r>
      <w:r w:rsidR="3683ECD8" w:rsidRPr="005E2035">
        <w:rPr>
          <w:highlight w:val="yellow"/>
        </w:rPr>
        <w:t xml:space="preserve"> a dilution of</w:t>
      </w:r>
      <w:r w:rsidR="533F9BBA" w:rsidRPr="005E2035">
        <w:rPr>
          <w:highlight w:val="yellow"/>
        </w:rPr>
        <w:t xml:space="preserve"> 1:500</w:t>
      </w:r>
      <w:r w:rsidR="5E2B80F8" w:rsidRPr="005E2035">
        <w:rPr>
          <w:highlight w:val="yellow"/>
        </w:rPr>
        <w:t xml:space="preserve"> was used)</w:t>
      </w:r>
      <w:r w:rsidR="34E5424C" w:rsidRPr="005E2035">
        <w:rPr>
          <w:highlight w:val="yellow"/>
        </w:rPr>
        <w:t xml:space="preserve"> and incubate for 30 </w:t>
      </w:r>
      <w:r w:rsidR="5065B428" w:rsidRPr="005E2035">
        <w:rPr>
          <w:highlight w:val="yellow"/>
        </w:rPr>
        <w:t>min</w:t>
      </w:r>
      <w:r w:rsidR="34E5424C" w:rsidRPr="005E2035">
        <w:rPr>
          <w:highlight w:val="yellow"/>
        </w:rPr>
        <w:t xml:space="preserve"> at room temperature in a humidified chamber.</w:t>
      </w:r>
    </w:p>
    <w:p w14:paraId="1B0500C2" w14:textId="0EB368DA" w:rsidR="3B498C89" w:rsidRPr="005E2035" w:rsidRDefault="3B498C89" w:rsidP="00155D6D">
      <w:pPr>
        <w:pBdr>
          <w:top w:val="nil"/>
          <w:left w:val="nil"/>
          <w:bottom w:val="nil"/>
          <w:right w:val="nil"/>
          <w:between w:val="nil"/>
        </w:pBdr>
        <w:rPr>
          <w:highlight w:val="yellow"/>
        </w:rPr>
      </w:pPr>
    </w:p>
    <w:p w14:paraId="37ECEF51" w14:textId="512EDF11" w:rsidR="3B498C89" w:rsidRPr="005E2035" w:rsidRDefault="1F5B12E0" w:rsidP="00155D6D">
      <w:pPr>
        <w:pBdr>
          <w:top w:val="nil"/>
          <w:left w:val="nil"/>
          <w:bottom w:val="nil"/>
          <w:right w:val="nil"/>
          <w:between w:val="nil"/>
        </w:pBdr>
        <w:rPr>
          <w:highlight w:val="yellow"/>
        </w:rPr>
      </w:pPr>
      <w:r w:rsidRPr="005E2035">
        <w:rPr>
          <w:highlight w:val="yellow"/>
        </w:rPr>
        <w:t>3.</w:t>
      </w:r>
      <w:r w:rsidR="0004750A" w:rsidRPr="005E2035">
        <w:rPr>
          <w:highlight w:val="yellow"/>
        </w:rPr>
        <w:t>9</w:t>
      </w:r>
      <w:r w:rsidR="71ADCC87" w:rsidRPr="005E2035">
        <w:rPr>
          <w:highlight w:val="yellow"/>
        </w:rPr>
        <w:t xml:space="preserve"> Wash for 5 </w:t>
      </w:r>
      <w:r w:rsidR="65F010D9" w:rsidRPr="005E2035">
        <w:rPr>
          <w:highlight w:val="yellow"/>
        </w:rPr>
        <w:t>min</w:t>
      </w:r>
      <w:r w:rsidR="71ADCC87" w:rsidRPr="005E2035">
        <w:rPr>
          <w:highlight w:val="yellow"/>
        </w:rPr>
        <w:t xml:space="preserve"> in </w:t>
      </w:r>
      <w:r w:rsidR="43904C72" w:rsidRPr="005E2035">
        <w:rPr>
          <w:highlight w:val="yellow"/>
        </w:rPr>
        <w:t xml:space="preserve">1x </w:t>
      </w:r>
      <w:r w:rsidR="71ADCC87" w:rsidRPr="005E2035">
        <w:rPr>
          <w:highlight w:val="yellow"/>
        </w:rPr>
        <w:t>TBS-T, 3</w:t>
      </w:r>
      <w:r w:rsidR="0004750A" w:rsidRPr="005E2035">
        <w:rPr>
          <w:highlight w:val="yellow"/>
        </w:rPr>
        <w:t>x</w:t>
      </w:r>
      <w:r w:rsidR="619C0477" w:rsidRPr="005E2035">
        <w:rPr>
          <w:highlight w:val="yellow"/>
        </w:rPr>
        <w:t xml:space="preserve"> Apply </w:t>
      </w:r>
      <w:r w:rsidR="43E30F3C" w:rsidRPr="005E2035">
        <w:rPr>
          <w:highlight w:val="yellow"/>
        </w:rPr>
        <w:t xml:space="preserve">a recommended dilution of 1:50 of the </w:t>
      </w:r>
      <w:proofErr w:type="spellStart"/>
      <w:r w:rsidR="619C0477" w:rsidRPr="005E2035">
        <w:rPr>
          <w:highlight w:val="yellow"/>
        </w:rPr>
        <w:t>Tyramide</w:t>
      </w:r>
      <w:proofErr w:type="spellEnd"/>
      <w:r w:rsidR="619C0477" w:rsidRPr="005E2035">
        <w:rPr>
          <w:highlight w:val="yellow"/>
        </w:rPr>
        <w:t xml:space="preserve"> Signal Amplification Plus Cyanine 3 (TSA+Cy3) fluorophore </w:t>
      </w:r>
      <w:r w:rsidR="0254F859" w:rsidRPr="005E2035">
        <w:rPr>
          <w:highlight w:val="yellow"/>
        </w:rPr>
        <w:t xml:space="preserve">for 10 </w:t>
      </w:r>
      <w:r w:rsidR="65F010D9" w:rsidRPr="005E2035">
        <w:rPr>
          <w:highlight w:val="yellow"/>
        </w:rPr>
        <w:t>min</w:t>
      </w:r>
      <w:r w:rsidR="0254F859" w:rsidRPr="005E2035">
        <w:rPr>
          <w:highlight w:val="yellow"/>
        </w:rPr>
        <w:t xml:space="preserve"> in a humidity chamber at room temperature</w:t>
      </w:r>
      <w:r w:rsidR="63927763" w:rsidRPr="005E2035">
        <w:rPr>
          <w:highlight w:val="yellow"/>
        </w:rPr>
        <w:t xml:space="preserve"> (ambient and uncontrolled humidity)</w:t>
      </w:r>
      <w:r w:rsidR="0254F859" w:rsidRPr="005E2035">
        <w:rPr>
          <w:highlight w:val="yellow"/>
        </w:rPr>
        <w:t>.</w:t>
      </w:r>
      <w:r w:rsidR="22FD79EF" w:rsidRPr="005E2035">
        <w:rPr>
          <w:highlight w:val="yellow"/>
        </w:rPr>
        <w:t xml:space="preserve"> Make sure to vortex and spin the TSA+Cy3 solution before application.</w:t>
      </w:r>
    </w:p>
    <w:p w14:paraId="03D62F20" w14:textId="5A215461" w:rsidR="3B498C89" w:rsidRPr="005E2035" w:rsidRDefault="3B498C89" w:rsidP="00155D6D">
      <w:pPr>
        <w:pBdr>
          <w:top w:val="nil"/>
          <w:left w:val="nil"/>
          <w:bottom w:val="nil"/>
          <w:right w:val="nil"/>
          <w:between w:val="nil"/>
        </w:pBdr>
        <w:rPr>
          <w:highlight w:val="yellow"/>
        </w:rPr>
      </w:pPr>
    </w:p>
    <w:p w14:paraId="5BA86AAB" w14:textId="23203A03" w:rsidR="3B498C89" w:rsidRPr="005E2035" w:rsidRDefault="274ADE27" w:rsidP="00155D6D">
      <w:pPr>
        <w:pBdr>
          <w:top w:val="nil"/>
          <w:left w:val="nil"/>
          <w:bottom w:val="nil"/>
          <w:right w:val="nil"/>
          <w:between w:val="nil"/>
        </w:pBdr>
        <w:rPr>
          <w:highlight w:val="yellow"/>
        </w:rPr>
      </w:pPr>
      <w:r w:rsidRPr="005E2035">
        <w:rPr>
          <w:highlight w:val="yellow"/>
        </w:rPr>
        <w:t>3.</w:t>
      </w:r>
      <w:r w:rsidR="0E653A7D" w:rsidRPr="005E2035">
        <w:rPr>
          <w:highlight w:val="yellow"/>
        </w:rPr>
        <w:t>1</w:t>
      </w:r>
      <w:r w:rsidR="001F5783" w:rsidRPr="005E2035">
        <w:rPr>
          <w:highlight w:val="yellow"/>
        </w:rPr>
        <w:t xml:space="preserve">0 </w:t>
      </w:r>
      <w:r w:rsidR="0E653A7D" w:rsidRPr="005E2035">
        <w:rPr>
          <w:highlight w:val="yellow"/>
        </w:rPr>
        <w:t xml:space="preserve">Wash for 5 </w:t>
      </w:r>
      <w:r w:rsidR="2E67F8A6" w:rsidRPr="005E2035">
        <w:rPr>
          <w:highlight w:val="yellow"/>
        </w:rPr>
        <w:t>min</w:t>
      </w:r>
      <w:r w:rsidR="0E653A7D" w:rsidRPr="005E2035">
        <w:rPr>
          <w:highlight w:val="yellow"/>
        </w:rPr>
        <w:t xml:space="preserve"> in </w:t>
      </w:r>
      <w:r w:rsidR="7B2ABEAB" w:rsidRPr="005E2035">
        <w:rPr>
          <w:highlight w:val="yellow"/>
        </w:rPr>
        <w:t xml:space="preserve">1x </w:t>
      </w:r>
      <w:r w:rsidR="0E653A7D" w:rsidRPr="005E2035">
        <w:rPr>
          <w:highlight w:val="yellow"/>
        </w:rPr>
        <w:t>TBS-T, 3</w:t>
      </w:r>
      <w:r w:rsidR="0004750A" w:rsidRPr="005E2035">
        <w:rPr>
          <w:highlight w:val="yellow"/>
        </w:rPr>
        <w:t>x</w:t>
      </w:r>
      <w:r w:rsidR="0E653A7D" w:rsidRPr="005E2035">
        <w:rPr>
          <w:highlight w:val="yellow"/>
        </w:rPr>
        <w:t>.</w:t>
      </w:r>
    </w:p>
    <w:p w14:paraId="329F64C2" w14:textId="3870A96C" w:rsidR="3B498C89" w:rsidRPr="005E2035" w:rsidRDefault="3B498C89" w:rsidP="00155D6D">
      <w:pPr>
        <w:pBdr>
          <w:top w:val="nil"/>
          <w:left w:val="nil"/>
          <w:bottom w:val="nil"/>
          <w:right w:val="nil"/>
          <w:between w:val="nil"/>
        </w:pBdr>
        <w:rPr>
          <w:highlight w:val="yellow"/>
        </w:rPr>
      </w:pPr>
    </w:p>
    <w:p w14:paraId="623B5663" w14:textId="0932E92A" w:rsidR="3B498C89" w:rsidRPr="005E2035" w:rsidRDefault="10D7F77C" w:rsidP="00155D6D">
      <w:pPr>
        <w:pBdr>
          <w:top w:val="nil"/>
          <w:left w:val="nil"/>
          <w:bottom w:val="nil"/>
          <w:right w:val="nil"/>
          <w:between w:val="nil"/>
        </w:pBdr>
        <w:rPr>
          <w:b/>
          <w:bCs/>
          <w:highlight w:val="yellow"/>
        </w:rPr>
      </w:pPr>
      <w:r w:rsidRPr="005E2035">
        <w:rPr>
          <w:b/>
          <w:bCs/>
          <w:highlight w:val="yellow"/>
        </w:rPr>
        <w:t>4. Nuclear</w:t>
      </w:r>
      <w:r w:rsidR="0004750A" w:rsidRPr="005E2035">
        <w:rPr>
          <w:b/>
          <w:bCs/>
          <w:highlight w:val="yellow"/>
        </w:rPr>
        <w:t xml:space="preserve"> s</w:t>
      </w:r>
      <w:r w:rsidRPr="005E2035">
        <w:rPr>
          <w:b/>
          <w:bCs/>
          <w:highlight w:val="yellow"/>
        </w:rPr>
        <w:t xml:space="preserve">taining and </w:t>
      </w:r>
      <w:r w:rsidR="0004750A" w:rsidRPr="005E2035">
        <w:rPr>
          <w:b/>
          <w:bCs/>
          <w:highlight w:val="yellow"/>
        </w:rPr>
        <w:t>m</w:t>
      </w:r>
      <w:r w:rsidRPr="005E2035">
        <w:rPr>
          <w:b/>
          <w:bCs/>
          <w:highlight w:val="yellow"/>
        </w:rPr>
        <w:t>ounting</w:t>
      </w:r>
    </w:p>
    <w:p w14:paraId="19ED81A1" w14:textId="09749C68" w:rsidR="0B016C92" w:rsidRPr="005E2035" w:rsidRDefault="0B016C92" w:rsidP="00155D6D">
      <w:pPr>
        <w:pBdr>
          <w:top w:val="nil"/>
          <w:left w:val="nil"/>
          <w:bottom w:val="nil"/>
          <w:right w:val="nil"/>
          <w:between w:val="nil"/>
        </w:pBdr>
        <w:rPr>
          <w:b/>
          <w:bCs/>
          <w:highlight w:val="yellow"/>
        </w:rPr>
      </w:pPr>
    </w:p>
    <w:p w14:paraId="057720C0" w14:textId="77777777" w:rsidR="0004750A" w:rsidRPr="005E2035" w:rsidRDefault="0BD3FC6E" w:rsidP="00155D6D">
      <w:pPr>
        <w:pBdr>
          <w:top w:val="nil"/>
          <w:left w:val="nil"/>
          <w:bottom w:val="nil"/>
          <w:right w:val="nil"/>
          <w:between w:val="nil"/>
        </w:pBdr>
        <w:rPr>
          <w:highlight w:val="yellow"/>
        </w:rPr>
      </w:pPr>
      <w:r w:rsidRPr="005E2035">
        <w:rPr>
          <w:highlight w:val="yellow"/>
        </w:rPr>
        <w:t>4.</w:t>
      </w:r>
      <w:r w:rsidR="452A18F6" w:rsidRPr="005E2035">
        <w:rPr>
          <w:highlight w:val="yellow"/>
        </w:rPr>
        <w:t xml:space="preserve">1 Apply </w:t>
      </w:r>
      <w:r w:rsidR="1A91C932" w:rsidRPr="005E2035">
        <w:rPr>
          <w:highlight w:val="yellow"/>
        </w:rPr>
        <w:t>4',6-diamidino-2-phenylindole (DAPI) working solution</w:t>
      </w:r>
      <w:r w:rsidR="76047346" w:rsidRPr="005E2035">
        <w:rPr>
          <w:highlight w:val="yellow"/>
        </w:rPr>
        <w:t xml:space="preserve"> (enough to cover the entire tissue area) </w:t>
      </w:r>
      <w:r w:rsidR="3D0C761E" w:rsidRPr="005E2035">
        <w:rPr>
          <w:highlight w:val="yellow"/>
        </w:rPr>
        <w:t xml:space="preserve">for 5 </w:t>
      </w:r>
      <w:r w:rsidR="57C45C94" w:rsidRPr="005E2035">
        <w:rPr>
          <w:highlight w:val="yellow"/>
        </w:rPr>
        <w:t>min</w:t>
      </w:r>
      <w:r w:rsidR="3D0C761E" w:rsidRPr="005E2035">
        <w:rPr>
          <w:highlight w:val="yellow"/>
        </w:rPr>
        <w:t xml:space="preserve"> at room temperature in a humidified chamber</w:t>
      </w:r>
      <w:r w:rsidR="6D5F862A" w:rsidRPr="005E2035">
        <w:rPr>
          <w:highlight w:val="yellow"/>
        </w:rPr>
        <w:t xml:space="preserve"> (ambient and uncontrolled humidity)</w:t>
      </w:r>
      <w:r w:rsidR="3D0C761E" w:rsidRPr="005E2035">
        <w:rPr>
          <w:highlight w:val="yellow"/>
        </w:rPr>
        <w:t>.</w:t>
      </w:r>
    </w:p>
    <w:p w14:paraId="1A06B2C1" w14:textId="77777777" w:rsidR="0004750A" w:rsidRPr="005E2035" w:rsidRDefault="0004750A" w:rsidP="00155D6D">
      <w:pPr>
        <w:pBdr>
          <w:top w:val="nil"/>
          <w:left w:val="nil"/>
          <w:bottom w:val="nil"/>
          <w:right w:val="nil"/>
          <w:between w:val="nil"/>
        </w:pBdr>
        <w:rPr>
          <w:highlight w:val="yellow"/>
        </w:rPr>
      </w:pPr>
    </w:p>
    <w:p w14:paraId="74B0823F" w14:textId="685F6840" w:rsidR="3B498C89" w:rsidRPr="005E2035" w:rsidRDefault="0004750A" w:rsidP="00155D6D">
      <w:pPr>
        <w:pBdr>
          <w:top w:val="nil"/>
          <w:left w:val="nil"/>
          <w:bottom w:val="nil"/>
          <w:right w:val="nil"/>
          <w:between w:val="nil"/>
        </w:pBdr>
        <w:rPr>
          <w:highlight w:val="yellow"/>
        </w:rPr>
      </w:pPr>
      <w:r w:rsidRPr="005E2035">
        <w:rPr>
          <w:highlight w:val="yellow"/>
        </w:rPr>
        <w:t>NOTE: F</w:t>
      </w:r>
      <w:r w:rsidR="09507148" w:rsidRPr="005E2035">
        <w:rPr>
          <w:highlight w:val="yellow"/>
        </w:rPr>
        <w:t>or this protocol</w:t>
      </w:r>
      <w:r w:rsidRPr="005E2035">
        <w:rPr>
          <w:highlight w:val="yellow"/>
        </w:rPr>
        <w:t>,</w:t>
      </w:r>
      <w:r w:rsidR="09507148" w:rsidRPr="005E2035">
        <w:rPr>
          <w:highlight w:val="yellow"/>
        </w:rPr>
        <w:t xml:space="preserve"> a dilution of 1:</w:t>
      </w:r>
      <w:r w:rsidR="407E8510" w:rsidRPr="005E2035">
        <w:rPr>
          <w:highlight w:val="yellow"/>
        </w:rPr>
        <w:t>1000 was used, with the working DAPI stock diluted in TBS.)</w:t>
      </w:r>
    </w:p>
    <w:p w14:paraId="592A6F95" w14:textId="147E46EB" w:rsidR="3B498C89" w:rsidRPr="005E2035" w:rsidRDefault="3B498C89" w:rsidP="00155D6D">
      <w:pPr>
        <w:pBdr>
          <w:top w:val="nil"/>
          <w:left w:val="nil"/>
          <w:bottom w:val="nil"/>
          <w:right w:val="nil"/>
          <w:between w:val="nil"/>
        </w:pBdr>
        <w:rPr>
          <w:highlight w:val="yellow"/>
        </w:rPr>
      </w:pPr>
    </w:p>
    <w:p w14:paraId="034D59E3" w14:textId="5C467004" w:rsidR="3B498C89" w:rsidRPr="00155D6D" w:rsidRDefault="69AC4A0A" w:rsidP="00155D6D">
      <w:pPr>
        <w:pBdr>
          <w:top w:val="nil"/>
          <w:left w:val="nil"/>
          <w:bottom w:val="nil"/>
          <w:right w:val="nil"/>
          <w:between w:val="nil"/>
        </w:pBdr>
      </w:pPr>
      <w:r w:rsidRPr="005E2035">
        <w:rPr>
          <w:highlight w:val="yellow"/>
        </w:rPr>
        <w:t>4.</w:t>
      </w:r>
      <w:r w:rsidR="00613D80" w:rsidRPr="005E2035">
        <w:rPr>
          <w:highlight w:val="yellow"/>
        </w:rPr>
        <w:t>2</w:t>
      </w:r>
      <w:r w:rsidR="013DE78A" w:rsidRPr="005E2035">
        <w:rPr>
          <w:highlight w:val="yellow"/>
        </w:rPr>
        <w:t xml:space="preserve"> Wash for 5 </w:t>
      </w:r>
      <w:r w:rsidR="15BBD6A7" w:rsidRPr="005E2035">
        <w:rPr>
          <w:highlight w:val="yellow"/>
        </w:rPr>
        <w:t>min</w:t>
      </w:r>
      <w:r w:rsidR="1153C23D" w:rsidRPr="005E2035">
        <w:rPr>
          <w:highlight w:val="yellow"/>
        </w:rPr>
        <w:t xml:space="preserve"> </w:t>
      </w:r>
      <w:r w:rsidR="013DE78A" w:rsidRPr="005E2035">
        <w:rPr>
          <w:highlight w:val="yellow"/>
        </w:rPr>
        <w:t xml:space="preserve">in </w:t>
      </w:r>
      <w:r w:rsidR="3B63E69E" w:rsidRPr="005E2035">
        <w:rPr>
          <w:highlight w:val="yellow"/>
        </w:rPr>
        <w:t xml:space="preserve">1x </w:t>
      </w:r>
      <w:r w:rsidR="013DE78A" w:rsidRPr="005E2035">
        <w:rPr>
          <w:highlight w:val="yellow"/>
        </w:rPr>
        <w:t>TBS-T, 3</w:t>
      </w:r>
      <w:r w:rsidR="0004750A" w:rsidRPr="005E2035">
        <w:rPr>
          <w:highlight w:val="yellow"/>
        </w:rPr>
        <w:t>x</w:t>
      </w:r>
      <w:r w:rsidR="013DE78A" w:rsidRPr="005E2035">
        <w:rPr>
          <w:highlight w:val="yellow"/>
        </w:rPr>
        <w:t>.</w:t>
      </w:r>
      <w:r w:rsidR="0004750A" w:rsidRPr="005E2035">
        <w:rPr>
          <w:highlight w:val="yellow"/>
        </w:rPr>
        <w:t xml:space="preserve"> </w:t>
      </w:r>
      <w:r w:rsidR="5478FDB7" w:rsidRPr="005E2035">
        <w:rPr>
          <w:highlight w:val="yellow"/>
        </w:rPr>
        <w:t xml:space="preserve">At completion, </w:t>
      </w:r>
      <w:r w:rsidR="43193048" w:rsidRPr="005E2035">
        <w:rPr>
          <w:highlight w:val="yellow"/>
        </w:rPr>
        <w:t xml:space="preserve">apply </w:t>
      </w:r>
      <w:r w:rsidR="5478FDB7" w:rsidRPr="005E2035">
        <w:rPr>
          <w:highlight w:val="yellow"/>
        </w:rPr>
        <w:t xml:space="preserve">coverslips </w:t>
      </w:r>
      <w:r w:rsidR="18AD80EA" w:rsidRPr="005E2035">
        <w:rPr>
          <w:highlight w:val="yellow"/>
        </w:rPr>
        <w:t>using</w:t>
      </w:r>
      <w:r w:rsidR="5478FDB7" w:rsidRPr="005E2035">
        <w:rPr>
          <w:highlight w:val="yellow"/>
        </w:rPr>
        <w:t xml:space="preserve"> mounting media</w:t>
      </w:r>
      <w:r w:rsidR="1B9ECD16" w:rsidRPr="005E2035">
        <w:rPr>
          <w:highlight w:val="yellow"/>
        </w:rPr>
        <w:t xml:space="preserve"> and </w:t>
      </w:r>
      <w:r w:rsidR="0004750A" w:rsidRPr="005E2035">
        <w:rPr>
          <w:highlight w:val="yellow"/>
        </w:rPr>
        <w:t xml:space="preserve">leave </w:t>
      </w:r>
      <w:r w:rsidR="5478FDB7" w:rsidRPr="005E2035">
        <w:rPr>
          <w:highlight w:val="yellow"/>
        </w:rPr>
        <w:t xml:space="preserve">slides to dry </w:t>
      </w:r>
      <w:r w:rsidR="290A8955" w:rsidRPr="005E2035">
        <w:rPr>
          <w:highlight w:val="yellow"/>
        </w:rPr>
        <w:t xml:space="preserve">for 10 </w:t>
      </w:r>
      <w:r w:rsidR="48D04B63" w:rsidRPr="005E2035">
        <w:rPr>
          <w:highlight w:val="yellow"/>
        </w:rPr>
        <w:t>min</w:t>
      </w:r>
      <w:r w:rsidR="5478FDB7" w:rsidRPr="005E2035">
        <w:rPr>
          <w:highlight w:val="yellow"/>
        </w:rPr>
        <w:t>.</w:t>
      </w:r>
      <w:r w:rsidR="1079E668" w:rsidRPr="005E2035">
        <w:rPr>
          <w:highlight w:val="yellow"/>
        </w:rPr>
        <w:t xml:space="preserve"> </w:t>
      </w:r>
      <w:r w:rsidR="50CDC8FA" w:rsidRPr="005E2035">
        <w:rPr>
          <w:highlight w:val="yellow"/>
        </w:rPr>
        <w:t>Store slides at 4</w:t>
      </w:r>
      <w:r w:rsidR="0004750A" w:rsidRPr="005E2035">
        <w:rPr>
          <w:highlight w:val="yellow"/>
        </w:rPr>
        <w:t xml:space="preserve"> </w:t>
      </w:r>
      <w:r w:rsidR="50CDC8FA" w:rsidRPr="005E2035">
        <w:rPr>
          <w:highlight w:val="yellow"/>
        </w:rPr>
        <w:t>°C in the dark</w:t>
      </w:r>
      <w:r w:rsidR="50CDC8FA" w:rsidRPr="005E2035">
        <w:rPr>
          <w:b/>
          <w:bCs/>
          <w:highlight w:val="yellow"/>
        </w:rPr>
        <w:t xml:space="preserve"> </w:t>
      </w:r>
      <w:r w:rsidR="23A686BD" w:rsidRPr="005E2035">
        <w:rPr>
          <w:highlight w:val="yellow"/>
        </w:rPr>
        <w:t>between 24</w:t>
      </w:r>
      <w:r w:rsidR="0004750A" w:rsidRPr="005E2035">
        <w:rPr>
          <w:highlight w:val="yellow"/>
        </w:rPr>
        <w:t>–</w:t>
      </w:r>
      <w:r w:rsidR="23A686BD" w:rsidRPr="005E2035">
        <w:rPr>
          <w:highlight w:val="yellow"/>
        </w:rPr>
        <w:t xml:space="preserve">72 h </w:t>
      </w:r>
      <w:r w:rsidR="50CDC8FA" w:rsidRPr="005E2035">
        <w:rPr>
          <w:highlight w:val="yellow"/>
        </w:rPr>
        <w:t>before</w:t>
      </w:r>
      <w:r w:rsidR="1FF21A55" w:rsidRPr="005E2035">
        <w:rPr>
          <w:highlight w:val="yellow"/>
        </w:rPr>
        <w:t xml:space="preserve"> imaging</w:t>
      </w:r>
      <w:r w:rsidR="50CDC8FA" w:rsidRPr="005E2035">
        <w:rPr>
          <w:highlight w:val="yellow"/>
        </w:rPr>
        <w:t xml:space="preserve"> and</w:t>
      </w:r>
      <w:r w:rsidR="0D0FFDB4" w:rsidRPr="005E2035">
        <w:rPr>
          <w:highlight w:val="yellow"/>
        </w:rPr>
        <w:t xml:space="preserve"> up to </w:t>
      </w:r>
      <w:r w:rsidR="4FDB8A71" w:rsidRPr="005E2035">
        <w:rPr>
          <w:highlight w:val="yellow"/>
        </w:rPr>
        <w:t xml:space="preserve">three </w:t>
      </w:r>
      <w:r w:rsidR="0D0FFDB4" w:rsidRPr="005E2035">
        <w:rPr>
          <w:highlight w:val="yellow"/>
        </w:rPr>
        <w:t>months after</w:t>
      </w:r>
      <w:r w:rsidR="35087796" w:rsidRPr="005E2035">
        <w:rPr>
          <w:highlight w:val="yellow"/>
        </w:rPr>
        <w:t>.</w:t>
      </w:r>
      <w:r w:rsidR="35087796" w:rsidRPr="00155D6D">
        <w:t xml:space="preserve"> </w:t>
      </w:r>
    </w:p>
    <w:p w14:paraId="6E1D5EF9" w14:textId="27C6BAA6" w:rsidR="3B498C89" w:rsidRPr="00155D6D" w:rsidRDefault="3B498C89" w:rsidP="00155D6D">
      <w:pPr>
        <w:pBdr>
          <w:top w:val="nil"/>
          <w:left w:val="nil"/>
          <w:bottom w:val="nil"/>
          <w:right w:val="nil"/>
          <w:between w:val="nil"/>
        </w:pBdr>
      </w:pPr>
    </w:p>
    <w:p w14:paraId="2328ED0B" w14:textId="4CACC020" w:rsidR="3B498C89" w:rsidRPr="00155D6D" w:rsidRDefault="4611BFAC" w:rsidP="00155D6D">
      <w:pPr>
        <w:pBdr>
          <w:top w:val="nil"/>
          <w:left w:val="nil"/>
          <w:bottom w:val="nil"/>
          <w:right w:val="nil"/>
          <w:between w:val="nil"/>
        </w:pBdr>
        <w:rPr>
          <w:b/>
          <w:bCs/>
        </w:rPr>
      </w:pPr>
      <w:r w:rsidRPr="00155D6D">
        <w:rPr>
          <w:b/>
          <w:bCs/>
        </w:rPr>
        <w:t>5. Imaging</w:t>
      </w:r>
      <w:r w:rsidR="00DF4DEE">
        <w:rPr>
          <w:b/>
          <w:bCs/>
        </w:rPr>
        <w:t xml:space="preserve"> and analysis</w:t>
      </w:r>
    </w:p>
    <w:p w14:paraId="7180F85D" w14:textId="726CE8A2" w:rsidR="0B016C92" w:rsidRPr="00155D6D" w:rsidRDefault="0B016C92" w:rsidP="00155D6D">
      <w:pPr>
        <w:pBdr>
          <w:top w:val="nil"/>
          <w:left w:val="nil"/>
          <w:bottom w:val="nil"/>
          <w:right w:val="nil"/>
          <w:between w:val="nil"/>
        </w:pBdr>
        <w:rPr>
          <w:b/>
          <w:bCs/>
        </w:rPr>
      </w:pPr>
    </w:p>
    <w:p w14:paraId="64E2C095" w14:textId="77777777" w:rsidR="0004750A" w:rsidRDefault="0004750A" w:rsidP="00155D6D">
      <w:r>
        <w:t>5.1</w:t>
      </w:r>
      <w:r>
        <w:tab/>
        <w:t>For i</w:t>
      </w:r>
      <w:r w:rsidR="2C360CCB" w:rsidRPr="00155D6D">
        <w:t>maging</w:t>
      </w:r>
      <w:r>
        <w:t>, use a sl</w:t>
      </w:r>
      <w:r w:rsidR="2C360CCB" w:rsidRPr="00155D6D">
        <w:t>ide scanning microscope (</w:t>
      </w:r>
      <w:r>
        <w:t>preferred</w:t>
      </w:r>
      <w:r w:rsidR="2C360CCB" w:rsidRPr="00155D6D">
        <w:t xml:space="preserve">) at 40x magnification. </w:t>
      </w:r>
    </w:p>
    <w:p w14:paraId="5DF3535A" w14:textId="77777777" w:rsidR="0004750A" w:rsidRDefault="0004750A" w:rsidP="00155D6D"/>
    <w:p w14:paraId="185A481A" w14:textId="77777777" w:rsidR="00CA4187" w:rsidRDefault="0004750A" w:rsidP="00155D6D">
      <w:r>
        <w:t>5.2</w:t>
      </w:r>
      <w:r>
        <w:tab/>
        <w:t>Perform s</w:t>
      </w:r>
      <w:r w:rsidR="2C360CCB" w:rsidRPr="00155D6D">
        <w:t xml:space="preserve">ubsequent quantitative analysis to enumerate puncta utilizing DAPI </w:t>
      </w:r>
      <w:r w:rsidR="4063824D" w:rsidRPr="00155D6D">
        <w:t xml:space="preserve">and protein counterstaining for cell segmentation and phenotyping. </w:t>
      </w:r>
    </w:p>
    <w:p w14:paraId="15B04E04" w14:textId="77777777" w:rsidR="00CA4187" w:rsidRDefault="00CA4187" w:rsidP="00155D6D"/>
    <w:p w14:paraId="163138B1" w14:textId="5C183261" w:rsidR="22288109" w:rsidRPr="00155D6D" w:rsidRDefault="00CA4187" w:rsidP="00155D6D">
      <w:r>
        <w:t xml:space="preserve">NOTE: </w:t>
      </w:r>
      <w:r w:rsidR="57E78B23" w:rsidRPr="00155D6D">
        <w:t>During this protocol</w:t>
      </w:r>
      <w:r w:rsidR="0004750A">
        <w:t>,</w:t>
      </w:r>
      <w:r w:rsidR="57E78B23" w:rsidRPr="00155D6D">
        <w:t xml:space="preserve"> </w:t>
      </w:r>
      <w:r w:rsidR="1BDD77CA" w:rsidRPr="00155D6D">
        <w:t xml:space="preserve">we utilized imaging </w:t>
      </w:r>
      <w:r w:rsidR="75061D84" w:rsidRPr="00155D6D">
        <w:t xml:space="preserve">with </w:t>
      </w:r>
      <w:r w:rsidR="4CF6E33D" w:rsidRPr="00155D6D">
        <w:t xml:space="preserve">a </w:t>
      </w:r>
      <w:proofErr w:type="spellStart"/>
      <w:r w:rsidR="4B316AAA" w:rsidRPr="00155D6D">
        <w:t>Phenoimager</w:t>
      </w:r>
      <w:proofErr w:type="spellEnd"/>
      <w:r w:rsidR="4B316AAA" w:rsidRPr="00155D6D">
        <w:t xml:space="preserve"> HT</w:t>
      </w:r>
      <w:r w:rsidR="278A1D0D" w:rsidRPr="00155D6D">
        <w:t>.</w:t>
      </w:r>
      <w:r w:rsidR="4B316AAA" w:rsidRPr="00155D6D">
        <w:t xml:space="preserve"> </w:t>
      </w:r>
      <w:r w:rsidR="53997C60" w:rsidRPr="00155D6D">
        <w:t>F</w:t>
      </w:r>
      <w:r w:rsidR="4B316AAA" w:rsidRPr="00155D6D">
        <w:t xml:space="preserve">ull slides scans were captured at a 40x magnification </w:t>
      </w:r>
      <w:r w:rsidR="3401497C" w:rsidRPr="00155D6D">
        <w:t xml:space="preserve">utilizing appropriate filters for the </w:t>
      </w:r>
      <w:r w:rsidR="4F1BA168" w:rsidRPr="00155D6D">
        <w:t>fluorophores</w:t>
      </w:r>
      <w:r w:rsidR="3401497C" w:rsidRPr="00155D6D">
        <w:t xml:space="preserve"> present, </w:t>
      </w:r>
      <w:r w:rsidR="4B316AAA" w:rsidRPr="00155D6D">
        <w:t xml:space="preserve">and multiplexed images were then exported as OME-TIFF files. </w:t>
      </w:r>
      <w:r w:rsidR="30EF202E" w:rsidRPr="00155D6D">
        <w:t xml:space="preserve">The scanned images were then uploaded into Visiopharm </w:t>
      </w:r>
      <w:r w:rsidR="3F7F186A" w:rsidRPr="00155D6D">
        <w:t xml:space="preserve">Image Analysis </w:t>
      </w:r>
      <w:r w:rsidR="30EF202E" w:rsidRPr="00155D6D">
        <w:t>Software</w:t>
      </w:r>
      <w:r w:rsidR="0A7860EB" w:rsidRPr="00155D6D">
        <w:t xml:space="preserve"> for </w:t>
      </w:r>
      <w:r w:rsidR="1196A682" w:rsidRPr="00155D6D">
        <w:t>quantitative analysis</w:t>
      </w:r>
      <w:r w:rsidR="30EF202E" w:rsidRPr="00155D6D">
        <w:t>.</w:t>
      </w:r>
    </w:p>
    <w:p w14:paraId="42BDF665" w14:textId="77777777" w:rsidR="00E16FA6" w:rsidRPr="00155D6D" w:rsidRDefault="00E16FA6" w:rsidP="00155D6D"/>
    <w:p w14:paraId="1CF7C8D6" w14:textId="25429D33" w:rsidR="5DD45A77" w:rsidRPr="00155D6D" w:rsidRDefault="73A18970" w:rsidP="00155D6D">
      <w:pPr>
        <w:pBdr>
          <w:top w:val="nil"/>
          <w:left w:val="nil"/>
          <w:bottom w:val="nil"/>
          <w:right w:val="nil"/>
          <w:between w:val="nil"/>
        </w:pBdr>
        <w:rPr>
          <w:b/>
          <w:bCs/>
        </w:rPr>
      </w:pPr>
      <w:r w:rsidRPr="00155D6D">
        <w:rPr>
          <w:b/>
          <w:bCs/>
        </w:rPr>
        <w:t xml:space="preserve">RESULTS: </w:t>
      </w:r>
    </w:p>
    <w:p w14:paraId="2C47E230" w14:textId="317CC969" w:rsidR="5DD45A77" w:rsidRPr="00155D6D" w:rsidRDefault="2BA86A88" w:rsidP="00155D6D">
      <w:r w:rsidRPr="00155D6D">
        <w:t>When testing t</w:t>
      </w:r>
      <w:r w:rsidR="2D80E316" w:rsidRPr="00155D6D">
        <w:t xml:space="preserve">his </w:t>
      </w:r>
      <w:r w:rsidRPr="00155D6D">
        <w:t xml:space="preserve">protocol, </w:t>
      </w:r>
      <w:r w:rsidR="38665CBE" w:rsidRPr="00155D6D">
        <w:t xml:space="preserve">it is important to have </w:t>
      </w:r>
      <w:r w:rsidRPr="00155D6D">
        <w:t>two serial sections of the same representative sample</w:t>
      </w:r>
      <w:r w:rsidR="29E4810C" w:rsidRPr="00155D6D">
        <w:t xml:space="preserve"> for accuracy</w:t>
      </w:r>
      <w:r w:rsidR="4427194A" w:rsidRPr="00155D6D">
        <w:t xml:space="preserve"> and comparison</w:t>
      </w:r>
      <w:r w:rsidR="001F5783">
        <w:t>. In this case, a High-Grade Ovarian Cancer (HGSC) sample was used to compare the results. A control slide (</w:t>
      </w:r>
      <w:r w:rsidR="001F5783" w:rsidRPr="001F5783">
        <w:rPr>
          <w:b/>
          <w:bCs/>
        </w:rPr>
        <w:t>Figure 2A-B</w:t>
      </w:r>
      <w:r w:rsidR="001F5783">
        <w:t>) that would only go through the miRNA staining and a test slide that would undergo both protein and miRNA staining (</w:t>
      </w:r>
      <w:r w:rsidR="001F5783" w:rsidRPr="001F5783">
        <w:rPr>
          <w:b/>
          <w:bCs/>
        </w:rPr>
        <w:t>Figure 2C-J</w:t>
      </w:r>
      <w:r w:rsidR="001F5783">
        <w:t>) were used</w:t>
      </w:r>
      <w:r w:rsidRPr="00155D6D">
        <w:t xml:space="preserve">. </w:t>
      </w:r>
    </w:p>
    <w:p w14:paraId="6B26FEE7" w14:textId="2EDBFD5E" w:rsidR="1DB731B5" w:rsidRPr="00155D6D" w:rsidRDefault="1DB731B5" w:rsidP="00155D6D"/>
    <w:p w14:paraId="0EA84042" w14:textId="18911872" w:rsidR="5DD45A77" w:rsidRPr="00155D6D" w:rsidRDefault="2BA86A88" w:rsidP="00155D6D">
      <w:r w:rsidRPr="00155D6D">
        <w:t xml:space="preserve">Both the control slide and the test slide had consistent </w:t>
      </w:r>
      <w:r w:rsidR="2011819D" w:rsidRPr="00155D6D">
        <w:t>miRNA (</w:t>
      </w:r>
      <w:r w:rsidRPr="00155D6D">
        <w:t>miR-181c-3p</w:t>
      </w:r>
      <w:r w:rsidR="032F6382" w:rsidRPr="00155D6D">
        <w:t>)</w:t>
      </w:r>
      <w:r w:rsidRPr="00155D6D">
        <w:t xml:space="preserve"> expression, with higher expression appearing in the tumor cells (</w:t>
      </w:r>
      <w:r w:rsidRPr="001F5783">
        <w:rPr>
          <w:b/>
          <w:bCs/>
        </w:rPr>
        <w:t xml:space="preserve">Figure </w:t>
      </w:r>
      <w:r w:rsidR="39CC6A3E" w:rsidRPr="001F5783">
        <w:rPr>
          <w:b/>
          <w:bCs/>
        </w:rPr>
        <w:t>2</w:t>
      </w:r>
      <w:r w:rsidRPr="001F5783">
        <w:rPr>
          <w:b/>
          <w:bCs/>
        </w:rPr>
        <w:t>A-D</w:t>
      </w:r>
      <w:r w:rsidRPr="00155D6D">
        <w:t>). There also appeared to be minimal loss of m</w:t>
      </w:r>
      <w:r w:rsidR="3C56A4F5" w:rsidRPr="00155D6D">
        <w:t>iRNA</w:t>
      </w:r>
      <w:r w:rsidRPr="00155D6D">
        <w:t xml:space="preserve"> signal between the two sections, indicating that the protein staining method used on the tissue was not overly harmful or damaging. This is a positive indication </w:t>
      </w:r>
      <w:r w:rsidR="03F77AE6" w:rsidRPr="00155D6D">
        <w:t>of</w:t>
      </w:r>
      <w:r w:rsidRPr="00155D6D">
        <w:t xml:space="preserve"> the integrity and reliability of the staining method used in this </w:t>
      </w:r>
      <w:r w:rsidR="6FAFCFC1" w:rsidRPr="00155D6D">
        <w:t>protocol</w:t>
      </w:r>
      <w:r w:rsidRPr="00155D6D">
        <w:t xml:space="preserve">. As shown in </w:t>
      </w:r>
      <w:r w:rsidRPr="001F5783">
        <w:rPr>
          <w:b/>
          <w:bCs/>
        </w:rPr>
        <w:t xml:space="preserve">Figure </w:t>
      </w:r>
      <w:r w:rsidR="4A5FDEE0" w:rsidRPr="001F5783">
        <w:rPr>
          <w:b/>
          <w:bCs/>
        </w:rPr>
        <w:t>1</w:t>
      </w:r>
      <w:r w:rsidRPr="001F5783">
        <w:rPr>
          <w:b/>
          <w:bCs/>
        </w:rPr>
        <w:t>C-D</w:t>
      </w:r>
      <w:r w:rsidRPr="00155D6D">
        <w:t>, the application of the Anti-</w:t>
      </w:r>
      <w:proofErr w:type="spellStart"/>
      <w:r w:rsidRPr="00155D6D">
        <w:t>EpCAM</w:t>
      </w:r>
      <w:proofErr w:type="spellEnd"/>
      <w:r w:rsidRPr="00155D6D">
        <w:t xml:space="preserve"> antibody and the 620</w:t>
      </w:r>
      <w:r w:rsidR="006C6686" w:rsidRPr="00155D6D">
        <w:t xml:space="preserve"> nm emission</w:t>
      </w:r>
      <w:r w:rsidR="71289F79" w:rsidRPr="00155D6D">
        <w:t xml:space="preserve"> fluorophore</w:t>
      </w:r>
      <w:r w:rsidRPr="00155D6D">
        <w:t xml:space="preserve"> stained the HGSC ovarian tumor cells (</w:t>
      </w:r>
      <w:r w:rsidRPr="001F5783">
        <w:rPr>
          <w:b/>
          <w:bCs/>
        </w:rPr>
        <w:t xml:space="preserve">Figure </w:t>
      </w:r>
      <w:r w:rsidR="68CD1410" w:rsidRPr="001F5783">
        <w:rPr>
          <w:b/>
          <w:bCs/>
        </w:rPr>
        <w:t>2</w:t>
      </w:r>
      <w:r w:rsidRPr="001F5783">
        <w:rPr>
          <w:b/>
          <w:bCs/>
        </w:rPr>
        <w:t>E-F</w:t>
      </w:r>
      <w:r w:rsidRPr="00155D6D">
        <w:t xml:space="preserve">). </w:t>
      </w:r>
      <w:r w:rsidR="0367CBF4" w:rsidRPr="00155D6D">
        <w:t>T</w:t>
      </w:r>
      <w:r w:rsidRPr="00155D6D">
        <w:t>he application of the Anti-CD8 antibody and the</w:t>
      </w:r>
      <w:r w:rsidR="31DBA1D1" w:rsidRPr="00155D6D">
        <w:t xml:space="preserve"> </w:t>
      </w:r>
      <w:r w:rsidRPr="00155D6D">
        <w:t>620</w:t>
      </w:r>
      <w:r w:rsidR="006C6686" w:rsidRPr="00155D6D">
        <w:t xml:space="preserve"> nm emission</w:t>
      </w:r>
      <w:r w:rsidR="54F501D7" w:rsidRPr="00155D6D">
        <w:t xml:space="preserve"> fluorophore</w:t>
      </w:r>
      <w:r w:rsidRPr="00155D6D">
        <w:t xml:space="preserve"> (</w:t>
      </w:r>
      <w:r w:rsidRPr="001F5783">
        <w:rPr>
          <w:b/>
          <w:bCs/>
        </w:rPr>
        <w:t xml:space="preserve">Figure </w:t>
      </w:r>
      <w:r w:rsidR="6D3B1F6E" w:rsidRPr="001F5783">
        <w:rPr>
          <w:b/>
          <w:bCs/>
        </w:rPr>
        <w:t>1</w:t>
      </w:r>
      <w:r w:rsidRPr="001F5783">
        <w:rPr>
          <w:b/>
          <w:bCs/>
        </w:rPr>
        <w:t>B-C</w:t>
      </w:r>
      <w:r w:rsidRPr="00155D6D">
        <w:t>) marked the CD8+ T cells (</w:t>
      </w:r>
      <w:r w:rsidRPr="001F5783">
        <w:rPr>
          <w:b/>
          <w:bCs/>
        </w:rPr>
        <w:t xml:space="preserve">Figure </w:t>
      </w:r>
      <w:r w:rsidR="20A080A0" w:rsidRPr="001F5783">
        <w:rPr>
          <w:b/>
          <w:bCs/>
        </w:rPr>
        <w:t>2</w:t>
      </w:r>
      <w:r w:rsidRPr="001F5783">
        <w:rPr>
          <w:b/>
          <w:bCs/>
        </w:rPr>
        <w:t>G-H</w:t>
      </w:r>
      <w:r w:rsidRPr="00155D6D">
        <w:t>). When combined, protein and miRNA detection p</w:t>
      </w:r>
      <w:r w:rsidR="2C813DCE" w:rsidRPr="00155D6D">
        <w:t xml:space="preserve">rovide a </w:t>
      </w:r>
      <w:r w:rsidR="001F5783" w:rsidRPr="00155D6D">
        <w:t>cell-type-specific</w:t>
      </w:r>
      <w:r w:rsidR="2C813DCE" w:rsidRPr="00155D6D">
        <w:t xml:space="preserve"> </w:t>
      </w:r>
      <w:r w:rsidR="4CA1B8BD" w:rsidRPr="00155D6D">
        <w:t>spatial</w:t>
      </w:r>
      <w:r w:rsidRPr="00155D6D">
        <w:t xml:space="preserve"> </w:t>
      </w:r>
      <w:r w:rsidR="7381F4F9" w:rsidRPr="00155D6D">
        <w:t>patterning</w:t>
      </w:r>
      <w:r w:rsidRPr="00155D6D">
        <w:t xml:space="preserve"> of miR-181c-3p </w:t>
      </w:r>
      <w:r w:rsidR="414A2AAE" w:rsidRPr="00155D6D">
        <w:t>within</w:t>
      </w:r>
      <w:r w:rsidRPr="00155D6D">
        <w:t xml:space="preserve"> the microenvironment of HGSC samples (</w:t>
      </w:r>
      <w:r w:rsidRPr="001F5783">
        <w:rPr>
          <w:b/>
          <w:bCs/>
        </w:rPr>
        <w:t xml:space="preserve">Figure </w:t>
      </w:r>
      <w:r w:rsidR="5C8889F6" w:rsidRPr="001F5783">
        <w:rPr>
          <w:b/>
          <w:bCs/>
        </w:rPr>
        <w:t>2</w:t>
      </w:r>
      <w:r w:rsidRPr="001F5783">
        <w:rPr>
          <w:b/>
          <w:bCs/>
        </w:rPr>
        <w:t>I-J</w:t>
      </w:r>
      <w:r w:rsidRPr="00155D6D">
        <w:t xml:space="preserve">). </w:t>
      </w:r>
    </w:p>
    <w:p w14:paraId="3D81ADF9" w14:textId="0E3F78A2" w:rsidR="22288109" w:rsidRDefault="22288109" w:rsidP="00155D6D"/>
    <w:p w14:paraId="1833624A" w14:textId="354623DE" w:rsidR="00996B73" w:rsidRDefault="00996B73" w:rsidP="00155D6D">
      <w:pPr>
        <w:rPr>
          <w:rFonts w:eastAsiaTheme="majorEastAsia"/>
        </w:rPr>
      </w:pPr>
      <w:r w:rsidRPr="00155D6D">
        <w:t xml:space="preserve">As can be seen in </w:t>
      </w:r>
      <w:r w:rsidRPr="00996B73">
        <w:rPr>
          <w:b/>
          <w:bCs/>
        </w:rPr>
        <w:t>Figure 3</w:t>
      </w:r>
      <w:r w:rsidRPr="00155D6D">
        <w:t xml:space="preserve">, the target probe needs to be a </w:t>
      </w:r>
      <w:r w:rsidR="005452CB">
        <w:t>5-prime</w:t>
      </w:r>
      <w:r w:rsidRPr="00155D6D">
        <w:t xml:space="preserve"> LNA Detection Probe </w:t>
      </w:r>
      <w:r w:rsidRPr="00155D6D">
        <w:rPr>
          <w:rFonts w:eastAsiaTheme="majorEastAsia"/>
        </w:rPr>
        <w:t xml:space="preserve">labeled with Digoxigenin (DIG), a steroid used for antigen detection. </w:t>
      </w:r>
      <w:r w:rsidRPr="00155D6D">
        <w:t xml:space="preserve">The Anti-Digoxigenin (Mouse) HRP Conjugate </w:t>
      </w:r>
      <w:r w:rsidRPr="00155D6D">
        <w:rPr>
          <w:rFonts w:eastAsiaTheme="majorEastAsia"/>
        </w:rPr>
        <w:t>antibody used then recognizes the DIG and attaches. Horseradish Peroxidase (HRP) acts as an enzyme that catalyzes the reaction of hydrogen peroxide. The TSA is activated by HRP and then covalently binds to all TSA proximal to the HRP</w:t>
      </w:r>
      <w:r w:rsidRPr="00155D6D">
        <w:rPr>
          <w:rFonts w:eastAsiaTheme="majorEastAsia"/>
        </w:rPr>
        <w:fldChar w:fldCharType="begin"/>
      </w:r>
      <w:r w:rsidRPr="00155D6D">
        <w:rPr>
          <w:rFonts w:eastAsiaTheme="majorEastAsia"/>
        </w:rPr>
        <w:instrText xml:space="preserve"> ADDIN EN.CITE &lt;EndNote&gt;&lt;Cite&gt;&lt;Author&gt;Porichis&lt;/Author&gt;&lt;Year&gt;2014&lt;/Year&gt;&lt;RecNum&gt;57&lt;/RecNum&gt;&lt;DisplayText&gt;&lt;style face="superscript"&gt;18&lt;/style&gt;&lt;/DisplayText&gt;&lt;record&gt;&lt;rec-number&gt;57&lt;/rec-number&gt;&lt;foreign-keys&gt;&lt;key app="EN" db-id="wtw0fd2xi5r5rye2e2o5vzptdpv2e25rr5xf" timestamp="1743286207" guid="1379ae30-5eb8-4984-bd0d-49a76c0eab9c"&gt;57&lt;/key&gt;&lt;/foreign-keys&gt;&lt;ref-type name="Journal Article"&gt;17&lt;/ref-type&gt;&lt;contributors&gt;&lt;authors&gt;&lt;author&gt;Porichis, Filippos&lt;/author&gt;&lt;author&gt;Hart, Meghan G.&lt;/author&gt;&lt;author&gt;Griesbeck, Morgane&lt;/author&gt;&lt;author&gt;Everett, Holly L.&lt;/author&gt;&lt;author&gt;Hassan, Muska&lt;/author&gt;&lt;author&gt;Baxter, Amy E.&lt;/author&gt;&lt;author&gt;Lindqvist, Madelene&lt;/author&gt;&lt;author&gt;Miller, Sara M.&lt;/author&gt;&lt;author&gt;Soghoian, Damien Z.&lt;/author&gt;&lt;author&gt;Kavanagh, Daniel G.&lt;/author&gt;&lt;author&gt;Reynolds, Susan&lt;/author&gt;&lt;author&gt;Norris, Brett&lt;/author&gt;&lt;author&gt;Mordecai, Scott K.&lt;/author&gt;&lt;author&gt;Nguyen, Quan&lt;/author&gt;&lt;author&gt;Lai, Chunfai&lt;/author&gt;&lt;author&gt;Kaufmann, Daniel E.&lt;/author&gt;&lt;/authors&gt;&lt;/contributors&gt;&lt;titles&gt;&lt;title&gt;High-throughput detection of miRNAs and gene-specific mRNA at the single-cell level by flow cytometry&lt;/title&gt;&lt;secondary-title&gt;Nature Communications&lt;/secondary-title&gt;&lt;/titles&gt;&lt;periodical&gt;&lt;full-title&gt;Nature Communications&lt;/full-title&gt;&lt;/periodical&gt;&lt;pages&gt;5641&lt;/pages&gt;&lt;volume&gt;5&lt;/volume&gt;&lt;number&gt;1&lt;/number&gt;&lt;dates&gt;&lt;year&gt;2014&lt;/year&gt;&lt;pub-dates&gt;&lt;date&gt;2014-12-04&lt;/date&gt;&lt;/pub-dates&gt;&lt;/dates&gt;&lt;publisher&gt;Springer Science and Business Media LLC&lt;/publisher&gt;&lt;isbn&gt;2041-1723&lt;/isbn&gt;&lt;urls&gt;&lt;related-urls&gt;&lt;url&gt;https://www.nature.com/articles/ncomms6641.pdf&lt;/url&gt;&lt;/related-urls&gt;&lt;/urls&gt;&lt;electronic-resource-num&gt;10.1038/ncomms6641&lt;/electronic-resource-num&gt;&lt;access-date&gt;2025-03-26T21:34:21&lt;/access-date&gt;&lt;/record&gt;&lt;/Cite&gt;&lt;/EndNote&gt;</w:instrText>
      </w:r>
      <w:r w:rsidRPr="00155D6D">
        <w:rPr>
          <w:rFonts w:eastAsiaTheme="majorEastAsia"/>
        </w:rPr>
        <w:fldChar w:fldCharType="separate"/>
      </w:r>
      <w:r w:rsidRPr="00155D6D">
        <w:rPr>
          <w:rFonts w:eastAsiaTheme="majorEastAsia"/>
          <w:vertAlign w:val="superscript"/>
        </w:rPr>
        <w:t>18</w:t>
      </w:r>
      <w:r w:rsidRPr="00155D6D">
        <w:rPr>
          <w:rFonts w:eastAsiaTheme="majorEastAsia"/>
        </w:rPr>
        <w:fldChar w:fldCharType="end"/>
      </w:r>
      <w:r w:rsidRPr="00155D6D">
        <w:rPr>
          <w:rFonts w:eastAsiaTheme="majorEastAsia"/>
        </w:rPr>
        <w:t xml:space="preserve">. These </w:t>
      </w:r>
      <w:proofErr w:type="spellStart"/>
      <w:r w:rsidRPr="00155D6D">
        <w:rPr>
          <w:rFonts w:eastAsiaTheme="majorEastAsia"/>
        </w:rPr>
        <w:t>tyramides</w:t>
      </w:r>
      <w:proofErr w:type="spellEnd"/>
      <w:r w:rsidR="00F80AEB">
        <w:rPr>
          <w:rFonts w:eastAsiaTheme="majorEastAsia"/>
        </w:rPr>
        <w:t>, activated by peroxidases,</w:t>
      </w:r>
      <w:r w:rsidRPr="00155D6D">
        <w:rPr>
          <w:rFonts w:eastAsiaTheme="majorEastAsia"/>
        </w:rPr>
        <w:t xml:space="preserve"> will then either bind tyrosine amino acids or dimerize</w:t>
      </w:r>
      <w:r w:rsidR="0009169C">
        <w:rPr>
          <w:rFonts w:eastAsiaTheme="majorEastAsia"/>
        </w:rPr>
        <w:t>,</w:t>
      </w:r>
      <w:r w:rsidRPr="00155D6D">
        <w:rPr>
          <w:rFonts w:eastAsiaTheme="majorEastAsia"/>
        </w:rPr>
        <w:t xml:space="preserve"> which generates the background noise. Finally, the miRNA LNA probe is labeled by the TSA+Cy3 fluorophore</w:t>
      </w:r>
      <w:r w:rsidR="0009169C">
        <w:rPr>
          <w:rFonts w:eastAsiaTheme="majorEastAsia"/>
        </w:rPr>
        <w:t>,</w:t>
      </w:r>
      <w:r w:rsidRPr="00155D6D">
        <w:rPr>
          <w:rFonts w:eastAsiaTheme="majorEastAsia"/>
        </w:rPr>
        <w:t xml:space="preserve"> allowing for the visualization of both miRNA and proteins within the sample tissue section</w:t>
      </w:r>
      <w:r>
        <w:rPr>
          <w:rFonts w:eastAsiaTheme="majorEastAsia"/>
        </w:rPr>
        <w:t>.</w:t>
      </w:r>
    </w:p>
    <w:p w14:paraId="64BB8CE2" w14:textId="77777777" w:rsidR="00996B73" w:rsidRDefault="00996B73" w:rsidP="00155D6D"/>
    <w:p w14:paraId="423B898B" w14:textId="2918F128" w:rsidR="00D81AC1" w:rsidRPr="00155D6D" w:rsidRDefault="00D81AC1" w:rsidP="00D81AC1">
      <w:r w:rsidRPr="00155D6D">
        <w:t>Optimization involved the use of a positive control (a U6 snRNA probe) and a negative control (a Scramble-</w:t>
      </w:r>
      <w:proofErr w:type="spellStart"/>
      <w:r w:rsidRPr="00155D6D">
        <w:t>miR</w:t>
      </w:r>
      <w:proofErr w:type="spellEnd"/>
      <w:r w:rsidRPr="00155D6D">
        <w:t xml:space="preserve"> probe)</w:t>
      </w:r>
      <w:r w:rsidR="0009169C">
        <w:t>,</w:t>
      </w:r>
      <w:r w:rsidRPr="00155D6D">
        <w:t xml:space="preserve"> both at a dilution of 1:500. U6 is a small housekeeping RNA expressed in most tissues, making it an ideal positive control probe. While the Scramble-</w:t>
      </w:r>
      <w:proofErr w:type="spellStart"/>
      <w:r w:rsidRPr="00155D6D">
        <w:t>miR</w:t>
      </w:r>
      <w:proofErr w:type="spellEnd"/>
      <w:r w:rsidRPr="00155D6D">
        <w:t xml:space="preserve"> probe (negative control) did not share homology with any miRNA sequence, including the target, since the sequences were randomized. To validate the accuracy and reliability of the assay, tests were conducted on normal (non-cancerous) samples. There was no detectable signal </w:t>
      </w:r>
      <w:r w:rsidR="0009169C">
        <w:t>expressed</w:t>
      </w:r>
      <w:r w:rsidRPr="00155D6D">
        <w:t xml:space="preserve"> in the negative control of the HGSC sample along with the normal ovarian tissue and the normal fallopian tubes (</w:t>
      </w:r>
      <w:r w:rsidRPr="00D81AC1">
        <w:rPr>
          <w:b/>
          <w:bCs/>
        </w:rPr>
        <w:t>Figure 4</w:t>
      </w:r>
      <w:r w:rsidRPr="00155D6D">
        <w:t xml:space="preserve">). The target probe </w:t>
      </w:r>
      <w:r w:rsidR="0009169C">
        <w:t xml:space="preserve">was expressed only in the HGSC sample but not in the normal ovarian tissue, demonstrating the </w:t>
      </w:r>
      <w:r w:rsidRPr="00155D6D">
        <w:t xml:space="preserve">specificity and accuracy of the probe and assay. </w:t>
      </w:r>
    </w:p>
    <w:p w14:paraId="7D59FECE" w14:textId="77777777" w:rsidR="00D81AC1" w:rsidRPr="00155D6D" w:rsidRDefault="00D81AC1" w:rsidP="00155D6D"/>
    <w:p w14:paraId="6D510784" w14:textId="7D56CF08" w:rsidR="006E4797" w:rsidRPr="00155D6D" w:rsidRDefault="013ECDC0" w:rsidP="00155D6D">
      <w:r w:rsidRPr="00155D6D">
        <w:rPr>
          <w:b/>
          <w:bCs/>
        </w:rPr>
        <w:t>FIGURE AND TABLE LEGENDS:</w:t>
      </w:r>
      <w:r w:rsidRPr="00155D6D">
        <w:t xml:space="preserve"> </w:t>
      </w:r>
    </w:p>
    <w:p w14:paraId="54F8DAB9" w14:textId="170567ED" w:rsidR="4707240D" w:rsidRPr="00155D6D" w:rsidRDefault="451003CE" w:rsidP="00155D6D">
      <w:r w:rsidRPr="00155D6D">
        <w:rPr>
          <w:b/>
          <w:bCs/>
        </w:rPr>
        <w:t xml:space="preserve">Figure </w:t>
      </w:r>
      <w:r w:rsidR="00A1D14B" w:rsidRPr="00155D6D">
        <w:rPr>
          <w:b/>
          <w:bCs/>
        </w:rPr>
        <w:t>1</w:t>
      </w:r>
      <w:r w:rsidR="001F5783">
        <w:rPr>
          <w:b/>
          <w:bCs/>
        </w:rPr>
        <w:t xml:space="preserve">: </w:t>
      </w:r>
      <w:r w:rsidR="4A5FDEE0" w:rsidRPr="001F5783">
        <w:rPr>
          <w:b/>
          <w:bCs/>
        </w:rPr>
        <w:t>MARLIN</w:t>
      </w:r>
      <w:r w:rsidRPr="001F5783">
        <w:rPr>
          <w:b/>
          <w:bCs/>
        </w:rPr>
        <w:t xml:space="preserve"> Protocol</w:t>
      </w:r>
      <w:r w:rsidRPr="00155D6D">
        <w:t>. (</w:t>
      </w:r>
      <w:r w:rsidRPr="001F5783">
        <w:rPr>
          <w:b/>
          <w:bCs/>
        </w:rPr>
        <w:t>A</w:t>
      </w:r>
      <w:r w:rsidRPr="00155D6D">
        <w:t>) After baking the samples overnight at 60</w:t>
      </w:r>
      <w:r w:rsidR="0076281A">
        <w:t xml:space="preserve"> </w:t>
      </w:r>
      <w:r w:rsidRPr="00155D6D">
        <w:t>°C, deparaffinization</w:t>
      </w:r>
      <w:r w:rsidR="4AE26F3D" w:rsidRPr="00155D6D">
        <w:t xml:space="preserve"> and</w:t>
      </w:r>
      <w:r w:rsidRPr="00155D6D">
        <w:t xml:space="preserve"> rehydration </w:t>
      </w:r>
      <w:r w:rsidR="006B36C4">
        <w:t>are performed,</w:t>
      </w:r>
      <w:r w:rsidRPr="00155D6D">
        <w:t xml:space="preserve"> and 3% H</w:t>
      </w:r>
      <w:r w:rsidRPr="00155D6D">
        <w:rPr>
          <w:vertAlign w:val="subscript"/>
        </w:rPr>
        <w:t>2</w:t>
      </w:r>
      <w:r w:rsidRPr="00155D6D">
        <w:t>O</w:t>
      </w:r>
      <w:r w:rsidRPr="00155D6D">
        <w:rPr>
          <w:vertAlign w:val="subscript"/>
        </w:rPr>
        <w:t>2</w:t>
      </w:r>
      <w:r w:rsidRPr="00155D6D">
        <w:t xml:space="preserve"> </w:t>
      </w:r>
      <w:r w:rsidR="6E0AB342" w:rsidRPr="00155D6D">
        <w:t>treatment</w:t>
      </w:r>
      <w:r w:rsidR="65FDA58A" w:rsidRPr="00155D6D">
        <w:t xml:space="preserve"> for autofluorescence quenching</w:t>
      </w:r>
      <w:r w:rsidRPr="00155D6D">
        <w:t>. (</w:t>
      </w:r>
      <w:r w:rsidRPr="0076281A">
        <w:rPr>
          <w:b/>
          <w:bCs/>
        </w:rPr>
        <w:t>B</w:t>
      </w:r>
      <w:r w:rsidRPr="00155D6D">
        <w:t xml:space="preserve">). </w:t>
      </w:r>
      <w:r w:rsidR="006B36C4" w:rsidRPr="00155D6D">
        <w:t>Then there</w:t>
      </w:r>
      <w:r w:rsidR="2947ECAB" w:rsidRPr="00155D6D">
        <w:t xml:space="preserve"> is </w:t>
      </w:r>
      <w:r w:rsidR="4AD70977" w:rsidRPr="00155D6D">
        <w:t>the first</w:t>
      </w:r>
      <w:r w:rsidRPr="00155D6D">
        <w:t xml:space="preserve"> round of antigen retrieval, blocking buffer, anti-</w:t>
      </w:r>
      <w:r w:rsidR="7C34BA38" w:rsidRPr="00155D6D">
        <w:t xml:space="preserve">Protein 1 </w:t>
      </w:r>
      <w:r w:rsidRPr="00155D6D">
        <w:t>antibody</w:t>
      </w:r>
      <w:r w:rsidR="7C34BA38" w:rsidRPr="00155D6D">
        <w:t xml:space="preserve"> (</w:t>
      </w:r>
      <w:r w:rsidR="76534158" w:rsidRPr="00155D6D">
        <w:t>in this instance</w:t>
      </w:r>
      <w:r w:rsidR="006B36C4">
        <w:t>,</w:t>
      </w:r>
      <w:r w:rsidR="76534158" w:rsidRPr="00155D6D">
        <w:t xml:space="preserve"> anti-CD8)</w:t>
      </w:r>
      <w:r w:rsidRPr="00155D6D">
        <w:t>, HRP, and the 690</w:t>
      </w:r>
      <w:r w:rsidR="006B36C4">
        <w:t xml:space="preserve"> </w:t>
      </w:r>
      <w:r w:rsidR="3CBBB3A3" w:rsidRPr="00155D6D">
        <w:t>nm emission</w:t>
      </w:r>
      <w:r w:rsidRPr="00155D6D">
        <w:t xml:space="preserve"> fluorophore. (</w:t>
      </w:r>
      <w:r w:rsidRPr="006B36C4">
        <w:rPr>
          <w:b/>
          <w:bCs/>
        </w:rPr>
        <w:t>C</w:t>
      </w:r>
      <w:r w:rsidRPr="00155D6D">
        <w:t xml:space="preserve">) </w:t>
      </w:r>
      <w:r w:rsidR="046CDC7D" w:rsidRPr="00155D6D">
        <w:t>A</w:t>
      </w:r>
      <w:r w:rsidRPr="00155D6D">
        <w:t xml:space="preserve"> second round of antigen retrieval, blocking buffer</w:t>
      </w:r>
      <w:r w:rsidR="006B36C4">
        <w:t>,</w:t>
      </w:r>
      <w:r w:rsidRPr="00155D6D">
        <w:t xml:space="preserve"> and anti-</w:t>
      </w:r>
      <w:proofErr w:type="spellStart"/>
      <w:r w:rsidRPr="00155D6D">
        <w:t>EpCAM</w:t>
      </w:r>
      <w:proofErr w:type="spellEnd"/>
      <w:r w:rsidRPr="00155D6D">
        <w:t xml:space="preserve"> antibody </w:t>
      </w:r>
      <w:r w:rsidR="62D6DAB0" w:rsidRPr="00155D6D">
        <w:t xml:space="preserve">are </w:t>
      </w:r>
      <w:r w:rsidR="006B36C4" w:rsidRPr="00155D6D">
        <w:t>used for hybridization</w:t>
      </w:r>
      <w:r w:rsidRPr="00155D6D">
        <w:t>. (</w:t>
      </w:r>
      <w:r w:rsidRPr="006B36C4">
        <w:rPr>
          <w:b/>
          <w:bCs/>
        </w:rPr>
        <w:t>D</w:t>
      </w:r>
      <w:r w:rsidRPr="00155D6D">
        <w:t>) The following day the HRP, 620</w:t>
      </w:r>
      <w:r w:rsidR="006C6686" w:rsidRPr="00155D6D">
        <w:t xml:space="preserve"> </w:t>
      </w:r>
      <w:r w:rsidR="005E1F86" w:rsidRPr="00155D6D">
        <w:t>nm emission</w:t>
      </w:r>
      <w:r w:rsidRPr="00155D6D">
        <w:t xml:space="preserve"> fluorophore</w:t>
      </w:r>
      <w:r w:rsidR="006B36C4">
        <w:t>,</w:t>
      </w:r>
      <w:r w:rsidRPr="00155D6D">
        <w:t xml:space="preserve"> </w:t>
      </w:r>
      <w:r w:rsidR="005E1F86" w:rsidRPr="00155D6D">
        <w:t>is</w:t>
      </w:r>
      <w:r w:rsidRPr="00155D6D">
        <w:t xml:space="preserve"> a</w:t>
      </w:r>
      <w:r w:rsidR="21475EE0" w:rsidRPr="00155D6D">
        <w:t>dd</w:t>
      </w:r>
      <w:r w:rsidRPr="00155D6D">
        <w:t>ed</w:t>
      </w:r>
      <w:r w:rsidR="0CAEE451" w:rsidRPr="00155D6D">
        <w:t xml:space="preserve">. </w:t>
      </w:r>
      <w:r w:rsidR="265ED008" w:rsidRPr="00155D6D">
        <w:t>The third</w:t>
      </w:r>
      <w:r w:rsidRPr="00155D6D">
        <w:t xml:space="preserve"> round of antigen retrieval is performed</w:t>
      </w:r>
      <w:r w:rsidR="006B36C4">
        <w:t>,</w:t>
      </w:r>
      <w:r w:rsidRPr="00155D6D">
        <w:t xml:space="preserve"> followed by protease plus incubation. (</w:t>
      </w:r>
      <w:r w:rsidRPr="006B36C4">
        <w:rPr>
          <w:b/>
          <w:bCs/>
        </w:rPr>
        <w:t>E</w:t>
      </w:r>
      <w:r w:rsidRPr="00155D6D">
        <w:t>)</w:t>
      </w:r>
      <w:r w:rsidR="1621B56C" w:rsidRPr="00155D6D">
        <w:t xml:space="preserve"> The</w:t>
      </w:r>
      <w:r w:rsidRPr="00155D6D">
        <w:t xml:space="preserve"> miRNA probe is </w:t>
      </w:r>
      <w:r w:rsidR="5261C438" w:rsidRPr="00155D6D">
        <w:t>hy</w:t>
      </w:r>
      <w:r w:rsidR="0F9424E3" w:rsidRPr="00155D6D">
        <w:t>bridized</w:t>
      </w:r>
      <w:r w:rsidRPr="00155D6D">
        <w:t>, followed by stringent washes, blocking buffer</w:t>
      </w:r>
      <w:r w:rsidR="006B36C4">
        <w:t>,</w:t>
      </w:r>
      <w:r w:rsidRPr="00155D6D">
        <w:t xml:space="preserve"> and anti-DIG-HRP incubations. (</w:t>
      </w:r>
      <w:r w:rsidRPr="006B36C4">
        <w:rPr>
          <w:b/>
          <w:bCs/>
        </w:rPr>
        <w:t>F</w:t>
      </w:r>
      <w:r w:rsidRPr="00155D6D">
        <w:t xml:space="preserve">) The TSA+Cy3 is added, followed by DAPI incubation. Slides are then mounted with coverslips and scanned </w:t>
      </w:r>
      <w:r w:rsidR="7F929851" w:rsidRPr="00155D6D">
        <w:t>in a slide scanner</w:t>
      </w:r>
      <w:r w:rsidRPr="00155D6D">
        <w:t>.</w:t>
      </w:r>
      <w:r w:rsidR="00155D6D" w:rsidRPr="00155D6D">
        <w:t xml:space="preserve"> </w:t>
      </w:r>
      <w:r w:rsidR="368EB21D" w:rsidRPr="00155D6D">
        <w:t xml:space="preserve">Once the slides have been scanned, image analysis software </w:t>
      </w:r>
      <w:r w:rsidR="2F35DB63" w:rsidRPr="00155D6D">
        <w:t>can</w:t>
      </w:r>
      <w:r w:rsidR="368EB21D" w:rsidRPr="00155D6D">
        <w:t xml:space="preserve"> </w:t>
      </w:r>
      <w:r w:rsidR="2E0CBEAF" w:rsidRPr="00155D6D">
        <w:t>be</w:t>
      </w:r>
      <w:r w:rsidR="368EB21D" w:rsidRPr="00155D6D">
        <w:t xml:space="preserve"> used to count puncta per cell</w:t>
      </w:r>
      <w:r w:rsidR="3A944DAC" w:rsidRPr="00155D6D">
        <w:t xml:space="preserve"> and ploy glob analysis, as well as co-localization</w:t>
      </w:r>
      <w:r w:rsidR="368EB21D" w:rsidRPr="00155D6D">
        <w:t xml:space="preserve">. This can be achieved by identifying individual cells through nuclear </w:t>
      </w:r>
      <w:r w:rsidR="006B36C4" w:rsidRPr="00155D6D">
        <w:t>counter-staining-based</w:t>
      </w:r>
      <w:r w:rsidR="368EB21D" w:rsidRPr="00155D6D">
        <w:t xml:space="preserve"> cellular segmentation. </w:t>
      </w:r>
    </w:p>
    <w:p w14:paraId="278BE8FF" w14:textId="6528307E" w:rsidR="56796765" w:rsidRPr="00155D6D" w:rsidRDefault="56796765" w:rsidP="00155D6D"/>
    <w:p w14:paraId="77EB8DCF" w14:textId="0CF40F62" w:rsidR="00301E6F" w:rsidRPr="00155D6D" w:rsidRDefault="451003CE" w:rsidP="00155D6D">
      <w:r w:rsidRPr="00155D6D">
        <w:rPr>
          <w:b/>
          <w:bCs/>
        </w:rPr>
        <w:t xml:space="preserve">Figure </w:t>
      </w:r>
      <w:r w:rsidR="00A1D14B" w:rsidRPr="00155D6D">
        <w:rPr>
          <w:b/>
          <w:bCs/>
        </w:rPr>
        <w:t>2</w:t>
      </w:r>
      <w:r w:rsidR="006B36C4">
        <w:rPr>
          <w:b/>
          <w:bCs/>
        </w:rPr>
        <w:t>:</w:t>
      </w:r>
      <w:r w:rsidRPr="00155D6D">
        <w:t xml:space="preserve"> </w:t>
      </w:r>
      <w:r w:rsidR="00E63587" w:rsidRPr="006B36C4">
        <w:rPr>
          <w:b/>
          <w:bCs/>
        </w:rPr>
        <w:t>Two serial sections of</w:t>
      </w:r>
      <w:r w:rsidR="05456B23" w:rsidRPr="006B36C4">
        <w:rPr>
          <w:b/>
          <w:bCs/>
        </w:rPr>
        <w:t xml:space="preserve"> a</w:t>
      </w:r>
      <w:r w:rsidR="00E63587" w:rsidRPr="006B36C4">
        <w:rPr>
          <w:b/>
          <w:bCs/>
        </w:rPr>
        <w:t xml:space="preserve"> representative </w:t>
      </w:r>
      <w:r w:rsidR="7B41ABA9" w:rsidRPr="006B36C4">
        <w:rPr>
          <w:b/>
          <w:bCs/>
        </w:rPr>
        <w:t xml:space="preserve">HGSC sample stained with the multiplexed Protein </w:t>
      </w:r>
      <w:r w:rsidR="006B36C4">
        <w:rPr>
          <w:b/>
          <w:bCs/>
        </w:rPr>
        <w:t>and</w:t>
      </w:r>
      <w:r w:rsidR="7B41ABA9" w:rsidRPr="006B36C4">
        <w:rPr>
          <w:b/>
          <w:bCs/>
        </w:rPr>
        <w:t xml:space="preserve"> miRNA FISH</w:t>
      </w:r>
      <w:r w:rsidR="7B41ABA9" w:rsidRPr="00155D6D">
        <w:t xml:space="preserve">. </w:t>
      </w:r>
      <w:r w:rsidR="00301E6F" w:rsidRPr="00155D6D">
        <w:t>(</w:t>
      </w:r>
      <w:r w:rsidR="00301E6F" w:rsidRPr="006B36C4">
        <w:rPr>
          <w:b/>
          <w:bCs/>
        </w:rPr>
        <w:t>A-B</w:t>
      </w:r>
      <w:r w:rsidR="00301E6F" w:rsidRPr="00155D6D">
        <w:t>) miRNA detection protocol only. (</w:t>
      </w:r>
      <w:r w:rsidR="00301E6F" w:rsidRPr="006B36C4">
        <w:rPr>
          <w:b/>
          <w:bCs/>
        </w:rPr>
        <w:t>C-J</w:t>
      </w:r>
      <w:r w:rsidR="00301E6F" w:rsidRPr="00155D6D">
        <w:t xml:space="preserve">) </w:t>
      </w:r>
      <w:r w:rsidR="008E136D" w:rsidRPr="00155D6D">
        <w:t xml:space="preserve">MARLIN protocol utilizing both </w:t>
      </w:r>
      <w:r w:rsidR="00301E6F" w:rsidRPr="00155D6D">
        <w:t xml:space="preserve">miRNA and protein detection </w:t>
      </w:r>
      <w:r w:rsidR="008E136D" w:rsidRPr="00155D6D">
        <w:t>protocol (</w:t>
      </w:r>
      <w:proofErr w:type="spellStart"/>
      <w:r w:rsidR="00301E6F" w:rsidRPr="00155D6D">
        <w:t>EpCAM</w:t>
      </w:r>
      <w:proofErr w:type="spellEnd"/>
      <w:r w:rsidR="00301E6F" w:rsidRPr="00155D6D">
        <w:t xml:space="preserve"> and CD8, and miR-181C-3p</w:t>
      </w:r>
      <w:r w:rsidR="008E136D" w:rsidRPr="00155D6D">
        <w:t>)</w:t>
      </w:r>
      <w:r w:rsidR="00301E6F" w:rsidRPr="00155D6D">
        <w:t xml:space="preserve">. Scale bars </w:t>
      </w:r>
      <w:r w:rsidR="00996B73">
        <w:t xml:space="preserve">= </w:t>
      </w:r>
      <w:r w:rsidR="00301E6F" w:rsidRPr="00155D6D">
        <w:t>45</w:t>
      </w:r>
      <w:r w:rsidR="00996B73">
        <w:t xml:space="preserve"> </w:t>
      </w:r>
      <w:r w:rsidR="00301E6F" w:rsidRPr="00155D6D">
        <w:t>µm.</w:t>
      </w:r>
    </w:p>
    <w:p w14:paraId="687C8397" w14:textId="77777777" w:rsidR="00B133BD" w:rsidRPr="00155D6D" w:rsidRDefault="00B133BD" w:rsidP="00155D6D"/>
    <w:p w14:paraId="639ABEF6" w14:textId="50B2F923" w:rsidR="00B133BD" w:rsidRPr="00996B73" w:rsidRDefault="00A1D14B" w:rsidP="00155D6D">
      <w:r w:rsidRPr="00155D6D">
        <w:rPr>
          <w:b/>
          <w:bCs/>
        </w:rPr>
        <w:t>Figure 3</w:t>
      </w:r>
      <w:r w:rsidR="00996B73" w:rsidRPr="00F80AEB">
        <w:rPr>
          <w:b/>
          <w:bCs/>
        </w:rPr>
        <w:t>:</w:t>
      </w:r>
      <w:r w:rsidRPr="00F80AEB">
        <w:rPr>
          <w:b/>
          <w:bCs/>
        </w:rPr>
        <w:t xml:space="preserve"> </w:t>
      </w:r>
      <w:r w:rsidR="00E5775F" w:rsidRPr="00F80AEB">
        <w:rPr>
          <w:b/>
          <w:bCs/>
        </w:rPr>
        <w:t>miRNA p</w:t>
      </w:r>
      <w:r w:rsidR="0E1B51B5" w:rsidRPr="00F80AEB">
        <w:rPr>
          <w:b/>
          <w:bCs/>
        </w:rPr>
        <w:t xml:space="preserve">robe </w:t>
      </w:r>
      <w:r w:rsidR="00895194" w:rsidRPr="00F80AEB">
        <w:rPr>
          <w:b/>
          <w:bCs/>
        </w:rPr>
        <w:t>reaction</w:t>
      </w:r>
      <w:r w:rsidR="0E1B51B5" w:rsidRPr="00F80AEB">
        <w:rPr>
          <w:b/>
          <w:bCs/>
        </w:rPr>
        <w:t xml:space="preserve"> with the representative example of Anti-DIG-HRP, 3% H</w:t>
      </w:r>
      <w:r w:rsidR="0E1B51B5" w:rsidRPr="00F80AEB">
        <w:rPr>
          <w:b/>
          <w:bCs/>
          <w:vertAlign w:val="subscript"/>
        </w:rPr>
        <w:t>2</w:t>
      </w:r>
      <w:r w:rsidR="0E1B51B5" w:rsidRPr="00F80AEB">
        <w:rPr>
          <w:b/>
          <w:bCs/>
        </w:rPr>
        <w:t>O</w:t>
      </w:r>
      <w:r w:rsidR="0E1B51B5" w:rsidRPr="00F80AEB">
        <w:rPr>
          <w:b/>
          <w:bCs/>
          <w:vertAlign w:val="subscript"/>
        </w:rPr>
        <w:t>2</w:t>
      </w:r>
      <w:r w:rsidR="00F80AEB">
        <w:rPr>
          <w:b/>
          <w:bCs/>
        </w:rPr>
        <w:t>,</w:t>
      </w:r>
      <w:r w:rsidR="0E1B51B5" w:rsidRPr="00F80AEB">
        <w:rPr>
          <w:b/>
          <w:bCs/>
        </w:rPr>
        <w:t xml:space="preserve"> and TSA to provide signal and amplification.</w:t>
      </w:r>
      <w:r w:rsidR="0E1B51B5" w:rsidRPr="00996B73">
        <w:t xml:space="preserve"> </w:t>
      </w:r>
    </w:p>
    <w:p w14:paraId="6209FEF5" w14:textId="0386B1DC" w:rsidR="1DB731B5" w:rsidRPr="00155D6D" w:rsidRDefault="1DB731B5" w:rsidP="00155D6D"/>
    <w:p w14:paraId="0F9FE336" w14:textId="08C24A07" w:rsidR="2E54DFB6" w:rsidRPr="00155D6D" w:rsidRDefault="2E54DFB6" w:rsidP="00155D6D">
      <w:r w:rsidRPr="00155D6D">
        <w:rPr>
          <w:b/>
        </w:rPr>
        <w:t>Figure 4</w:t>
      </w:r>
      <w:r w:rsidR="00996B73">
        <w:rPr>
          <w:bCs/>
        </w:rPr>
        <w:t>:</w:t>
      </w:r>
      <w:r w:rsidRPr="00996B73">
        <w:rPr>
          <w:bCs/>
        </w:rPr>
        <w:t xml:space="preserve"> </w:t>
      </w:r>
      <w:r w:rsidRPr="00996B73">
        <w:rPr>
          <w:b/>
        </w:rPr>
        <w:t xml:space="preserve">Results of the optimized </w:t>
      </w:r>
      <w:r w:rsidR="002676EC" w:rsidRPr="00996B73">
        <w:rPr>
          <w:b/>
        </w:rPr>
        <w:t xml:space="preserve">MARLIN </w:t>
      </w:r>
      <w:r w:rsidRPr="00996B73">
        <w:rPr>
          <w:b/>
        </w:rPr>
        <w:t>implemented on a representative HGSC sample</w:t>
      </w:r>
      <w:r w:rsidR="00E5775F" w:rsidRPr="00996B73">
        <w:rPr>
          <w:b/>
        </w:rPr>
        <w:t xml:space="preserve">, </w:t>
      </w:r>
      <w:r w:rsidRPr="00996B73">
        <w:rPr>
          <w:b/>
        </w:rPr>
        <w:t>normal ovarian tissue</w:t>
      </w:r>
      <w:r w:rsidR="00E5775F" w:rsidRPr="00996B73">
        <w:rPr>
          <w:b/>
        </w:rPr>
        <w:t xml:space="preserve">, </w:t>
      </w:r>
      <w:r w:rsidRPr="00996B73">
        <w:rPr>
          <w:b/>
        </w:rPr>
        <w:t>and normal fallopian tubes</w:t>
      </w:r>
      <w:r w:rsidR="00E5775F" w:rsidRPr="00996B73">
        <w:rPr>
          <w:b/>
        </w:rPr>
        <w:t>.</w:t>
      </w:r>
      <w:r w:rsidR="00B518CD" w:rsidRPr="00155D6D">
        <w:t xml:space="preserve"> </w:t>
      </w:r>
      <w:r w:rsidR="002676EC" w:rsidRPr="00155D6D">
        <w:t>(</w:t>
      </w:r>
      <w:r w:rsidR="002676EC" w:rsidRPr="00996B73">
        <w:rPr>
          <w:b/>
          <w:bCs/>
        </w:rPr>
        <w:t>A,</w:t>
      </w:r>
      <w:r w:rsidR="00996B73">
        <w:rPr>
          <w:b/>
          <w:bCs/>
        </w:rPr>
        <w:t xml:space="preserve"> </w:t>
      </w:r>
      <w:r w:rsidR="002676EC" w:rsidRPr="00996B73">
        <w:rPr>
          <w:b/>
          <w:bCs/>
        </w:rPr>
        <w:t>B</w:t>
      </w:r>
      <w:r w:rsidR="002676EC" w:rsidRPr="00155D6D">
        <w:t xml:space="preserve">) </w:t>
      </w:r>
      <w:r w:rsidRPr="00155D6D">
        <w:t>positive control</w:t>
      </w:r>
      <w:r w:rsidR="00C8640B" w:rsidRPr="00155D6D">
        <w:t xml:space="preserve"> U6 snRNA Probe</w:t>
      </w:r>
      <w:r w:rsidRPr="00155D6D">
        <w:t xml:space="preserve"> expressed in the HGSC sample</w:t>
      </w:r>
      <w:r w:rsidR="00CF26A3" w:rsidRPr="00155D6D">
        <w:t>, (</w:t>
      </w:r>
      <w:r w:rsidR="00CF26A3" w:rsidRPr="00996B73">
        <w:rPr>
          <w:b/>
          <w:bCs/>
        </w:rPr>
        <w:t>C</w:t>
      </w:r>
      <w:r w:rsidR="00CF26A3" w:rsidRPr="00155D6D">
        <w:t xml:space="preserve">) </w:t>
      </w:r>
      <w:r w:rsidRPr="00155D6D">
        <w:t>normal ovarian tissue,</w:t>
      </w:r>
      <w:r w:rsidR="00CF26A3" w:rsidRPr="00155D6D">
        <w:t xml:space="preserve"> (</w:t>
      </w:r>
      <w:r w:rsidR="00CF26A3" w:rsidRPr="00996B73">
        <w:rPr>
          <w:b/>
          <w:bCs/>
        </w:rPr>
        <w:t>D</w:t>
      </w:r>
      <w:r w:rsidR="00CF26A3" w:rsidRPr="00155D6D">
        <w:t>)</w:t>
      </w:r>
      <w:r w:rsidRPr="00155D6D">
        <w:t xml:space="preserve"> and normal fallopian tubes. </w:t>
      </w:r>
      <w:r w:rsidR="00CF26A3" w:rsidRPr="00155D6D">
        <w:t>(</w:t>
      </w:r>
      <w:r w:rsidR="00CF26A3" w:rsidRPr="00996B73">
        <w:rPr>
          <w:b/>
          <w:bCs/>
        </w:rPr>
        <w:t>E,</w:t>
      </w:r>
      <w:r w:rsidR="00996B73">
        <w:rPr>
          <w:b/>
          <w:bCs/>
        </w:rPr>
        <w:t xml:space="preserve"> </w:t>
      </w:r>
      <w:r w:rsidR="00CF26A3" w:rsidRPr="00996B73">
        <w:rPr>
          <w:b/>
          <w:bCs/>
        </w:rPr>
        <w:t>F</w:t>
      </w:r>
      <w:r w:rsidR="00CF26A3" w:rsidRPr="00155D6D">
        <w:t>)</w:t>
      </w:r>
      <w:r w:rsidR="00996B73">
        <w:t xml:space="preserve"> </w:t>
      </w:r>
      <w:r w:rsidRPr="00155D6D">
        <w:t>The negative control</w:t>
      </w:r>
      <w:r w:rsidR="002B7B14" w:rsidRPr="00155D6D">
        <w:t xml:space="preserve"> Scramble-</w:t>
      </w:r>
      <w:proofErr w:type="spellStart"/>
      <w:r w:rsidR="002B7B14" w:rsidRPr="00155D6D">
        <w:t>miR</w:t>
      </w:r>
      <w:proofErr w:type="spellEnd"/>
      <w:r w:rsidR="002B7B14" w:rsidRPr="00155D6D">
        <w:t xml:space="preserve"> Probe</w:t>
      </w:r>
      <w:r w:rsidRPr="00155D6D">
        <w:t xml:space="preserve"> HGSC sample,</w:t>
      </w:r>
      <w:r w:rsidR="00CF26A3" w:rsidRPr="00155D6D">
        <w:t xml:space="preserve"> (</w:t>
      </w:r>
      <w:r w:rsidR="00CF26A3" w:rsidRPr="00996B73">
        <w:rPr>
          <w:b/>
          <w:bCs/>
        </w:rPr>
        <w:t>G</w:t>
      </w:r>
      <w:r w:rsidR="00CF26A3" w:rsidRPr="00155D6D">
        <w:t>)</w:t>
      </w:r>
      <w:r w:rsidRPr="00155D6D">
        <w:t xml:space="preserve"> normal ovarian tissue,</w:t>
      </w:r>
      <w:r w:rsidR="00996B73">
        <w:t xml:space="preserve"> </w:t>
      </w:r>
      <w:r w:rsidR="00CF26A3" w:rsidRPr="00155D6D">
        <w:t>(</w:t>
      </w:r>
      <w:r w:rsidR="00CF26A3" w:rsidRPr="00996B73">
        <w:rPr>
          <w:b/>
          <w:bCs/>
        </w:rPr>
        <w:t>H</w:t>
      </w:r>
      <w:r w:rsidR="00CF26A3" w:rsidRPr="00155D6D">
        <w:t>)</w:t>
      </w:r>
      <w:r w:rsidRPr="00155D6D">
        <w:t xml:space="preserve"> and normal fallopian tubes. </w:t>
      </w:r>
      <w:r w:rsidR="00CF26A3" w:rsidRPr="00155D6D">
        <w:t>(</w:t>
      </w:r>
      <w:r w:rsidR="00CF26A3" w:rsidRPr="00996B73">
        <w:rPr>
          <w:b/>
          <w:bCs/>
        </w:rPr>
        <w:t>I,</w:t>
      </w:r>
      <w:r w:rsidR="00996B73">
        <w:rPr>
          <w:b/>
          <w:bCs/>
        </w:rPr>
        <w:t xml:space="preserve"> </w:t>
      </w:r>
      <w:r w:rsidR="00CF26A3" w:rsidRPr="00996B73">
        <w:rPr>
          <w:b/>
          <w:bCs/>
        </w:rPr>
        <w:t>J</w:t>
      </w:r>
      <w:r w:rsidR="00CF26A3" w:rsidRPr="00155D6D">
        <w:t>)</w:t>
      </w:r>
      <w:r w:rsidR="00996B73">
        <w:t xml:space="preserve"> </w:t>
      </w:r>
      <w:r w:rsidRPr="00155D6D">
        <w:t xml:space="preserve">The target </w:t>
      </w:r>
      <w:r w:rsidR="002B7B14" w:rsidRPr="00155D6D">
        <w:t xml:space="preserve">miR-181C-3p </w:t>
      </w:r>
      <w:r w:rsidRPr="00155D6D">
        <w:t>probe expressing in the HGSC sample</w:t>
      </w:r>
      <w:r w:rsidR="00CF26A3" w:rsidRPr="00155D6D">
        <w:t>, (</w:t>
      </w:r>
      <w:r w:rsidR="00CF26A3" w:rsidRPr="00996B73">
        <w:rPr>
          <w:b/>
          <w:bCs/>
        </w:rPr>
        <w:t>K</w:t>
      </w:r>
      <w:r w:rsidR="00CF26A3" w:rsidRPr="00155D6D">
        <w:t>)</w:t>
      </w:r>
      <w:r w:rsidR="0059513A" w:rsidRPr="00155D6D">
        <w:t xml:space="preserve"> </w:t>
      </w:r>
      <w:r w:rsidRPr="00155D6D">
        <w:t>and not expressing in normal ovarian tissue,</w:t>
      </w:r>
      <w:r w:rsidR="00CF26A3" w:rsidRPr="00155D6D">
        <w:t xml:space="preserve"> (</w:t>
      </w:r>
      <w:r w:rsidR="00CF26A3" w:rsidRPr="00996B73">
        <w:rPr>
          <w:b/>
          <w:bCs/>
        </w:rPr>
        <w:t>L</w:t>
      </w:r>
      <w:r w:rsidR="00CF26A3" w:rsidRPr="00155D6D">
        <w:t>)</w:t>
      </w:r>
      <w:r w:rsidRPr="00155D6D">
        <w:t xml:space="preserve"> and normal fallopian tubes</w:t>
      </w:r>
      <w:r w:rsidR="00CF26A3" w:rsidRPr="00155D6D">
        <w:t xml:space="preserve">. </w:t>
      </w:r>
      <w:r w:rsidRPr="00155D6D">
        <w:t xml:space="preserve">Scale bars </w:t>
      </w:r>
      <w:r w:rsidR="00996B73">
        <w:t xml:space="preserve">= </w:t>
      </w:r>
      <w:r w:rsidRPr="00155D6D">
        <w:t>250</w:t>
      </w:r>
      <w:r w:rsidR="00996B73">
        <w:t xml:space="preserve"> </w:t>
      </w:r>
      <w:r w:rsidRPr="00155D6D">
        <w:t>µm.</w:t>
      </w:r>
    </w:p>
    <w:p w14:paraId="1BA026B7" w14:textId="47A34F83" w:rsidR="1F22F403" w:rsidRPr="00155D6D" w:rsidRDefault="1F22F403" w:rsidP="00155D6D"/>
    <w:p w14:paraId="7C0B6465" w14:textId="2267C7C7" w:rsidR="006E4797" w:rsidRPr="00155D6D" w:rsidRDefault="013ECDC0" w:rsidP="00155D6D">
      <w:r w:rsidRPr="00155D6D">
        <w:rPr>
          <w:b/>
          <w:bCs/>
        </w:rPr>
        <w:t xml:space="preserve">DISCUSSION: </w:t>
      </w:r>
    </w:p>
    <w:p w14:paraId="570E4E25" w14:textId="118A515F" w:rsidR="62841A54" w:rsidRPr="00155D6D" w:rsidRDefault="5C75990A" w:rsidP="00155D6D">
      <w:pPr>
        <w:rPr>
          <w:rFonts w:eastAsiaTheme="majorEastAsia"/>
        </w:rPr>
      </w:pPr>
      <w:r w:rsidRPr="00155D6D">
        <w:t xml:space="preserve">Though </w:t>
      </w:r>
      <w:r w:rsidR="69424396" w:rsidRPr="00155D6D">
        <w:t>the importance of miRNAs is recognized and understood</w:t>
      </w:r>
      <w:r w:rsidR="28E52963" w:rsidRPr="00155D6D">
        <w:t>,</w:t>
      </w:r>
      <w:r w:rsidR="3C305B5E" w:rsidRPr="00155D6D">
        <w:t xml:space="preserve"> </w:t>
      </w:r>
      <w:r w:rsidR="5B1EF21F" w:rsidRPr="00155D6D">
        <w:t>observ</w:t>
      </w:r>
      <w:r w:rsidR="035F70F9" w:rsidRPr="00155D6D">
        <w:t>ations of</w:t>
      </w:r>
      <w:r w:rsidR="5B1EF21F" w:rsidRPr="00155D6D">
        <w:t xml:space="preserve"> </w:t>
      </w:r>
      <w:r w:rsidR="3C305B5E" w:rsidRPr="00155D6D">
        <w:t xml:space="preserve">both normal development and disease states </w:t>
      </w:r>
      <w:r w:rsidR="45D54C71" w:rsidRPr="00155D6D">
        <w:t>are</w:t>
      </w:r>
      <w:r w:rsidR="3C305B5E" w:rsidRPr="00155D6D">
        <w:t xml:space="preserve"> currently hindered by the difficulty </w:t>
      </w:r>
      <w:r w:rsidR="34BDE881" w:rsidRPr="00155D6D">
        <w:t>of</w:t>
      </w:r>
      <w:r w:rsidR="3C305B5E" w:rsidRPr="00155D6D">
        <w:t xml:space="preserve"> studying </w:t>
      </w:r>
      <w:r w:rsidR="006D6E92">
        <w:t>miRNAs</w:t>
      </w:r>
      <w:r w:rsidR="3C305B5E" w:rsidRPr="00155D6D">
        <w:t xml:space="preserve"> using standard methods</w:t>
      </w:r>
      <w:r w:rsidR="28E52963" w:rsidRPr="00155D6D">
        <w:t xml:space="preserve">. </w:t>
      </w:r>
      <w:r w:rsidR="5B772D0C" w:rsidRPr="00155D6D">
        <w:t>The scarcity</w:t>
      </w:r>
      <w:r w:rsidR="28E52963" w:rsidRPr="00155D6D">
        <w:t xml:space="preserve"> of </w:t>
      </w:r>
      <w:r w:rsidR="28E52963" w:rsidRPr="00996B73">
        <w:rPr>
          <w:i/>
          <w:iCs/>
        </w:rPr>
        <w:t>in situ</w:t>
      </w:r>
      <w:r w:rsidR="28E52963" w:rsidRPr="00155D6D">
        <w:t xml:space="preserve"> methods </w:t>
      </w:r>
      <w:r w:rsidR="67CBC82E" w:rsidRPr="00155D6D">
        <w:t xml:space="preserve">led to the development of </w:t>
      </w:r>
      <w:r w:rsidR="45D54C71" w:rsidRPr="00155D6D">
        <w:rPr>
          <w:rFonts w:eastAsiaTheme="majorEastAsia"/>
        </w:rPr>
        <w:t>MARLIN (</w:t>
      </w:r>
      <w:r w:rsidR="28E52963" w:rsidRPr="00155D6D">
        <w:t>miRNA FISH assay</w:t>
      </w:r>
      <w:r w:rsidR="45D54C71" w:rsidRPr="00155D6D">
        <w:t>)</w:t>
      </w:r>
      <w:r w:rsidR="28E52963" w:rsidRPr="00155D6D">
        <w:t xml:space="preserve">. </w:t>
      </w:r>
      <w:r w:rsidR="4CD5D8B6" w:rsidRPr="00155D6D">
        <w:t xml:space="preserve">Given the homology and short length of miRNAs, </w:t>
      </w:r>
      <w:r w:rsidR="2D38C37A" w:rsidRPr="00155D6D">
        <w:t xml:space="preserve">it becomes a challenge to visualize </w:t>
      </w:r>
      <w:r w:rsidR="189F353D" w:rsidRPr="00155D6D">
        <w:t xml:space="preserve">their location and effect on </w:t>
      </w:r>
      <w:r w:rsidR="006D6E92">
        <w:t>post-transcriptomic</w:t>
      </w:r>
      <w:r w:rsidR="189F353D" w:rsidRPr="00155D6D">
        <w:t xml:space="preserve"> regulation</w:t>
      </w:r>
      <w:r w:rsidR="2D38C37A" w:rsidRPr="00155D6D">
        <w:t xml:space="preserve">. </w:t>
      </w:r>
      <w:r w:rsidR="2545366F" w:rsidRPr="00155D6D">
        <w:t>T</w:t>
      </w:r>
      <w:r w:rsidR="00EC761C" w:rsidRPr="00155D6D">
        <w:t xml:space="preserve">his protocol development utilizes </w:t>
      </w:r>
      <w:r w:rsidR="40280A1E" w:rsidRPr="00155D6D">
        <w:t>Locked Nucleic Acid Probes (LNA)</w:t>
      </w:r>
      <w:r w:rsidR="00EC761C" w:rsidRPr="00155D6D">
        <w:t xml:space="preserve">. </w:t>
      </w:r>
      <w:r w:rsidR="40280A1E" w:rsidRPr="00155D6D">
        <w:t>LNAs are modified RNA bases in which the ribose is locked with a methylene bridge, connecting the oxygen atom to the carbon atom. This additional bridge limits the flexibility normally associated with the ring, essentially locking the molecular structure into a rigid conformation</w:t>
      </w:r>
      <w:r w:rsidR="00BE6662" w:rsidRPr="00155D6D">
        <w:fldChar w:fldCharType="begin"/>
      </w:r>
      <w:r w:rsidR="00BE6662" w:rsidRPr="00155D6D">
        <w:instrText xml:space="preserve"> ADDIN EN.CITE &lt;EndNote&gt;&lt;Cite&gt;&lt;Author&gt;Eichert&lt;/Author&gt;&lt;Year&gt;2010&lt;/Year&gt;&lt;RecNum&gt;59&lt;/RecNum&gt;&lt;DisplayText&gt;&lt;style face="superscript"&gt;19&lt;/style&gt;&lt;/DisplayText&gt;&lt;record&gt;&lt;rec-number&gt;59&lt;/rec-number&gt;&lt;foreign-keys&gt;&lt;key app="EN" db-id="wtw0fd2xi5r5rye2e2o5vzptdpv2e25rr5xf" timestamp="1743286226" guid="936ddf3c-9331-45eb-8907-4db10c643814"&gt;59&lt;/key&gt;&lt;/foreign-keys&gt;&lt;ref-type name="Journal Article"&gt;17&lt;/ref-type&gt;&lt;contributors&gt;&lt;authors&gt;&lt;author&gt;Eichert, André&lt;/author&gt;&lt;author&gt;Behling, Katja&lt;/author&gt;&lt;author&gt;Betzel, Christian&lt;/author&gt;&lt;author&gt;Erdmann, Volker A.&lt;/author&gt;&lt;author&gt;Fürste, Jens P.&lt;/author&gt;&lt;author&gt;Förster, Charlotte&lt;/author&gt;&lt;/authors&gt;&lt;/contributors&gt;&lt;titles&gt;&lt;title&gt;The crystal structure of an ‘All Locked’ nucleic acid duplex&lt;/title&gt;&lt;secondary-title&gt;Nucleic Acids Research&lt;/secondary-title&gt;&lt;/titles&gt;&lt;periodical&gt;&lt;full-title&gt;Nucleic Acids Research&lt;/full-title&gt;&lt;/periodical&gt;&lt;pages&gt;6729-6736&lt;/pages&gt;&lt;volume&gt;38&lt;/volume&gt;&lt;number&gt;19&lt;/number&gt;&lt;dates&gt;&lt;year&gt;2010&lt;/year&gt;&lt;pub-dates&gt;&lt;date&gt;2010-10-01&lt;/date&gt;&lt;/pub-dates&gt;&lt;/dates&gt;&lt;publisher&gt;Oxford University Press (OUP)&lt;/publisher&gt;&lt;isbn&gt;1362-4962&lt;/isbn&gt;&lt;urls&gt;&lt;related-urls&gt;&lt;url&gt;https://academic.oup.com/nar/article-pdf/38/19/6729/16768484/gkq505.pdf&lt;/url&gt;&lt;/related-urls&gt;&lt;/urls&gt;&lt;electronic-resource-num&gt;10.1093/nar/gkq505&lt;/electronic-resource-num&gt;&lt;access-date&gt;2025-03-26T21:37:27&lt;/access-date&gt;&lt;/record&gt;&lt;/Cite&gt;&lt;/EndNote&gt;</w:instrText>
      </w:r>
      <w:r w:rsidR="00BE6662" w:rsidRPr="00155D6D">
        <w:fldChar w:fldCharType="separate"/>
      </w:r>
      <w:r w:rsidR="00BE6662" w:rsidRPr="00155D6D">
        <w:rPr>
          <w:vertAlign w:val="superscript"/>
        </w:rPr>
        <w:t>19</w:t>
      </w:r>
      <w:r w:rsidR="00BE6662" w:rsidRPr="00155D6D">
        <w:fldChar w:fldCharType="end"/>
      </w:r>
      <w:r w:rsidR="00996B73">
        <w:t>.</w:t>
      </w:r>
      <w:r w:rsidR="40280A1E" w:rsidRPr="00155D6D">
        <w:t xml:space="preserve"> LNAs enable a shorter probe</w:t>
      </w:r>
      <w:r w:rsidR="00F84AF6" w:rsidRPr="00155D6D">
        <w:t xml:space="preserve"> and higher quenching </w:t>
      </w:r>
      <w:r w:rsidR="00946BCF" w:rsidRPr="00155D6D">
        <w:t>efficiency</w:t>
      </w:r>
      <w:r w:rsidR="40280A1E" w:rsidRPr="00155D6D">
        <w:t xml:space="preserve">, which supports assay design for </w:t>
      </w:r>
      <w:r w:rsidR="00946BCF" w:rsidRPr="00155D6D">
        <w:t xml:space="preserve">lower background signal, and </w:t>
      </w:r>
      <w:r w:rsidR="40280A1E" w:rsidRPr="00155D6D">
        <w:t xml:space="preserve">improved assay sensitivity and specificity. </w:t>
      </w:r>
    </w:p>
    <w:p w14:paraId="59E330EE" w14:textId="74A1904B" w:rsidR="23B65E64" w:rsidRPr="00155D6D" w:rsidRDefault="23B65E64" w:rsidP="00155D6D">
      <w:pPr>
        <w:rPr>
          <w:rFonts w:eastAsiaTheme="majorEastAsia"/>
        </w:rPr>
      </w:pPr>
    </w:p>
    <w:p w14:paraId="53717E3C" w14:textId="61162E7B" w:rsidR="7B97CF64" w:rsidRPr="00155D6D" w:rsidRDefault="5A2D68A1" w:rsidP="00155D6D">
      <w:pPr>
        <w:rPr>
          <w:b/>
          <w:bCs/>
        </w:rPr>
      </w:pPr>
      <w:r w:rsidRPr="00155D6D">
        <w:rPr>
          <w:b/>
          <w:bCs/>
        </w:rPr>
        <w:t>Critical</w:t>
      </w:r>
      <w:r w:rsidR="002436C2">
        <w:rPr>
          <w:b/>
          <w:bCs/>
        </w:rPr>
        <w:t xml:space="preserve"> steps</w:t>
      </w:r>
    </w:p>
    <w:p w14:paraId="2CF2DF86" w14:textId="5BD05FC2" w:rsidR="00B80F60" w:rsidRPr="00155D6D" w:rsidRDefault="43649335" w:rsidP="00155D6D">
      <w:r w:rsidRPr="00155D6D">
        <w:t>The</w:t>
      </w:r>
      <w:r w:rsidR="16B89B94" w:rsidRPr="00155D6D">
        <w:t xml:space="preserve"> primary concern </w:t>
      </w:r>
      <w:r w:rsidR="350021F4" w:rsidRPr="00155D6D">
        <w:t xml:space="preserve">of this protocol design </w:t>
      </w:r>
      <w:r w:rsidR="16B89B94" w:rsidRPr="00155D6D">
        <w:t xml:space="preserve">was </w:t>
      </w:r>
      <w:r w:rsidR="005733B7" w:rsidRPr="00155D6D">
        <w:t>probing</w:t>
      </w:r>
      <w:r w:rsidR="16B89B94" w:rsidRPr="00155D6D">
        <w:t xml:space="preserve"> specificity and sensitivity.</w:t>
      </w:r>
      <w:r w:rsidR="584768C6" w:rsidRPr="00155D6D">
        <w:t xml:space="preserve"> </w:t>
      </w:r>
      <w:r w:rsidR="16B89B94" w:rsidRPr="00155D6D">
        <w:t xml:space="preserve">To resolve this issue, this </w:t>
      </w:r>
      <w:r w:rsidR="6154C73C" w:rsidRPr="00155D6D">
        <w:t xml:space="preserve">protocol utilizes </w:t>
      </w:r>
      <w:proofErr w:type="spellStart"/>
      <w:r w:rsidR="12813ACB" w:rsidRPr="00155D6D">
        <w:t>Tyramide</w:t>
      </w:r>
      <w:proofErr w:type="spellEnd"/>
      <w:r w:rsidR="12813ACB" w:rsidRPr="00155D6D">
        <w:t xml:space="preserve"> Signal Amplification </w:t>
      </w:r>
      <w:r w:rsidR="0D179CC9" w:rsidRPr="00155D6D">
        <w:t>(</w:t>
      </w:r>
      <w:r w:rsidR="16B89B94" w:rsidRPr="00155D6D">
        <w:t>TSA</w:t>
      </w:r>
      <w:r w:rsidR="09428025" w:rsidRPr="00155D6D">
        <w:t>)</w:t>
      </w:r>
      <w:r w:rsidR="16B89B94" w:rsidRPr="00155D6D">
        <w:t>, which is a technology that improves sensitivity by up to 100-fold while allowing the reduced consumption of probes.</w:t>
      </w:r>
      <w:r w:rsidR="214DD056" w:rsidRPr="00155D6D">
        <w:t xml:space="preserve"> </w:t>
      </w:r>
      <w:r w:rsidR="45C922D0" w:rsidRPr="00155D6D">
        <w:t>Addition</w:t>
      </w:r>
      <w:r w:rsidR="00F354B0" w:rsidRPr="00155D6D">
        <w:t>al</w:t>
      </w:r>
      <w:r w:rsidR="45C922D0" w:rsidRPr="00155D6D">
        <w:t xml:space="preserve"> optimization</w:t>
      </w:r>
      <w:r w:rsidR="353B240F" w:rsidRPr="00155D6D">
        <w:t xml:space="preserve"> steps </w:t>
      </w:r>
      <w:r w:rsidR="45C922D0" w:rsidRPr="00155D6D">
        <w:t>included</w:t>
      </w:r>
      <w:r w:rsidR="353B240F" w:rsidRPr="00155D6D">
        <w:t xml:space="preserve"> </w:t>
      </w:r>
      <w:r w:rsidR="78DE1474" w:rsidRPr="00155D6D">
        <w:t xml:space="preserve">the application of </w:t>
      </w:r>
      <w:r w:rsidR="16B89B94" w:rsidRPr="00155D6D">
        <w:t>Protease Plus</w:t>
      </w:r>
      <w:r w:rsidR="3165C6D7" w:rsidRPr="00155D6D">
        <w:t>, which is gentle</w:t>
      </w:r>
      <w:r w:rsidR="16B89B94" w:rsidRPr="00155D6D">
        <w:t xml:space="preserve"> and controlled in its protein digestion,</w:t>
      </w:r>
      <w:r w:rsidR="7884238F" w:rsidRPr="00155D6D">
        <w:t xml:space="preserve"> and</w:t>
      </w:r>
      <w:r w:rsidR="554EA809" w:rsidRPr="00155D6D">
        <w:t xml:space="preserve"> </w:t>
      </w:r>
      <w:r w:rsidR="16B89B94" w:rsidRPr="00155D6D">
        <w:t xml:space="preserve">can be advantageous for preserving tissue morphology and antigenicity in </w:t>
      </w:r>
      <w:r w:rsidR="006D6E92">
        <w:t>ISH-related</w:t>
      </w:r>
      <w:r w:rsidR="16B89B94" w:rsidRPr="00155D6D">
        <w:t xml:space="preserve"> protocols.</w:t>
      </w:r>
      <w:r w:rsidR="40B4D39D" w:rsidRPr="00155D6D">
        <w:t xml:space="preserve"> The primary function of </w:t>
      </w:r>
      <w:r w:rsidR="005733B7">
        <w:t>p</w:t>
      </w:r>
      <w:r w:rsidR="40B4D39D" w:rsidRPr="00155D6D">
        <w:t>rotease is to permeabilize tissue sections by partially digesting proteins, thereby exposing target RNA molecules (such as miRNA) so that probe hybridization can occur efficiently.</w:t>
      </w:r>
      <w:r w:rsidR="16B89B94" w:rsidRPr="00155D6D">
        <w:t xml:space="preserve"> </w:t>
      </w:r>
      <w:r w:rsidR="6481E29B" w:rsidRPr="00155D6D">
        <w:t xml:space="preserve">The higher specific activity and thermal stability of this protease treatment </w:t>
      </w:r>
      <w:r w:rsidR="006D6E92">
        <w:t>are</w:t>
      </w:r>
      <w:r w:rsidR="3AF84EF4" w:rsidRPr="00155D6D">
        <w:t xml:space="preserve"> preferred where RNA integrity and exposure are </w:t>
      </w:r>
      <w:r w:rsidR="66500623" w:rsidRPr="00155D6D">
        <w:t>necessary</w:t>
      </w:r>
      <w:r w:rsidR="16B89B94" w:rsidRPr="00155D6D">
        <w:t xml:space="preserve">. </w:t>
      </w:r>
      <w:r w:rsidR="12E8F9C6" w:rsidRPr="00155D6D">
        <w:t xml:space="preserve">If the protease step is applied first, it may destroy epitopes and weaken the protein signal. To address this, </w:t>
      </w:r>
      <w:r w:rsidR="00790FD9" w:rsidRPr="00155D6D">
        <w:t xml:space="preserve">MARLIN utilizes </w:t>
      </w:r>
      <w:r w:rsidR="60DD0AB2" w:rsidRPr="00155D6D">
        <w:t>protein immunofluorescence</w:t>
      </w:r>
      <w:r w:rsidR="00FC4520" w:rsidRPr="00155D6D">
        <w:t xml:space="preserve"> </w:t>
      </w:r>
      <w:r w:rsidR="003F7ACD" w:rsidRPr="00155D6D">
        <w:t>before protease treatment</w:t>
      </w:r>
      <w:r w:rsidR="007245D6" w:rsidRPr="00155D6D">
        <w:t xml:space="preserve"> to preserve protein epitopes</w:t>
      </w:r>
      <w:r w:rsidR="00302004" w:rsidRPr="00155D6D">
        <w:t xml:space="preserve"> and the </w:t>
      </w:r>
      <w:r w:rsidR="007245D6" w:rsidRPr="00155D6D">
        <w:t xml:space="preserve">subsequent </w:t>
      </w:r>
      <w:r w:rsidR="00302004" w:rsidRPr="00155D6D">
        <w:t xml:space="preserve">protocol </w:t>
      </w:r>
      <w:r w:rsidR="007245D6" w:rsidRPr="00155D6D">
        <w:t xml:space="preserve">optimization </w:t>
      </w:r>
      <w:r w:rsidR="48E38CA9" w:rsidRPr="00155D6D">
        <w:t xml:space="preserve">balanced </w:t>
      </w:r>
      <w:r w:rsidR="12E8F9C6" w:rsidRPr="00155D6D">
        <w:t xml:space="preserve">miRNA accessibility with protein preservation. </w:t>
      </w:r>
      <w:r w:rsidR="00C42F18" w:rsidRPr="00155D6D">
        <w:t xml:space="preserve">In addition, the inclusion </w:t>
      </w:r>
      <w:r w:rsidR="67E55290" w:rsidRPr="00155D6D">
        <w:t>of a</w:t>
      </w:r>
      <w:r w:rsidR="16B89B94" w:rsidRPr="00155D6D">
        <w:t>ntigen retrieval techniques</w:t>
      </w:r>
      <w:r w:rsidR="5FB5B3E3" w:rsidRPr="00155D6D">
        <w:t>, which</w:t>
      </w:r>
      <w:r w:rsidR="16B89B94" w:rsidRPr="00155D6D">
        <w:t xml:space="preserve"> improve the sensitivity and specificity of detecting m</w:t>
      </w:r>
      <w:r w:rsidR="0C3D12B8" w:rsidRPr="00155D6D">
        <w:t>i</w:t>
      </w:r>
      <w:r w:rsidR="16B89B94" w:rsidRPr="00155D6D">
        <w:t>RNA and proteins</w:t>
      </w:r>
      <w:r w:rsidR="00C42F18" w:rsidRPr="00155D6D">
        <w:t xml:space="preserve">, </w:t>
      </w:r>
      <w:r w:rsidR="00A2623B" w:rsidRPr="00155D6D">
        <w:t xml:space="preserve">can be </w:t>
      </w:r>
      <w:r w:rsidR="00DF7912" w:rsidRPr="00155D6D">
        <w:t xml:space="preserve">carefully employed </w:t>
      </w:r>
      <w:r w:rsidR="00C42F18" w:rsidRPr="00155D6D">
        <w:t xml:space="preserve">to reduce cell loss and better preservation of cell morphology, which is crucial for </w:t>
      </w:r>
      <w:r w:rsidR="00C42F18" w:rsidRPr="00155D6D">
        <w:lastRenderedPageBreak/>
        <w:t>accurate analysis</w:t>
      </w:r>
      <w:r w:rsidRPr="00155D6D">
        <w:fldChar w:fldCharType="begin"/>
      </w:r>
      <w:r w:rsidRPr="00155D6D">
        <w:instrText xml:space="preserve"> ADDIN EN.CITE &lt;EndNote&gt;&lt;Cite&gt;&lt;Author&gt;Porichis&lt;/Author&gt;&lt;Year&gt;2014&lt;/Year&gt;&lt;RecNum&gt;57&lt;/RecNum&gt;&lt;DisplayText&gt;&lt;style face="superscript"&gt;18&lt;/style&gt;&lt;/DisplayText&gt;&lt;record&gt;&lt;rec-number&gt;57&lt;/rec-number&gt;&lt;foreign-keys&gt;&lt;key app="EN" db-id="wtw0fd2xi5r5rye2e2o5vzptdpv2e25rr5xf" timestamp="1743286207" guid="1379ae30-5eb8-4984-bd0d-49a76c0eab9c"&gt;57&lt;/key&gt;&lt;/foreign-keys&gt;&lt;ref-type name="Journal Article"&gt;17&lt;/ref-type&gt;&lt;contributors&gt;&lt;authors&gt;&lt;author&gt;Porichis, Filippos&lt;/author&gt;&lt;author&gt;Hart, Meghan G.&lt;/author&gt;&lt;author&gt;Griesbeck, Morgane&lt;/author&gt;&lt;author&gt;Everett, Holly L.&lt;/author&gt;&lt;author&gt;Hassan, Muska&lt;/author&gt;&lt;author&gt;Baxter, Amy E.&lt;/author&gt;&lt;author&gt;Lindqvist, Madelene&lt;/author&gt;&lt;author&gt;Miller, Sara M.&lt;/author&gt;&lt;author&gt;Soghoian, Damien Z.&lt;/author&gt;&lt;author&gt;Kavanagh, Daniel G.&lt;/author&gt;&lt;author&gt;Reynolds, Susan&lt;/author&gt;&lt;author&gt;Norris, Brett&lt;/author&gt;&lt;author&gt;Mordecai, Scott K.&lt;/author&gt;&lt;author&gt;Nguyen, Quan&lt;/author&gt;&lt;author&gt;Lai, Chunfai&lt;/author&gt;&lt;author&gt;Kaufmann, Daniel E.&lt;/author&gt;&lt;/authors&gt;&lt;/contributors&gt;&lt;titles&gt;&lt;title&gt;High-throughput detection of miRNAs and gene-specific mRNA at the single-cell level by flow cytometry&lt;/title&gt;&lt;secondary-title&gt;Nature Communications&lt;/secondary-title&gt;&lt;/titles&gt;&lt;periodical&gt;&lt;full-title&gt;Nature Communications&lt;/full-title&gt;&lt;/periodical&gt;&lt;pages&gt;5641&lt;/pages&gt;&lt;volume&gt;5&lt;/volume&gt;&lt;number&gt;1&lt;/number&gt;&lt;dates&gt;&lt;year&gt;2014&lt;/year&gt;&lt;pub-dates&gt;&lt;date&gt;2014-12-04&lt;/date&gt;&lt;/pub-dates&gt;&lt;/dates&gt;&lt;publisher&gt;Springer Science and Business Media LLC&lt;/publisher&gt;&lt;isbn&gt;2041-1723&lt;/isbn&gt;&lt;urls&gt;&lt;related-urls&gt;&lt;url&gt;https://www.nature.com/articles/ncomms6641.pdf&lt;/url&gt;&lt;/related-urls&gt;&lt;/urls&gt;&lt;electronic-resource-num&gt;10.1038/ncomms6641&lt;/electronic-resource-num&gt;&lt;access-date&gt;2025-03-26T21:34:21&lt;/access-date&gt;&lt;/record&gt;&lt;/Cite&gt;&lt;/EndNote&gt;</w:instrText>
      </w:r>
      <w:r w:rsidRPr="00155D6D">
        <w:fldChar w:fldCharType="separate"/>
      </w:r>
      <w:r w:rsidR="00BE6662" w:rsidRPr="00155D6D">
        <w:rPr>
          <w:vertAlign w:val="superscript"/>
        </w:rPr>
        <w:t>18</w:t>
      </w:r>
      <w:r w:rsidRPr="00155D6D">
        <w:fldChar w:fldCharType="end"/>
      </w:r>
      <w:r w:rsidR="00C42F18" w:rsidRPr="00155D6D">
        <w:t>. EZ-AR1 Elegance (pH 6) specifically was used during the final antigen retrieval to break the cross-links formed during formalin fixation of tissues and may contribute to a better signal-to-noise ratio in the assay, allowing for more precise quantification and localization of miRNA expression within the tissue samples.</w:t>
      </w:r>
    </w:p>
    <w:p w14:paraId="4925AC58" w14:textId="73796953" w:rsidR="322DB2DB" w:rsidRPr="00155D6D" w:rsidRDefault="322DB2DB" w:rsidP="00155D6D"/>
    <w:p w14:paraId="476619F8" w14:textId="6C305C94" w:rsidR="00A94E7F" w:rsidRPr="00155D6D" w:rsidRDefault="00D81AC1" w:rsidP="00155D6D">
      <w:r>
        <w:t>T</w:t>
      </w:r>
      <w:r w:rsidR="1299ED6A" w:rsidRPr="00155D6D">
        <w:t xml:space="preserve">he </w:t>
      </w:r>
      <w:r w:rsidR="5276DBDD" w:rsidRPr="00155D6D">
        <w:t>combined use of miRNA detection and protein capture assays allows for the simultaneous analysis of transcription and translation within the same cells, providing a comprehensive understanding of cellular functions and regulatory mechanisms.</w:t>
      </w:r>
      <w:r w:rsidR="34D2AD6C" w:rsidRPr="00155D6D">
        <w:t xml:space="preserve"> </w:t>
      </w:r>
      <w:r w:rsidR="27E87D78" w:rsidRPr="00155D6D">
        <w:t>As previously mentioned, t</w:t>
      </w:r>
      <w:r w:rsidR="34D2AD6C" w:rsidRPr="00155D6D">
        <w:t>his is why in</w:t>
      </w:r>
      <w:r w:rsidR="5276DBDD" w:rsidRPr="00155D6D">
        <w:t xml:space="preserve"> this </w:t>
      </w:r>
      <w:r w:rsidR="5841ABA3" w:rsidRPr="00155D6D">
        <w:t>protocol</w:t>
      </w:r>
      <w:r w:rsidR="006D6E92">
        <w:t>,</w:t>
      </w:r>
      <w:r w:rsidR="5276DBDD" w:rsidRPr="00155D6D">
        <w:t xml:space="preserve"> protein staining was implemented first so as not to lose the integrity of the antigens when binding to the antibodies. During the two rounds of antibody staining, antigen retrieval EZ-AR1 </w:t>
      </w:r>
      <w:r w:rsidR="612AA79E" w:rsidRPr="00155D6D">
        <w:t xml:space="preserve">(pH 6) </w:t>
      </w:r>
      <w:r w:rsidR="5276DBDD" w:rsidRPr="00155D6D">
        <w:t xml:space="preserve">was used </w:t>
      </w:r>
      <w:r w:rsidR="71B6397F" w:rsidRPr="00155D6D">
        <w:t>for</w:t>
      </w:r>
      <w:r w:rsidR="5276DBDD" w:rsidRPr="00155D6D">
        <w:t xml:space="preserve"> antigen retrieval </w:t>
      </w:r>
      <w:r w:rsidRPr="00155D6D">
        <w:t>solutions</w:t>
      </w:r>
      <w:r w:rsidR="5276DBDD" w:rsidRPr="00155D6D">
        <w:t xml:space="preserve"> </w:t>
      </w:r>
      <w:r w:rsidR="31C82FE4" w:rsidRPr="00155D6D">
        <w:t>as it is compatible with</w:t>
      </w:r>
      <w:r w:rsidR="4D6A1925" w:rsidRPr="00155D6D">
        <w:t xml:space="preserve"> </w:t>
      </w:r>
      <w:r w:rsidR="3B1C4DA9" w:rsidRPr="00155D6D">
        <w:t>multiplex immunofluorescence</w:t>
      </w:r>
      <w:r w:rsidR="5276DBDD" w:rsidRPr="00155D6D">
        <w:t xml:space="preserve"> staining protocols</w:t>
      </w:r>
      <w:r w:rsidR="7866E433" w:rsidRPr="00155D6D">
        <w:t xml:space="preserve"> and ISH</w:t>
      </w:r>
      <w:r w:rsidR="5276DBDD" w:rsidRPr="00155D6D">
        <w:t xml:space="preserve">. </w:t>
      </w:r>
      <w:r w:rsidR="42D7BC59" w:rsidRPr="00155D6D">
        <w:t xml:space="preserve">The </w:t>
      </w:r>
      <w:r w:rsidR="5276DBDD" w:rsidRPr="00155D6D">
        <w:t>fluorophores are organic dyes conjugated to antibodies and are used in a cyclic staining process where</w:t>
      </w:r>
      <w:r w:rsidR="006D6E92">
        <w:t>,</w:t>
      </w:r>
      <w:r w:rsidR="5276DBDD" w:rsidRPr="00155D6D">
        <w:t xml:space="preserve"> after each staining round (primary antibody + fluorophore), the </w:t>
      </w:r>
      <w:r w:rsidR="00970D1C" w:rsidRPr="00155D6D">
        <w:t xml:space="preserve">primary </w:t>
      </w:r>
      <w:r w:rsidR="5276DBDD" w:rsidRPr="00155D6D">
        <w:t xml:space="preserve">antibody complex is stripped off </w:t>
      </w:r>
      <w:r w:rsidR="008D587C" w:rsidRPr="00155D6D">
        <w:t>while maintaining the fluorophore in the original primary antibody location</w:t>
      </w:r>
      <w:r w:rsidR="006D6E92">
        <w:t>,</w:t>
      </w:r>
      <w:r w:rsidR="008D587C" w:rsidRPr="00155D6D">
        <w:t xml:space="preserve"> </w:t>
      </w:r>
      <w:r w:rsidR="5276DBDD" w:rsidRPr="00155D6D">
        <w:t>and the next primary antibody is applied</w:t>
      </w:r>
      <w:r w:rsidR="00BA08AA" w:rsidRPr="00155D6D">
        <w:t xml:space="preserve"> </w:t>
      </w:r>
      <w:r w:rsidR="00BE6662" w:rsidRPr="00155D6D">
        <w:fldChar w:fldCharType="begin">
          <w:fldData xml:space="preserve">PEVuZE5vdGU+PENpdGU+PEF1dGhvcj5WaXJhdGhhbSBQdWxzYXdhdGRpPC9BdXRob3I+PFllYXI+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</w:fldData>
        </w:fldChar>
      </w:r>
      <w:r w:rsidR="00BE6662" w:rsidRPr="00155D6D">
        <w:instrText xml:space="preserve"> ADDIN EN.CITE </w:instrText>
      </w:r>
      <w:r w:rsidR="00BE6662" w:rsidRPr="00155D6D">
        <w:fldChar w:fldCharType="begin">
          <w:fldData xml:space="preserve">PEVuZE5vdGU+PENpdGU+PEF1dGhvcj5WaXJhdGhhbSBQdWxzYXdhdGRpPC9BdXRob3I+PFllYXI+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</w:fldData>
        </w:fldChar>
      </w:r>
      <w:r w:rsidR="00BE6662" w:rsidRPr="00155D6D">
        <w:instrText xml:space="preserve"> ADDIN EN.CITE.DATA </w:instrText>
      </w:r>
      <w:r w:rsidR="00BE6662" w:rsidRPr="00155D6D">
        <w:fldChar w:fldCharType="end"/>
      </w:r>
      <w:r w:rsidR="00BE6662" w:rsidRPr="00155D6D">
        <w:fldChar w:fldCharType="separate"/>
      </w:r>
      <w:r w:rsidR="00BE6662" w:rsidRPr="00155D6D">
        <w:rPr>
          <w:vertAlign w:val="superscript"/>
        </w:rPr>
        <w:t>20</w:t>
      </w:r>
      <w:r w:rsidR="00BE6662" w:rsidRPr="00155D6D">
        <w:fldChar w:fldCharType="end"/>
      </w:r>
      <w:r w:rsidR="5276DBDD" w:rsidRPr="00155D6D">
        <w:t xml:space="preserve">. This allows for </w:t>
      </w:r>
      <w:r w:rsidR="6A67C49E" w:rsidRPr="00155D6D">
        <w:t>the possibility of</w:t>
      </w:r>
      <w:r w:rsidR="7666E77A" w:rsidRPr="00155D6D">
        <w:t xml:space="preserve"> higher </w:t>
      </w:r>
      <w:r w:rsidR="5276DBDD" w:rsidRPr="00155D6D">
        <w:t xml:space="preserve">multiplexed staining without spectral </w:t>
      </w:r>
      <w:r w:rsidR="00BC002D" w:rsidRPr="00155D6D">
        <w:t>overlapping</w:t>
      </w:r>
      <w:r w:rsidR="5276DBDD" w:rsidRPr="00155D6D">
        <w:t xml:space="preserve"> due to sequential staining and spectral unmixing. </w:t>
      </w:r>
      <w:r w:rsidR="00322873" w:rsidRPr="00155D6D">
        <w:t xml:space="preserve">In this protocol, </w:t>
      </w:r>
      <w:r w:rsidR="2EF2C4E7" w:rsidRPr="00155D6D">
        <w:t xml:space="preserve">three </w:t>
      </w:r>
      <w:r w:rsidR="24A29762" w:rsidRPr="00155D6D">
        <w:t>rounds of s</w:t>
      </w:r>
      <w:r w:rsidR="5276DBDD" w:rsidRPr="00155D6D">
        <w:t>taining and stripping</w:t>
      </w:r>
      <w:r w:rsidR="00B07AE4" w:rsidRPr="00155D6D">
        <w:t xml:space="preserve"> of </w:t>
      </w:r>
      <w:r w:rsidR="00AA34B2" w:rsidRPr="00155D6D">
        <w:t xml:space="preserve">primary antibodies </w:t>
      </w:r>
      <w:r w:rsidR="043CCD8F" w:rsidRPr="00155D6D">
        <w:t>did not</w:t>
      </w:r>
      <w:r w:rsidR="5276DBDD" w:rsidRPr="00155D6D">
        <w:t xml:space="preserve"> </w:t>
      </w:r>
      <w:r w:rsidR="043CCD8F" w:rsidRPr="00155D6D">
        <w:t>appear</w:t>
      </w:r>
      <w:r w:rsidR="5276DBDD" w:rsidRPr="00155D6D">
        <w:t xml:space="preserve"> to interfere with miRNA detection</w:t>
      </w:r>
      <w:r w:rsidR="0CB3AF1B" w:rsidRPr="00155D6D">
        <w:t xml:space="preserve"> and quantification</w:t>
      </w:r>
      <w:r w:rsidR="29F9F693" w:rsidRPr="00155D6D">
        <w:t>.</w:t>
      </w:r>
    </w:p>
    <w:p w14:paraId="16A66A8B" w14:textId="5F2CA529" w:rsidR="6BC0CE85" w:rsidRPr="00155D6D" w:rsidRDefault="6BC0CE85" w:rsidP="00155D6D"/>
    <w:p w14:paraId="7DEBAFF8" w14:textId="66C1557E" w:rsidR="2CB9A6C6" w:rsidRPr="00155D6D" w:rsidRDefault="2CB9A6C6" w:rsidP="00155D6D">
      <w:pPr>
        <w:rPr>
          <w:b/>
          <w:bCs/>
        </w:rPr>
      </w:pPr>
      <w:r w:rsidRPr="00155D6D">
        <w:rPr>
          <w:b/>
          <w:bCs/>
        </w:rPr>
        <w:t>Limitations</w:t>
      </w:r>
      <w:r w:rsidR="002436C2">
        <w:rPr>
          <w:b/>
          <w:bCs/>
        </w:rPr>
        <w:t xml:space="preserve"> and modifications</w:t>
      </w:r>
    </w:p>
    <w:p w14:paraId="1A480542" w14:textId="337BDE74" w:rsidR="2CB9A6C6" w:rsidRPr="00155D6D" w:rsidRDefault="007022E5" w:rsidP="00155D6D">
      <w:r w:rsidRPr="00155D6D">
        <w:t>There are three major potential drawbacks to this assay. The first is the limited panel size due to underlying limits on fluorophore combinations and imaging modalities</w:t>
      </w:r>
      <w:r w:rsidR="20AA8D33" w:rsidRPr="00155D6D">
        <w:t>. This</w:t>
      </w:r>
      <w:r w:rsidRPr="00155D6D">
        <w:t xml:space="preserve"> possibly could be rectified </w:t>
      </w:r>
      <w:r w:rsidR="00BC002D">
        <w:t>by</w:t>
      </w:r>
      <w:r w:rsidRPr="00155D6D">
        <w:t xml:space="preserve"> sequential immunofluorescence but requires further testing. The second is the need to design, test, and validate a custom miRNA probe. The third is that this is a manual, multi-day procedure. Nevertheless, these challenges are outweighed by the assay’s ability to enable multiplexed detection of miRNA and protein, making it a valuable tool for targeted biomarker analysis. </w:t>
      </w:r>
      <w:r w:rsidR="54CFC1AF" w:rsidRPr="00155D6D">
        <w:t xml:space="preserve">Though this protocol has been optimized specifically for ovarian FFPE tissue samples, </w:t>
      </w:r>
      <w:r w:rsidR="04A976BC" w:rsidRPr="00155D6D">
        <w:t>other</w:t>
      </w:r>
      <w:r w:rsidR="2CB9A6C6" w:rsidRPr="00155D6D">
        <w:t xml:space="preserve"> combination</w:t>
      </w:r>
      <w:r w:rsidR="1B2BB598" w:rsidRPr="00155D6D">
        <w:t>s</w:t>
      </w:r>
      <w:r w:rsidR="2CB9A6C6" w:rsidRPr="00155D6D">
        <w:t xml:space="preserve"> of primary antibodies and miRNA </w:t>
      </w:r>
      <w:r w:rsidR="1D7E0779" w:rsidRPr="00155D6D">
        <w:t xml:space="preserve">are </w:t>
      </w:r>
      <w:r w:rsidR="27852B49" w:rsidRPr="00155D6D">
        <w:t>theoretically</w:t>
      </w:r>
      <w:r w:rsidR="1D7E0779" w:rsidRPr="00155D6D">
        <w:t xml:space="preserve"> possible but</w:t>
      </w:r>
      <w:r w:rsidR="78E612C2" w:rsidRPr="00155D6D">
        <w:t xml:space="preserve"> would</w:t>
      </w:r>
      <w:r w:rsidR="1D7E0779" w:rsidRPr="00155D6D">
        <w:t xml:space="preserve"> require optimization for dilution</w:t>
      </w:r>
      <w:r w:rsidR="5E269041" w:rsidRPr="00155D6D">
        <w:t>,</w:t>
      </w:r>
      <w:r w:rsidR="1D7E0779" w:rsidRPr="00155D6D">
        <w:t xml:space="preserve"> epitope retrieval</w:t>
      </w:r>
      <w:r w:rsidR="5464AF97" w:rsidRPr="00155D6D">
        <w:t xml:space="preserve"> and probe design</w:t>
      </w:r>
      <w:r w:rsidR="2CB9A6C6" w:rsidRPr="00155D6D">
        <w:t xml:space="preserve">. Accordingly, dilutions of antibodies and miRNA probes will vary based on the sample and may require </w:t>
      </w:r>
      <w:r w:rsidR="60CAAD59" w:rsidRPr="00155D6D">
        <w:t>multiple</w:t>
      </w:r>
      <w:r w:rsidR="2CB9A6C6" w:rsidRPr="00155D6D">
        <w:t xml:space="preserve"> </w:t>
      </w:r>
      <w:r w:rsidR="00F63154" w:rsidRPr="00155D6D">
        <w:t>rounds of</w:t>
      </w:r>
      <w:r w:rsidR="2CB9A6C6" w:rsidRPr="00155D6D">
        <w:t xml:space="preserve"> testing. This is why the suggested dilutions in this protocol may not work for all tissue types. </w:t>
      </w:r>
      <w:r w:rsidR="4B93ED8C" w:rsidRPr="00155D6D">
        <w:t>For the optimization of this protocol</w:t>
      </w:r>
      <w:r w:rsidR="19F71FF5" w:rsidRPr="00155D6D">
        <w:t>,</w:t>
      </w:r>
      <w:r w:rsidR="36C0A5F7" w:rsidRPr="00155D6D">
        <w:t xml:space="preserve"> </w:t>
      </w:r>
      <w:r w:rsidR="6A1EEBD2" w:rsidRPr="00155D6D">
        <w:t>a</w:t>
      </w:r>
      <w:r w:rsidR="4B93ED8C" w:rsidRPr="00155D6D">
        <w:t xml:space="preserve">nti-CD8 </w:t>
      </w:r>
      <w:r w:rsidR="00154283" w:rsidRPr="00155D6D">
        <w:t>and</w:t>
      </w:r>
      <w:r w:rsidR="4B93ED8C" w:rsidRPr="00155D6D">
        <w:t xml:space="preserve"> </w:t>
      </w:r>
      <w:r w:rsidR="22395106" w:rsidRPr="00155D6D">
        <w:t>a</w:t>
      </w:r>
      <w:r w:rsidR="4B93ED8C" w:rsidRPr="00155D6D">
        <w:t>nti-</w:t>
      </w:r>
      <w:proofErr w:type="spellStart"/>
      <w:r w:rsidR="4B93ED8C" w:rsidRPr="00155D6D">
        <w:t>EpCAM</w:t>
      </w:r>
      <w:proofErr w:type="spellEnd"/>
      <w:r w:rsidR="4B93ED8C" w:rsidRPr="00155D6D">
        <w:t xml:space="preserve"> antibod</w:t>
      </w:r>
      <w:r w:rsidR="12CA824D" w:rsidRPr="00155D6D">
        <w:t>ies</w:t>
      </w:r>
      <w:r w:rsidR="4B93ED8C" w:rsidRPr="00155D6D">
        <w:t xml:space="preserve"> </w:t>
      </w:r>
      <w:r w:rsidR="612AE29A" w:rsidRPr="00155D6D">
        <w:t>w</w:t>
      </w:r>
      <w:r w:rsidR="51A8314C" w:rsidRPr="00155D6D">
        <w:t>ere</w:t>
      </w:r>
      <w:r w:rsidR="612AE29A" w:rsidRPr="00155D6D">
        <w:t xml:space="preserve"> used to better identify </w:t>
      </w:r>
      <w:r w:rsidR="7162D025" w:rsidRPr="00155D6D">
        <w:t xml:space="preserve">stomal and </w:t>
      </w:r>
      <w:r w:rsidR="612AE29A" w:rsidRPr="00155D6D">
        <w:t xml:space="preserve">tumor </w:t>
      </w:r>
      <w:r w:rsidR="3297D2DC" w:rsidRPr="00155D6D">
        <w:t>regions and morphology</w:t>
      </w:r>
      <w:r w:rsidR="737287A2" w:rsidRPr="00155D6D">
        <w:t xml:space="preserve"> within the HGSC sample</w:t>
      </w:r>
      <w:r w:rsidR="612AE29A" w:rsidRPr="00155D6D">
        <w:t>.</w:t>
      </w:r>
      <w:r w:rsidR="00155D6D" w:rsidRPr="00155D6D">
        <w:t xml:space="preserve"> </w:t>
      </w:r>
      <w:r w:rsidR="4B82E4B4" w:rsidRPr="00155D6D">
        <w:t xml:space="preserve">The sequence for the miRNA probes should be oriented from 5’ to 3’ with preference for </w:t>
      </w:r>
      <w:r w:rsidR="1012659C" w:rsidRPr="00155D6D">
        <w:t>reducing</w:t>
      </w:r>
      <w:r w:rsidR="4B82E4B4" w:rsidRPr="00155D6D">
        <w:t xml:space="preserve"> </w:t>
      </w:r>
      <w:r w:rsidR="40EE2A65" w:rsidRPr="00155D6D">
        <w:t>GC, although a GC clamp is not mandatory. Prior to synthesizing the DIG LNA De</w:t>
      </w:r>
      <w:r w:rsidR="64C912AF" w:rsidRPr="00155D6D">
        <w:t>tection</w:t>
      </w:r>
      <w:r w:rsidR="40EE2A65" w:rsidRPr="00155D6D">
        <w:t xml:space="preserve"> Probe for the ISH, it </w:t>
      </w:r>
      <w:r w:rsidR="7698CDF3" w:rsidRPr="00155D6D">
        <w:t>is</w:t>
      </w:r>
      <w:r w:rsidR="40EE2A65" w:rsidRPr="00155D6D">
        <w:t xml:space="preserve"> stron</w:t>
      </w:r>
      <w:r w:rsidR="02DCE259" w:rsidRPr="00155D6D">
        <w:t>gly recommended</w:t>
      </w:r>
      <w:r w:rsidR="40EE2A65" w:rsidRPr="00155D6D">
        <w:t xml:space="preserve"> to evaluate the probe </w:t>
      </w:r>
      <w:r w:rsidR="4EC42FDA" w:rsidRPr="00155D6D">
        <w:t xml:space="preserve">sequencing </w:t>
      </w:r>
      <w:r w:rsidR="2E219F99" w:rsidRPr="00155D6D">
        <w:t>amplification</w:t>
      </w:r>
      <w:r w:rsidR="4EC42FDA" w:rsidRPr="00155D6D">
        <w:t xml:space="preserve"> </w:t>
      </w:r>
      <w:r w:rsidR="2E219F99" w:rsidRPr="00155D6D">
        <w:t>capability</w:t>
      </w:r>
      <w:r w:rsidR="4EC42FDA" w:rsidRPr="00155D6D">
        <w:t xml:space="preserve"> using </w:t>
      </w:r>
      <w:r w:rsidR="000C2DE9">
        <w:t>q-RT-PCR</w:t>
      </w:r>
      <w:r w:rsidR="116160D9" w:rsidRPr="00155D6D">
        <w:t xml:space="preserve"> or other similar methods</w:t>
      </w:r>
      <w:r w:rsidR="0F792BC6" w:rsidRPr="00155D6D">
        <w:t xml:space="preserve">. </w:t>
      </w:r>
    </w:p>
    <w:p w14:paraId="5B3CBEE4" w14:textId="28B1A8E9" w:rsidR="79D37FA7" w:rsidRPr="00155D6D" w:rsidRDefault="79D37FA7" w:rsidP="00155D6D"/>
    <w:p w14:paraId="33669A5E" w14:textId="5F687A81" w:rsidR="51674CEE" w:rsidRPr="00155D6D" w:rsidRDefault="51674CEE" w:rsidP="00155D6D">
      <w:pPr>
        <w:rPr>
          <w:b/>
          <w:bCs/>
        </w:rPr>
      </w:pPr>
      <w:r w:rsidRPr="00155D6D">
        <w:rPr>
          <w:b/>
          <w:bCs/>
        </w:rPr>
        <w:t xml:space="preserve">Comparison to </w:t>
      </w:r>
      <w:r w:rsidR="00D94692">
        <w:rPr>
          <w:b/>
          <w:bCs/>
        </w:rPr>
        <w:t>o</w:t>
      </w:r>
      <w:r w:rsidRPr="00155D6D">
        <w:rPr>
          <w:b/>
          <w:bCs/>
        </w:rPr>
        <w:t xml:space="preserve">ther </w:t>
      </w:r>
      <w:r w:rsidR="00D94692">
        <w:rPr>
          <w:b/>
          <w:bCs/>
        </w:rPr>
        <w:t>m</w:t>
      </w:r>
      <w:r w:rsidRPr="00155D6D">
        <w:rPr>
          <w:b/>
          <w:bCs/>
        </w:rPr>
        <w:t>ethods</w:t>
      </w:r>
    </w:p>
    <w:p w14:paraId="503922B1" w14:textId="21313959" w:rsidR="151EE55E" w:rsidRPr="00155D6D" w:rsidRDefault="22226177" w:rsidP="00155D6D">
      <w:r w:rsidRPr="00155D6D">
        <w:t xml:space="preserve">MARLIN offers an alternative to combining two separate technologies—like multiplex immunofluorescence (Multiplex IF), which </w:t>
      </w:r>
      <w:r w:rsidR="3AA860E4" w:rsidRPr="00155D6D">
        <w:t xml:space="preserve">is a technique that </w:t>
      </w:r>
      <w:r w:rsidRPr="00155D6D">
        <w:t xml:space="preserve">enables simultaneous detection of multiple protein markers but cannot detect RNA, and </w:t>
      </w:r>
      <w:proofErr w:type="spellStart"/>
      <w:r w:rsidRPr="00155D6D">
        <w:t>miRNAscope</w:t>
      </w:r>
      <w:proofErr w:type="spellEnd"/>
      <w:r w:rsidRPr="00155D6D">
        <w:t>-based methods, which provide qualitative results for miRNA expression</w:t>
      </w:r>
      <w:r w:rsidR="1DB3719E" w:rsidRPr="00155D6D">
        <w:t xml:space="preserve">. </w:t>
      </w:r>
      <w:r w:rsidR="3EAEA7CE" w:rsidRPr="00155D6D">
        <w:t xml:space="preserve">There are relatively few imaging spatial biology </w:t>
      </w:r>
      <w:r w:rsidR="3EAEA7CE" w:rsidRPr="00155D6D">
        <w:lastRenderedPageBreak/>
        <w:t xml:space="preserve">methods that can simultaneously detect miRNA and proteins. </w:t>
      </w:r>
      <w:r w:rsidR="72B9471C" w:rsidRPr="00155D6D">
        <w:t>Further</w:t>
      </w:r>
      <w:r w:rsidR="237C9F9B" w:rsidRPr="00155D6D">
        <w:t>more,</w:t>
      </w:r>
      <w:r w:rsidR="72B9471C" w:rsidRPr="00155D6D">
        <w:t xml:space="preserve"> multiplex IF is also not always compatible with other assays, such as intracellular protein staining, limiting its utility in comprehensive cellular analyses</w:t>
      </w:r>
      <w:r w:rsidR="4AA2E403" w:rsidRPr="00155D6D">
        <w:fldChar w:fldCharType="begin"/>
      </w:r>
      <w:r w:rsidR="4AA2E403" w:rsidRPr="00155D6D">
        <w:instrText xml:space="preserve"> ADDIN EN.CITE &lt;EndNote&gt;&lt;Cite&gt;&lt;Author&gt;Porichis&lt;/Author&gt;&lt;Year&gt;2014&lt;/Year&gt;&lt;RecNum&gt;57&lt;/RecNum&gt;&lt;DisplayText&gt;&lt;style face="superscript"&gt;18&lt;/style&gt;&lt;/DisplayText&gt;&lt;record&gt;&lt;rec-number&gt;57&lt;/rec-number&gt;&lt;foreign-keys&gt;&lt;key app="EN" db-id="wtw0fd2xi5r5rye2e2o5vzptdpv2e25rr5xf" timestamp="1743286207" guid="1379ae30-5eb8-4984-bd0d-49a76c0eab9c"&gt;57&lt;/key&gt;&lt;/foreign-keys&gt;&lt;ref-type name="Journal Article"&gt;17&lt;/ref-type&gt;&lt;contributors&gt;&lt;authors&gt;&lt;author&gt;Porichis, Filippos&lt;/author&gt;&lt;author&gt;Hart, Meghan G.&lt;/author&gt;&lt;author&gt;Griesbeck, Morgane&lt;/author&gt;&lt;author&gt;Everett, Holly L.&lt;/author&gt;&lt;author&gt;Hassan, Muska&lt;/author&gt;&lt;author&gt;Baxter, Amy E.&lt;/author&gt;&lt;author&gt;Lindqvist, Madelene&lt;/author&gt;&lt;author&gt;Miller, Sara M.&lt;/author&gt;&lt;author&gt;Soghoian, Damien Z.&lt;/author&gt;&lt;author&gt;Kavanagh, Daniel G.&lt;/author&gt;&lt;author&gt;Reynolds, Susan&lt;/author&gt;&lt;author&gt;Norris, Brett&lt;/author&gt;&lt;author&gt;Mordecai, Scott K.&lt;/author&gt;&lt;author&gt;Nguyen, Quan&lt;/author&gt;&lt;author&gt;Lai, Chunfai&lt;/author&gt;&lt;author&gt;Kaufmann, Daniel E.&lt;/author&gt;&lt;/authors&gt;&lt;/contributors&gt;&lt;titles&gt;&lt;title&gt;High-throughput detection of miRNAs and gene-specific mRNA at the single-cell level by flow cytometry&lt;/title&gt;&lt;secondary-title&gt;Nature Communications&lt;/secondary-title&gt;&lt;/titles&gt;&lt;periodical&gt;&lt;full-title&gt;Nature Communications&lt;/full-title&gt;&lt;/periodical&gt;&lt;pages&gt;5641&lt;/pages&gt;&lt;volume&gt;5&lt;/volume&gt;&lt;number&gt;1&lt;/number&gt;&lt;dates&gt;&lt;year&gt;2014&lt;/year&gt;&lt;pub-dates&gt;&lt;date&gt;2014-12-04&lt;/date&gt;&lt;/pub-dates&gt;&lt;/dates&gt;&lt;publisher&gt;Springer Science and Business Media LLC&lt;/publisher&gt;&lt;isbn&gt;2041-1723&lt;/isbn&gt;&lt;urls&gt;&lt;related-urls&gt;&lt;url&gt;https://www.nature.com/articles/ncomms6641.pdf&lt;/url&gt;&lt;/related-urls&gt;&lt;/urls&gt;&lt;electronic-resource-num&gt;10.1038/ncomms6641&lt;/electronic-resource-num&gt;&lt;access-date&gt;2025-03-26T21:34:21&lt;/access-date&gt;&lt;/record&gt;&lt;/Cite&gt;&lt;/EndNote&gt;</w:instrText>
      </w:r>
      <w:r w:rsidR="4AA2E403" w:rsidRPr="00155D6D">
        <w:fldChar w:fldCharType="separate"/>
      </w:r>
      <w:r w:rsidR="72B9471C" w:rsidRPr="00155D6D">
        <w:rPr>
          <w:vertAlign w:val="superscript"/>
        </w:rPr>
        <w:t>18</w:t>
      </w:r>
      <w:r w:rsidR="4AA2E403" w:rsidRPr="00155D6D">
        <w:fldChar w:fldCharType="end"/>
      </w:r>
      <w:r w:rsidR="72B9471C" w:rsidRPr="00155D6D">
        <w:t xml:space="preserve">. As for </w:t>
      </w:r>
      <w:r w:rsidR="72B9471C" w:rsidRPr="00A0102A">
        <w:rPr>
          <w:i/>
          <w:iCs/>
        </w:rPr>
        <w:t>in situ</w:t>
      </w:r>
      <w:r w:rsidR="72B9471C" w:rsidRPr="00155D6D">
        <w:t xml:space="preserve"> RNA methods, st</w:t>
      </w:r>
      <w:r w:rsidR="2BD8D823" w:rsidRPr="00155D6D">
        <w:t xml:space="preserve">andard RNA probes </w:t>
      </w:r>
      <w:r w:rsidR="64015F28" w:rsidRPr="00155D6D">
        <w:t xml:space="preserve">usually </w:t>
      </w:r>
      <w:r w:rsidR="7BC33B53" w:rsidRPr="00155D6D">
        <w:t>target</w:t>
      </w:r>
      <w:r w:rsidR="2BD8D823" w:rsidRPr="00155D6D">
        <w:t xml:space="preserve"> between 150-1,500 bps</w:t>
      </w:r>
      <w:r w:rsidR="41C46724" w:rsidRPr="00155D6D">
        <w:t>.</w:t>
      </w:r>
      <w:r w:rsidR="2BD8D823" w:rsidRPr="00155D6D">
        <w:t xml:space="preserve"> </w:t>
      </w:r>
      <w:proofErr w:type="spellStart"/>
      <w:r w:rsidR="2BD8D823" w:rsidRPr="00155D6D">
        <w:t>RNAScope</w:t>
      </w:r>
      <w:proofErr w:type="spellEnd"/>
      <w:r w:rsidR="2BD8D823" w:rsidRPr="00155D6D">
        <w:t xml:space="preserve"> often has 20 regions pairs</w:t>
      </w:r>
      <w:r w:rsidR="52F96C96" w:rsidRPr="00155D6D">
        <w:t xml:space="preserve"> covering </w:t>
      </w:r>
      <w:r w:rsidR="2BD8D823" w:rsidRPr="00155D6D">
        <w:t>at least 300 bp</w:t>
      </w:r>
      <w:r w:rsidR="5DC7E2F2" w:rsidRPr="00155D6D">
        <w:t>.</w:t>
      </w:r>
      <w:r w:rsidR="2BD8D823" w:rsidRPr="00155D6D">
        <w:t xml:space="preserve"> </w:t>
      </w:r>
      <w:r w:rsidR="5DC7E2F2" w:rsidRPr="00155D6D">
        <w:t>E</w:t>
      </w:r>
      <w:r w:rsidR="2BD8D823" w:rsidRPr="00155D6D">
        <w:t xml:space="preserve">ven </w:t>
      </w:r>
      <w:proofErr w:type="spellStart"/>
      <w:r w:rsidR="2BD8D823" w:rsidRPr="00155D6D">
        <w:t>Basescope</w:t>
      </w:r>
      <w:proofErr w:type="spellEnd"/>
      <w:r w:rsidR="2BD8D823" w:rsidRPr="00155D6D">
        <w:t xml:space="preserve"> </w:t>
      </w:r>
      <w:r w:rsidR="07C63A4F" w:rsidRPr="00155D6D">
        <w:t xml:space="preserve">is known to </w:t>
      </w:r>
      <w:r w:rsidR="2BD8D823" w:rsidRPr="00155D6D">
        <w:t xml:space="preserve">cover 50 to 300 bps and </w:t>
      </w:r>
      <w:r w:rsidR="568D0B8B" w:rsidRPr="00155D6D">
        <w:t>does</w:t>
      </w:r>
      <w:r w:rsidR="2BD8D823" w:rsidRPr="00155D6D">
        <w:t xml:space="preserve"> not </w:t>
      </w:r>
      <w:r w:rsidR="3CA7CDCE" w:rsidRPr="00155D6D">
        <w:t>consider</w:t>
      </w:r>
      <w:r w:rsidR="2BD8D823" w:rsidRPr="00155D6D">
        <w:t xml:space="preserve"> the secondary structure or hairpin binding that often </w:t>
      </w:r>
      <w:r w:rsidR="000C2DE9">
        <w:t>characterizes</w:t>
      </w:r>
      <w:r w:rsidR="2BD8D823" w:rsidRPr="00155D6D">
        <w:t xml:space="preserve"> miRNAs</w:t>
      </w:r>
      <w:r w:rsidR="00C32E05" w:rsidRPr="00155D6D">
        <w:t xml:space="preserve">. </w:t>
      </w:r>
      <w:r w:rsidR="2BD8D823" w:rsidRPr="00155D6D">
        <w:t xml:space="preserve">While </w:t>
      </w:r>
      <w:proofErr w:type="spellStart"/>
      <w:r w:rsidR="2BD8D823" w:rsidRPr="00155D6D">
        <w:t>miRNAscope</w:t>
      </w:r>
      <w:proofErr w:type="spellEnd"/>
      <w:r w:rsidR="2BD8D823" w:rsidRPr="00155D6D">
        <w:t xml:space="preserve"> is specifically designed to detect short RNAs between 17-50 nucleotides, small non-coding RNAs, siRNAs, ASOs, and miRNAs. However, </w:t>
      </w:r>
      <w:proofErr w:type="spellStart"/>
      <w:r w:rsidR="2BD8D823" w:rsidRPr="00155D6D">
        <w:t>miRNAscope</w:t>
      </w:r>
      <w:proofErr w:type="spellEnd"/>
      <w:r w:rsidR="2BD8D823" w:rsidRPr="00155D6D">
        <w:t xml:space="preserve"> lacks the quantitative elements for understanding the expression levels of different miRNA and instead is best applied as a binary call for the cellular expression of a miRNA</w:t>
      </w:r>
      <w:r w:rsidR="4AA2E403" w:rsidRPr="00155D6D">
        <w:fldChar w:fldCharType="begin"/>
      </w:r>
      <w:r w:rsidR="4AA2E403" w:rsidRPr="00155D6D">
        <w:instrText xml:space="preserve"> ADDIN EN.CITE &lt;EndNote&gt;&lt;Cite&gt;&lt;Author&gt;Janati-Idrissi&lt;/Author&gt;&lt;Year&gt;2024&lt;/Year&gt;&lt;RecNum&gt;148&lt;/RecNum&gt;&lt;DisplayText&gt;&lt;style face="superscript"&gt;21&lt;/style&gt;&lt;/DisplayText&gt;&lt;record&gt;&lt;rec-number&gt;148&lt;/rec-number&gt;&lt;foreign-keys&gt;&lt;key app="EN" db-id="wtw0fd2xi5r5rye2e2o5vzptdpv2e25rr5xf" timestamp="1747955242" guid="608d3d29-9f5b-4027-9d83-b2cd07692af1"&gt;148&lt;/key&gt;&lt;/foreign-keys&gt;&lt;ref-type name="Journal Article"&gt;17&lt;/ref-type&gt;&lt;contributors&gt;&lt;authors&gt;&lt;author&gt;Janati-Idrissi, Sarah&lt;/author&gt;&lt;author&gt;Abreu, De, Mariana Roza&lt;/author&gt;&lt;author&gt;Guyomar, Cervin&lt;/author&gt;&lt;author&gt;Mello, De, Fernanda&lt;/author&gt;&lt;author&gt;Nguyen, Thaovi&lt;/author&gt;&lt;author&gt;Mechkouri, Nazim&lt;/author&gt;&lt;author&gt;Gay, Stéphanie&lt;/author&gt;&lt;author&gt;Montfort, Jérôme&lt;/author&gt;&lt;author&gt;Gonzalez, Alicia, Anne&lt;/author&gt;&lt;author&gt;Abbasi, Marzieh&lt;/author&gt;&lt;author&gt;Bugeon, Jérôme&lt;/author&gt;&lt;author&gt;Thermes, Violette&lt;/author&gt;&lt;author&gt;Seitz, Hervé&lt;/author&gt;&lt;author&gt;Bobe, Julien&lt;/author&gt;&lt;/authors&gt;&lt;/contributors&gt;&lt;titles&gt;&lt;title&gt;Looking for a needle in a haystack: de novo phenotypic target identification reveals Hippo pathway-mediated miR-202 regulation of egg production&lt;/title&gt;&lt;secondary-title&gt;Nucleic Acids Research&lt;/secondary-title&gt;&lt;/titles&gt;&lt;periodical&gt;&lt;full-title&gt;Nucleic Acids Research&lt;/full-title&gt;&lt;/periodical&gt;&lt;pages&gt;738-754&lt;/pages&gt;&lt;volume&gt;52&lt;/volume&gt;&lt;number&gt;2&lt;/number&gt;&lt;dates&gt;&lt;year&gt;2024&lt;/year&gt;&lt;pub-dates&gt;&lt;date&gt;2024-01-25&lt;/date&gt;&lt;/pub-dates&gt;&lt;/dates&gt;&lt;publisher&gt;Oxford University Press (OUP)&lt;/publisher&gt;&lt;isbn&gt;0305-1048&lt;/isbn&gt;&lt;urls&gt;&lt;/urls&gt;&lt;electronic-resource-num&gt;10.1093/nar/gkad1154&lt;/electronic-resource-num&gt;&lt;access-date&gt;2025-05-22T23:06:43&lt;/access-date&gt;&lt;/record&gt;&lt;/Cite&gt;&lt;/EndNote&gt;</w:instrText>
      </w:r>
      <w:r w:rsidR="4AA2E403" w:rsidRPr="00155D6D">
        <w:fldChar w:fldCharType="separate"/>
      </w:r>
      <w:r w:rsidR="00465BFD" w:rsidRPr="00155D6D">
        <w:rPr>
          <w:vertAlign w:val="superscript"/>
        </w:rPr>
        <w:t>21</w:t>
      </w:r>
      <w:r w:rsidR="4AA2E403" w:rsidRPr="00155D6D">
        <w:fldChar w:fldCharType="end"/>
      </w:r>
      <w:r w:rsidR="2BD8D823" w:rsidRPr="00155D6D">
        <w:t>.</w:t>
      </w:r>
      <w:r w:rsidR="31C76439" w:rsidRPr="00155D6D">
        <w:t xml:space="preserve"> </w:t>
      </w:r>
      <w:r w:rsidR="1EF02369" w:rsidRPr="00155D6D">
        <w:t>Most other methods for measuring miRNA lack spatial context</w:t>
      </w:r>
      <w:r w:rsidR="42843662" w:rsidRPr="00155D6D">
        <w:t>,</w:t>
      </w:r>
      <w:r w:rsidR="1EF02369" w:rsidRPr="00155D6D">
        <w:t xml:space="preserve"> such as hybrid methods </w:t>
      </w:r>
      <w:proofErr w:type="gramStart"/>
      <w:r w:rsidR="59B4E386" w:rsidRPr="00155D6D">
        <w:t>similar to</w:t>
      </w:r>
      <w:proofErr w:type="gramEnd"/>
      <w:r w:rsidR="1EF02369" w:rsidRPr="00155D6D">
        <w:t xml:space="preserve"> flow-FISH</w:t>
      </w:r>
      <w:r w:rsidR="6D0C769F" w:rsidRPr="00155D6D">
        <w:t xml:space="preserve"> and </w:t>
      </w:r>
      <w:r w:rsidR="000C2DE9">
        <w:t>sequencing-based</w:t>
      </w:r>
      <w:r w:rsidR="6D0C769F" w:rsidRPr="00155D6D">
        <w:t xml:space="preserve"> </w:t>
      </w:r>
      <w:r w:rsidR="1288BCC9" w:rsidRPr="00155D6D">
        <w:t>protocols</w:t>
      </w:r>
      <w:r w:rsidR="6D0C769F" w:rsidRPr="00155D6D">
        <w:t>.</w:t>
      </w:r>
      <w:r w:rsidR="1AFF4C1C" w:rsidRPr="00155D6D">
        <w:t xml:space="preserve"> While sequencing is untargeted, accurately mapping short reads is difficult when families of miRNA share similar homology. As a result, miRNAs are often overlooked during total RNA mapping and are instead typically studied using specialized </w:t>
      </w:r>
      <w:proofErr w:type="spellStart"/>
      <w:r w:rsidR="1AFF4C1C" w:rsidRPr="00155D6D">
        <w:t>miRomic</w:t>
      </w:r>
      <w:proofErr w:type="spellEnd"/>
      <w:r w:rsidR="1AFF4C1C" w:rsidRPr="00155D6D">
        <w:t xml:space="preserve"> kits.</w:t>
      </w:r>
      <w:r w:rsidR="00A31DEE" w:rsidRPr="00155D6D">
        <w:t xml:space="preserve"> </w:t>
      </w:r>
      <w:r w:rsidR="3A0C7A31" w:rsidRPr="00155D6D">
        <w:t>In contrast t</w:t>
      </w:r>
      <w:r w:rsidR="1E9EC5D5" w:rsidRPr="00155D6D">
        <w:t xml:space="preserve">o </w:t>
      </w:r>
      <w:r w:rsidR="00137542">
        <w:t>sequencing-based methods, this manual protocol should be reproducible in most laboratories, processing multiple samples at a time,</w:t>
      </w:r>
      <w:r w:rsidR="3A0C7A31" w:rsidRPr="00155D6D">
        <w:t xml:space="preserve"> and still </w:t>
      </w:r>
      <w:r w:rsidR="46477CFA" w:rsidRPr="00155D6D">
        <w:t xml:space="preserve">yield </w:t>
      </w:r>
      <w:r w:rsidR="3A0C7A31" w:rsidRPr="00155D6D">
        <w:t>reliable results for analysis</w:t>
      </w:r>
      <w:r w:rsidR="5231ED5D" w:rsidRPr="00155D6D">
        <w:t xml:space="preserve"> and spatial location for a targeted miRNA and protein set</w:t>
      </w:r>
      <w:r w:rsidR="3A0C7A31" w:rsidRPr="00155D6D">
        <w:t xml:space="preserve">. </w:t>
      </w:r>
    </w:p>
    <w:p w14:paraId="7EBA9CB0" w14:textId="1AD26291" w:rsidR="151EE55E" w:rsidRPr="00155D6D" w:rsidRDefault="151EE55E" w:rsidP="00155D6D"/>
    <w:p w14:paraId="32E0A1EC" w14:textId="77777777" w:rsidR="00D02E61" w:rsidRPr="00155D6D" w:rsidRDefault="5C099D16" w:rsidP="00155D6D">
      <w:r w:rsidRPr="00155D6D">
        <w:rPr>
          <w:b/>
          <w:bCs/>
        </w:rPr>
        <w:t>Conclusion</w:t>
      </w:r>
      <w:r w:rsidRPr="00155D6D">
        <w:t xml:space="preserve"> </w:t>
      </w:r>
    </w:p>
    <w:p w14:paraId="489145FE" w14:textId="354913A1" w:rsidR="151EE55E" w:rsidRPr="00155D6D" w:rsidRDefault="0C621D4B" w:rsidP="00155D6D">
      <w:r w:rsidRPr="00155D6D">
        <w:t>Here we have established and validated a small panel of two proteins</w:t>
      </w:r>
      <w:r w:rsidR="6AF18A5F" w:rsidRPr="00155D6D">
        <w:t xml:space="preserve"> with one miRNA detection</w:t>
      </w:r>
      <w:r w:rsidRPr="00155D6D">
        <w:t xml:space="preserve">. </w:t>
      </w:r>
      <w:r w:rsidR="7897FEDC" w:rsidRPr="00155D6D">
        <w:t xml:space="preserve">While it is possible to detect additional proteins using more fluorophores, scaling up this method remains a long-term goal for the future. </w:t>
      </w:r>
      <w:r w:rsidR="35977865" w:rsidRPr="00155D6D">
        <w:t>This technique</w:t>
      </w:r>
      <w:r w:rsidR="17D07FF5" w:rsidRPr="00155D6D">
        <w:t xml:space="preserve"> will still </w:t>
      </w:r>
      <w:r w:rsidR="003451BD" w:rsidRPr="00155D6D">
        <w:t>permit two</w:t>
      </w:r>
      <w:r w:rsidR="6F5E48D3" w:rsidRPr="00155D6D">
        <w:t xml:space="preserve"> additional </w:t>
      </w:r>
      <w:r w:rsidR="256A4480" w:rsidRPr="00155D6D">
        <w:t>fluorophore</w:t>
      </w:r>
      <w:r w:rsidR="07FC5B3F" w:rsidRPr="00155D6D">
        <w:t>s</w:t>
      </w:r>
      <w:r w:rsidR="256A4480" w:rsidRPr="00155D6D">
        <w:t xml:space="preserve"> but</w:t>
      </w:r>
      <w:r w:rsidR="7E7B005E" w:rsidRPr="00155D6D">
        <w:t xml:space="preserve"> will first require </w:t>
      </w:r>
      <w:r w:rsidR="04A6B748" w:rsidRPr="00155D6D">
        <w:t>optimization to</w:t>
      </w:r>
      <w:r w:rsidR="7E7B005E" w:rsidRPr="00155D6D">
        <w:t xml:space="preserve"> determin</w:t>
      </w:r>
      <w:r w:rsidR="709AD194" w:rsidRPr="00155D6D">
        <w:t>e</w:t>
      </w:r>
      <w:r w:rsidR="7E7B005E" w:rsidRPr="00155D6D">
        <w:t xml:space="preserve"> that </w:t>
      </w:r>
      <w:r w:rsidR="3B63BA8C" w:rsidRPr="00155D6D">
        <w:t xml:space="preserve">serial </w:t>
      </w:r>
      <w:r w:rsidR="3FEE9628" w:rsidRPr="00155D6D">
        <w:t xml:space="preserve">retrieval </w:t>
      </w:r>
      <w:r w:rsidR="3B63BA8C" w:rsidRPr="00155D6D">
        <w:t xml:space="preserve">and staining does not impact </w:t>
      </w:r>
      <w:r w:rsidR="6F5E48D3" w:rsidRPr="00155D6D">
        <w:t xml:space="preserve">RNA </w:t>
      </w:r>
      <w:r w:rsidR="10BA61B5" w:rsidRPr="00155D6D">
        <w:t>integrity</w:t>
      </w:r>
      <w:r w:rsidR="4190FA02" w:rsidRPr="00155D6D">
        <w:t xml:space="preserve"> with each </w:t>
      </w:r>
      <w:r w:rsidR="2AFD6EED" w:rsidRPr="00155D6D">
        <w:t>additional</w:t>
      </w:r>
      <w:r w:rsidR="4190FA02" w:rsidRPr="00155D6D">
        <w:t xml:space="preserve"> cycle</w:t>
      </w:r>
      <w:r w:rsidR="6F5E48D3" w:rsidRPr="00155D6D">
        <w:t xml:space="preserve">. </w:t>
      </w:r>
      <w:r w:rsidR="6C33296A" w:rsidRPr="00155D6D">
        <w:t>Results can be analyzed</w:t>
      </w:r>
      <w:r w:rsidR="31527176" w:rsidRPr="00155D6D">
        <w:t xml:space="preserve"> </w:t>
      </w:r>
      <w:r w:rsidR="00BF663B">
        <w:t>by</w:t>
      </w:r>
      <w:r w:rsidR="128E776E" w:rsidRPr="00155D6D">
        <w:t xml:space="preserve"> </w:t>
      </w:r>
      <w:r w:rsidR="693FA4BD" w:rsidRPr="00155D6D">
        <w:t xml:space="preserve">puncta counts, or </w:t>
      </w:r>
      <w:proofErr w:type="spellStart"/>
      <w:r w:rsidR="693FA4BD" w:rsidRPr="00155D6D">
        <w:t>polyglob</w:t>
      </w:r>
      <w:proofErr w:type="spellEnd"/>
      <w:r w:rsidR="693FA4BD" w:rsidRPr="00155D6D">
        <w:t xml:space="preserve"> </w:t>
      </w:r>
      <w:r w:rsidR="08C23199" w:rsidRPr="00155D6D">
        <w:t xml:space="preserve">image analysis </w:t>
      </w:r>
      <w:r w:rsidR="0BD2D7C0" w:rsidRPr="00155D6D">
        <w:t xml:space="preserve">processing </w:t>
      </w:r>
      <w:r w:rsidR="57522D99" w:rsidRPr="00155D6D">
        <w:t>can be</w:t>
      </w:r>
      <w:r w:rsidR="08C23199" w:rsidRPr="00155D6D">
        <w:t xml:space="preserve"> </w:t>
      </w:r>
      <w:r w:rsidR="00B60197" w:rsidRPr="00155D6D">
        <w:t xml:space="preserve">employed </w:t>
      </w:r>
      <w:r w:rsidR="66B33E6E" w:rsidRPr="00155D6D">
        <w:t>to quantify the miRNA expression in multiple tissue samples of various sizes and morphology</w:t>
      </w:r>
      <w:r w:rsidR="24CF8352" w:rsidRPr="00155D6D">
        <w:t>.</w:t>
      </w:r>
      <w:r w:rsidR="66B33E6E" w:rsidRPr="00155D6D">
        <w:t xml:space="preserve"> </w:t>
      </w:r>
      <w:r w:rsidR="1DDFBCD1" w:rsidRPr="00155D6D">
        <w:t>Future</w:t>
      </w:r>
      <w:r w:rsidR="08C23199" w:rsidRPr="00155D6D">
        <w:t xml:space="preserve"> </w:t>
      </w:r>
      <w:r w:rsidR="6F5E48D3" w:rsidRPr="00155D6D">
        <w:t xml:space="preserve">prospective applications would be to </w:t>
      </w:r>
      <w:r w:rsidR="61C4732A" w:rsidRPr="00155D6D">
        <w:t xml:space="preserve">adapt </w:t>
      </w:r>
      <w:r w:rsidR="08C23199" w:rsidRPr="00155D6D">
        <w:t xml:space="preserve">MARLIN </w:t>
      </w:r>
      <w:r w:rsidR="213E1465" w:rsidRPr="00155D6D">
        <w:t xml:space="preserve">for </w:t>
      </w:r>
      <w:r w:rsidR="6F5E48D3" w:rsidRPr="00155D6D">
        <w:t>automated system</w:t>
      </w:r>
      <w:r w:rsidR="588234BE" w:rsidRPr="00155D6D">
        <w:t>s</w:t>
      </w:r>
      <w:r w:rsidR="6F5E48D3" w:rsidRPr="00155D6D">
        <w:t>, where complex automated protein sequential IF c</w:t>
      </w:r>
      <w:r w:rsidR="4519EC43" w:rsidRPr="00155D6D">
        <w:t xml:space="preserve">ould possibly </w:t>
      </w:r>
      <w:r w:rsidR="6F5E48D3" w:rsidRPr="00155D6D">
        <w:t>be integrated with miRNA detection.</w:t>
      </w:r>
    </w:p>
    <w:p w14:paraId="0BEB38EC" w14:textId="77777777" w:rsidR="006E4797" w:rsidRPr="00155D6D" w:rsidRDefault="006E4797" w:rsidP="00155D6D"/>
    <w:p w14:paraId="59F37CC4" w14:textId="0640A14A" w:rsidR="006E4797" w:rsidRPr="00155D6D" w:rsidRDefault="013ECDC0" w:rsidP="00155D6D">
      <w:pPr>
        <w:pBdr>
          <w:top w:val="nil"/>
          <w:left w:val="nil"/>
          <w:bottom w:val="nil"/>
          <w:right w:val="nil"/>
          <w:between w:val="nil"/>
        </w:pBdr>
      </w:pPr>
      <w:r w:rsidRPr="00155D6D">
        <w:rPr>
          <w:b/>
          <w:bCs/>
        </w:rPr>
        <w:t>ACKNOWLEDGMENTS:</w:t>
      </w:r>
      <w:r w:rsidR="00155D6D" w:rsidRPr="00155D6D">
        <w:rPr>
          <w:b/>
          <w:bCs/>
        </w:rPr>
        <w:t xml:space="preserve"> </w:t>
      </w:r>
    </w:p>
    <w:p w14:paraId="6D064C88" w14:textId="2E3445A5" w:rsidR="006E4797" w:rsidRPr="00155D6D" w:rsidRDefault="65C306DC" w:rsidP="00155D6D">
      <w:r w:rsidRPr="00155D6D">
        <w:t>We would like to acknowledge the following people</w:t>
      </w:r>
      <w:r w:rsidR="571920F2" w:rsidRPr="00155D6D">
        <w:t xml:space="preserve">, Chi Lam Au Yeung and Manjunath </w:t>
      </w:r>
      <w:proofErr w:type="spellStart"/>
      <w:r w:rsidR="571920F2" w:rsidRPr="00155D6D">
        <w:t>Nimmakayalu</w:t>
      </w:r>
      <w:proofErr w:type="spellEnd"/>
      <w:r w:rsidR="571920F2" w:rsidRPr="00155D6D">
        <w:t>,</w:t>
      </w:r>
      <w:r w:rsidRPr="00155D6D">
        <w:t xml:space="preserve"> who </w:t>
      </w:r>
      <w:r w:rsidR="37B115BF" w:rsidRPr="00155D6D">
        <w:t>were a part of Basant’s thesis committe</w:t>
      </w:r>
      <w:r w:rsidR="2FE760A2" w:rsidRPr="00155D6D">
        <w:t xml:space="preserve">e </w:t>
      </w:r>
      <w:r w:rsidR="37B115BF" w:rsidRPr="00155D6D">
        <w:t>while the</w:t>
      </w:r>
      <w:r w:rsidRPr="00155D6D">
        <w:t xml:space="preserve"> assay </w:t>
      </w:r>
      <w:r w:rsidR="1FB67DE4" w:rsidRPr="00155D6D">
        <w:t>was in development.</w:t>
      </w:r>
      <w:r w:rsidR="0773A09C" w:rsidRPr="00155D6D">
        <w:t xml:space="preserve"> </w:t>
      </w:r>
      <w:r w:rsidR="3375B741" w:rsidRPr="00155D6D">
        <w:t>Also,</w:t>
      </w:r>
      <w:r w:rsidR="27767D31" w:rsidRPr="00155D6D">
        <w:t xml:space="preserve"> </w:t>
      </w:r>
      <w:r w:rsidRPr="00155D6D">
        <w:t>Samuel Mok</w:t>
      </w:r>
      <w:r w:rsidR="216AAF94" w:rsidRPr="00155D6D">
        <w:t xml:space="preserve">, who sectioned and provided the samples used. </w:t>
      </w:r>
      <w:r w:rsidR="438EC0AF" w:rsidRPr="00155D6D">
        <w:t xml:space="preserve">Lastly, we acknowledge Johan Doré and Dan Winkowski, who provided extensive assistance during analysis and the use of the Visiopharm software. </w:t>
      </w:r>
      <w:r w:rsidRPr="00155D6D">
        <w:t>This research was funded in part by the Ovarian Cancer Research Alliance (OCRA 811621 and 891490), the Sie Foundation, and the Stephanie C. Stelter Endowment Fund. This research was performed in collaboration with the Flow Cytometry and Cellular Imaging Core Facility, which is supported in part by the National Institutes of Health through M. D. Anderson’s Cancer Center Support Grant P30 CA016672 and Jared Burks’ NCI’s Research Specialist 1 R50 CA243707-01A1.</w:t>
      </w:r>
    </w:p>
    <w:p w14:paraId="25B2FBBD" w14:textId="77777777" w:rsidR="006E4797" w:rsidRPr="00155D6D" w:rsidRDefault="006E4797" w:rsidP="00155D6D">
      <w:pPr>
        <w:rPr>
          <w:b/>
        </w:rPr>
      </w:pPr>
    </w:p>
    <w:p w14:paraId="34B64840" w14:textId="793FE13C" w:rsidR="006E4797" w:rsidRPr="00155D6D" w:rsidRDefault="05F3644C" w:rsidP="00155D6D">
      <w:pPr>
        <w:pBdr>
          <w:top w:val="nil"/>
          <w:left w:val="nil"/>
          <w:bottom w:val="nil"/>
          <w:right w:val="nil"/>
          <w:between w:val="nil"/>
        </w:pBdr>
        <w:rPr>
          <w:b/>
          <w:bCs/>
        </w:rPr>
      </w:pPr>
      <w:r w:rsidRPr="00155D6D">
        <w:rPr>
          <w:b/>
          <w:bCs/>
        </w:rPr>
        <w:t xml:space="preserve">DISCLOSURES: </w:t>
      </w:r>
    </w:p>
    <w:p w14:paraId="2F8A2D82" w14:textId="1FC08094" w:rsidR="006E4797" w:rsidRPr="00155D6D" w:rsidRDefault="20388C24" w:rsidP="00155D6D">
      <w:r w:rsidRPr="00155D6D">
        <w:t>The authors have nothing to disclose.</w:t>
      </w:r>
    </w:p>
    <w:p w14:paraId="4A7B0E5C" w14:textId="03CD4C9B" w:rsidR="006E4797" w:rsidRPr="00155D6D" w:rsidRDefault="006E4797" w:rsidP="00155D6D"/>
    <w:p w14:paraId="52C4522E" w14:textId="77777777" w:rsidR="00BE6662" w:rsidRPr="00155D6D" w:rsidRDefault="013ECDC0" w:rsidP="00155D6D">
      <w:r w:rsidRPr="00155D6D">
        <w:rPr>
          <w:b/>
          <w:bCs/>
        </w:rPr>
        <w:lastRenderedPageBreak/>
        <w:t>REFERENCES:</w:t>
      </w:r>
      <w:r w:rsidRPr="00155D6D">
        <w:t xml:space="preserve"> </w:t>
      </w:r>
    </w:p>
    <w:p w14:paraId="0D44BA72" w14:textId="77777777" w:rsidR="00B07ECD" w:rsidRPr="00155D6D" w:rsidRDefault="00BE6662" w:rsidP="00F03CD7">
      <w:pPr>
        <w:pStyle w:val="EndNoteBibliography"/>
        <w:rPr>
          <w:noProof w:val="0"/>
        </w:rPr>
      </w:pPr>
      <w:r w:rsidRPr="00155D6D">
        <w:rPr>
          <w:noProof w:val="0"/>
        </w:rPr>
        <w:fldChar w:fldCharType="begin"/>
      </w:r>
      <w:r w:rsidRPr="00155D6D">
        <w:rPr>
          <w:noProof w:val="0"/>
        </w:rPr>
        <w:instrText xml:space="preserve"> ADDIN EN.REFLIST </w:instrText>
      </w:r>
      <w:r w:rsidRPr="00155D6D">
        <w:rPr>
          <w:noProof w:val="0"/>
        </w:rPr>
        <w:fldChar w:fldCharType="separate"/>
      </w:r>
      <w:r w:rsidR="00B07ECD" w:rsidRPr="00155D6D">
        <w:rPr>
          <w:noProof w:val="0"/>
        </w:rPr>
        <w:t>1</w:t>
      </w:r>
      <w:r w:rsidR="00B07ECD" w:rsidRPr="00155D6D">
        <w:rPr>
          <w:noProof w:val="0"/>
        </w:rPr>
        <w:tab/>
        <w:t xml:space="preserve">Smolarz, B., Nowak, A. Z., Romanowicz, H. Breast cancer—epidemiology, classification, pathogenesis and treatment (review of literature). </w:t>
      </w:r>
      <w:r w:rsidR="00B07ECD" w:rsidRPr="00155D6D">
        <w:rPr>
          <w:i/>
          <w:noProof w:val="0"/>
        </w:rPr>
        <w:t>Cancers.</w:t>
      </w:r>
      <w:r w:rsidR="00B07ECD" w:rsidRPr="00155D6D">
        <w:rPr>
          <w:noProof w:val="0"/>
        </w:rPr>
        <w:t xml:space="preserve"> </w:t>
      </w:r>
      <w:r w:rsidR="00B07ECD" w:rsidRPr="00155D6D">
        <w:rPr>
          <w:b/>
          <w:noProof w:val="0"/>
        </w:rPr>
        <w:t>14</w:t>
      </w:r>
      <w:r w:rsidR="00B07ECD" w:rsidRPr="00155D6D">
        <w:rPr>
          <w:noProof w:val="0"/>
        </w:rPr>
        <w:t xml:space="preserve"> (10), 2569 (2022).</w:t>
      </w:r>
    </w:p>
    <w:p w14:paraId="210F322F" w14:textId="1B30A1AF" w:rsidR="00B07ECD" w:rsidRPr="00155D6D" w:rsidRDefault="00B07ECD" w:rsidP="00F03CD7">
      <w:pPr>
        <w:pStyle w:val="EndNoteBibliography"/>
        <w:rPr>
          <w:noProof w:val="0"/>
        </w:rPr>
      </w:pPr>
      <w:r w:rsidRPr="00155D6D">
        <w:rPr>
          <w:noProof w:val="0"/>
        </w:rPr>
        <w:t>2</w:t>
      </w:r>
      <w:r w:rsidRPr="00155D6D">
        <w:rPr>
          <w:noProof w:val="0"/>
        </w:rPr>
        <w:tab/>
        <w:t>Davis-Dusenbery, B. N.</w:t>
      </w:r>
      <w:r w:rsidR="005400FA">
        <w:rPr>
          <w:noProof w:val="0"/>
        </w:rPr>
        <w:t>,</w:t>
      </w:r>
      <w:r w:rsidRPr="00155D6D">
        <w:rPr>
          <w:noProof w:val="0"/>
        </w:rPr>
        <w:t xml:space="preserve"> Hata, A. Microrna in cancer:</w:t>
      </w:r>
      <w:r w:rsidR="008D1B21">
        <w:rPr>
          <w:noProof w:val="0"/>
        </w:rPr>
        <w:t xml:space="preserve"> </w:t>
      </w:r>
      <w:r w:rsidRPr="00155D6D">
        <w:rPr>
          <w:noProof w:val="0"/>
        </w:rPr>
        <w:t xml:space="preserve">The involvement of aberrant microrna biogenesis regulatory pathways. </w:t>
      </w:r>
      <w:r w:rsidRPr="00155D6D">
        <w:rPr>
          <w:i/>
          <w:noProof w:val="0"/>
        </w:rPr>
        <w:t>Genes</w:t>
      </w:r>
      <w:r w:rsidR="005400FA">
        <w:rPr>
          <w:i/>
          <w:noProof w:val="0"/>
        </w:rPr>
        <w:t xml:space="preserve"> </w:t>
      </w:r>
      <w:r w:rsidRPr="00155D6D">
        <w:rPr>
          <w:i/>
          <w:noProof w:val="0"/>
        </w:rPr>
        <w:t>Cancer.</w:t>
      </w:r>
      <w:r w:rsidRPr="00155D6D">
        <w:rPr>
          <w:noProof w:val="0"/>
        </w:rPr>
        <w:t xml:space="preserve"> </w:t>
      </w:r>
      <w:r w:rsidRPr="00155D6D">
        <w:rPr>
          <w:b/>
          <w:noProof w:val="0"/>
        </w:rPr>
        <w:t>1</w:t>
      </w:r>
      <w:r w:rsidRPr="00155D6D">
        <w:rPr>
          <w:noProof w:val="0"/>
        </w:rPr>
        <w:t xml:space="preserve"> (11), 1100-1114 (2010).</w:t>
      </w:r>
    </w:p>
    <w:p w14:paraId="5D6537D9" w14:textId="705963B9" w:rsidR="00B07ECD" w:rsidRPr="00155D6D" w:rsidRDefault="00B07ECD" w:rsidP="00F03CD7">
      <w:pPr>
        <w:pStyle w:val="EndNoteBibliography"/>
        <w:rPr>
          <w:noProof w:val="0"/>
        </w:rPr>
      </w:pPr>
      <w:r w:rsidRPr="00155D6D">
        <w:rPr>
          <w:noProof w:val="0"/>
        </w:rPr>
        <w:t>3</w:t>
      </w:r>
      <w:r w:rsidRPr="00155D6D">
        <w:rPr>
          <w:noProof w:val="0"/>
        </w:rPr>
        <w:tab/>
        <w:t>Peng, Y.</w:t>
      </w:r>
      <w:r w:rsidR="005400FA">
        <w:rPr>
          <w:noProof w:val="0"/>
        </w:rPr>
        <w:t>,</w:t>
      </w:r>
      <w:r w:rsidRPr="00155D6D">
        <w:rPr>
          <w:noProof w:val="0"/>
        </w:rPr>
        <w:t xml:space="preserve"> Croce, C. M. The role of </w:t>
      </w:r>
      <w:r w:rsidR="008D1B21">
        <w:rPr>
          <w:noProof w:val="0"/>
        </w:rPr>
        <w:t>microRNAs</w:t>
      </w:r>
      <w:r w:rsidRPr="00155D6D">
        <w:rPr>
          <w:noProof w:val="0"/>
        </w:rPr>
        <w:t xml:space="preserve"> in human cancer. </w:t>
      </w:r>
      <w:r w:rsidRPr="00155D6D">
        <w:rPr>
          <w:i/>
          <w:noProof w:val="0"/>
        </w:rPr>
        <w:t>Signal Transd</w:t>
      </w:r>
      <w:r w:rsidR="005400FA">
        <w:rPr>
          <w:i/>
          <w:noProof w:val="0"/>
        </w:rPr>
        <w:t>uct</w:t>
      </w:r>
      <w:r w:rsidRPr="00155D6D">
        <w:rPr>
          <w:i/>
          <w:noProof w:val="0"/>
        </w:rPr>
        <w:t xml:space="preserve"> Targeted Ther.</w:t>
      </w:r>
      <w:r w:rsidRPr="00155D6D">
        <w:rPr>
          <w:noProof w:val="0"/>
        </w:rPr>
        <w:t xml:space="preserve"> </w:t>
      </w:r>
      <w:r w:rsidRPr="00155D6D">
        <w:rPr>
          <w:b/>
          <w:noProof w:val="0"/>
        </w:rPr>
        <w:t>1</w:t>
      </w:r>
      <w:r w:rsidRPr="00155D6D">
        <w:rPr>
          <w:noProof w:val="0"/>
        </w:rPr>
        <w:t xml:space="preserve"> (1), 15004 (2016).</w:t>
      </w:r>
    </w:p>
    <w:p w14:paraId="414AE1CF" w14:textId="77777777" w:rsidR="00B07ECD" w:rsidRPr="00155D6D" w:rsidRDefault="00B07ECD" w:rsidP="00F03CD7">
      <w:pPr>
        <w:pStyle w:val="EndNoteBibliography"/>
        <w:rPr>
          <w:noProof w:val="0"/>
        </w:rPr>
      </w:pPr>
      <w:r w:rsidRPr="00155D6D">
        <w:rPr>
          <w:noProof w:val="0"/>
        </w:rPr>
        <w:t>4</w:t>
      </w:r>
      <w:r w:rsidRPr="00155D6D">
        <w:rPr>
          <w:noProof w:val="0"/>
        </w:rPr>
        <w:tab/>
        <w:t xml:space="preserve">Shi, Y. et al. Mirnas and cancer: Key link in diagnosis and therapy. </w:t>
      </w:r>
      <w:r w:rsidRPr="00155D6D">
        <w:rPr>
          <w:i/>
          <w:noProof w:val="0"/>
        </w:rPr>
        <w:t>Genes.</w:t>
      </w:r>
      <w:r w:rsidRPr="00155D6D">
        <w:rPr>
          <w:noProof w:val="0"/>
        </w:rPr>
        <w:t xml:space="preserve"> </w:t>
      </w:r>
      <w:r w:rsidRPr="00155D6D">
        <w:rPr>
          <w:b/>
          <w:noProof w:val="0"/>
        </w:rPr>
        <w:t>12</w:t>
      </w:r>
      <w:r w:rsidRPr="00155D6D">
        <w:rPr>
          <w:noProof w:val="0"/>
        </w:rPr>
        <w:t xml:space="preserve"> (8), 1289 (2021).</w:t>
      </w:r>
    </w:p>
    <w:p w14:paraId="6878B7DF" w14:textId="1C8253BD" w:rsidR="00B07ECD" w:rsidRPr="00155D6D" w:rsidRDefault="00B07ECD" w:rsidP="00F03CD7">
      <w:pPr>
        <w:pStyle w:val="EndNoteBibliography"/>
        <w:rPr>
          <w:noProof w:val="0"/>
        </w:rPr>
      </w:pPr>
      <w:r w:rsidRPr="00155D6D">
        <w:rPr>
          <w:noProof w:val="0"/>
        </w:rPr>
        <w:t>5</w:t>
      </w:r>
      <w:r w:rsidRPr="00155D6D">
        <w:rPr>
          <w:noProof w:val="0"/>
        </w:rPr>
        <w:tab/>
        <w:t xml:space="preserve">Juźwik, C. A. et al. </w:t>
      </w:r>
      <w:r w:rsidR="008D1B21">
        <w:rPr>
          <w:noProof w:val="0"/>
        </w:rPr>
        <w:t>MicroRNA</w:t>
      </w:r>
      <w:r w:rsidRPr="00155D6D">
        <w:rPr>
          <w:noProof w:val="0"/>
        </w:rPr>
        <w:t xml:space="preserve"> dysregulation in neurodegenerative diseases: A systematic review. </w:t>
      </w:r>
      <w:r w:rsidRPr="00155D6D">
        <w:rPr>
          <w:i/>
          <w:noProof w:val="0"/>
        </w:rPr>
        <w:t>Prog Neurobio</w:t>
      </w:r>
      <w:r w:rsidR="005400FA">
        <w:rPr>
          <w:i/>
          <w:noProof w:val="0"/>
        </w:rPr>
        <w:t>l</w:t>
      </w:r>
      <w:r w:rsidRPr="00155D6D">
        <w:rPr>
          <w:i/>
          <w:noProof w:val="0"/>
        </w:rPr>
        <w:t>.</w:t>
      </w:r>
      <w:r w:rsidRPr="00155D6D">
        <w:rPr>
          <w:noProof w:val="0"/>
        </w:rPr>
        <w:t xml:space="preserve"> </w:t>
      </w:r>
      <w:r w:rsidRPr="00155D6D">
        <w:rPr>
          <w:b/>
          <w:noProof w:val="0"/>
        </w:rPr>
        <w:t>182</w:t>
      </w:r>
      <w:r w:rsidR="005400FA">
        <w:rPr>
          <w:b/>
          <w:noProof w:val="0"/>
        </w:rPr>
        <w:t>,</w:t>
      </w:r>
      <w:r w:rsidRPr="00155D6D">
        <w:rPr>
          <w:noProof w:val="0"/>
        </w:rPr>
        <w:t xml:space="preserve"> 101664 (2019).</w:t>
      </w:r>
    </w:p>
    <w:p w14:paraId="40140E83" w14:textId="63940101" w:rsidR="00B07ECD" w:rsidRPr="00155D6D" w:rsidRDefault="00B07ECD" w:rsidP="00F03CD7">
      <w:pPr>
        <w:pStyle w:val="EndNoteBibliography"/>
        <w:rPr>
          <w:noProof w:val="0"/>
        </w:rPr>
      </w:pPr>
      <w:r w:rsidRPr="00155D6D">
        <w:rPr>
          <w:noProof w:val="0"/>
        </w:rPr>
        <w:t>6</w:t>
      </w:r>
      <w:r w:rsidRPr="00155D6D">
        <w:rPr>
          <w:noProof w:val="0"/>
        </w:rPr>
        <w:tab/>
        <w:t xml:space="preserve">Pauley, K. M., Cha, S., Chan, E. K. L. Microrna in autoimmunity and autoimmune diseases. </w:t>
      </w:r>
      <w:r w:rsidRPr="00155D6D">
        <w:rPr>
          <w:i/>
          <w:noProof w:val="0"/>
        </w:rPr>
        <w:t>J Autoimmun.</w:t>
      </w:r>
      <w:r w:rsidRPr="00155D6D">
        <w:rPr>
          <w:noProof w:val="0"/>
        </w:rPr>
        <w:t xml:space="preserve"> </w:t>
      </w:r>
      <w:r w:rsidRPr="00155D6D">
        <w:rPr>
          <w:b/>
          <w:noProof w:val="0"/>
        </w:rPr>
        <w:t>32</w:t>
      </w:r>
      <w:r w:rsidRPr="00155D6D">
        <w:rPr>
          <w:noProof w:val="0"/>
        </w:rPr>
        <w:t xml:space="preserve"> (3-4), 189-194 (2009).</w:t>
      </w:r>
    </w:p>
    <w:p w14:paraId="550DBF7D" w14:textId="4573D93F" w:rsidR="00B07ECD" w:rsidRPr="00155D6D" w:rsidRDefault="00B07ECD" w:rsidP="00F03CD7">
      <w:pPr>
        <w:pStyle w:val="EndNoteBibliography"/>
        <w:rPr>
          <w:noProof w:val="0"/>
        </w:rPr>
      </w:pPr>
      <w:r w:rsidRPr="00155D6D">
        <w:rPr>
          <w:noProof w:val="0"/>
        </w:rPr>
        <w:t>7</w:t>
      </w:r>
      <w:r w:rsidRPr="00155D6D">
        <w:rPr>
          <w:noProof w:val="0"/>
        </w:rPr>
        <w:tab/>
        <w:t xml:space="preserve">Lee, Y. S. Dutta, A. Micrornas in cancer. </w:t>
      </w:r>
      <w:r w:rsidRPr="00155D6D">
        <w:rPr>
          <w:i/>
          <w:noProof w:val="0"/>
        </w:rPr>
        <w:t>Ann Rev Pathol Mech Dis.</w:t>
      </w:r>
      <w:r w:rsidRPr="00155D6D">
        <w:rPr>
          <w:noProof w:val="0"/>
        </w:rPr>
        <w:t xml:space="preserve"> </w:t>
      </w:r>
      <w:r w:rsidRPr="00155D6D">
        <w:rPr>
          <w:b/>
          <w:noProof w:val="0"/>
        </w:rPr>
        <w:t>4</w:t>
      </w:r>
      <w:r w:rsidRPr="00155D6D">
        <w:rPr>
          <w:noProof w:val="0"/>
        </w:rPr>
        <w:t xml:space="preserve"> (1), 199-227 (2009).</w:t>
      </w:r>
    </w:p>
    <w:p w14:paraId="7C0B8756" w14:textId="227E0775" w:rsidR="00B07ECD" w:rsidRPr="00155D6D" w:rsidRDefault="00B07ECD" w:rsidP="00F03CD7">
      <w:pPr>
        <w:pStyle w:val="EndNoteBibliography"/>
        <w:rPr>
          <w:noProof w:val="0"/>
        </w:rPr>
      </w:pPr>
      <w:r w:rsidRPr="00155D6D">
        <w:rPr>
          <w:noProof w:val="0"/>
        </w:rPr>
        <w:t>8</w:t>
      </w:r>
      <w:r w:rsidRPr="00155D6D">
        <w:rPr>
          <w:noProof w:val="0"/>
        </w:rPr>
        <w:tab/>
        <w:t xml:space="preserve">Thomson, D. W. et al. Assessing the gene regulatory properties of argonaute-bound small rnas of diverse genomic origin. </w:t>
      </w:r>
      <w:r w:rsidRPr="00155D6D">
        <w:rPr>
          <w:i/>
          <w:noProof w:val="0"/>
        </w:rPr>
        <w:t>Nuc Acids Res.</w:t>
      </w:r>
      <w:r w:rsidRPr="00155D6D">
        <w:rPr>
          <w:noProof w:val="0"/>
        </w:rPr>
        <w:t xml:space="preserve"> </w:t>
      </w:r>
      <w:r w:rsidRPr="00155D6D">
        <w:rPr>
          <w:b/>
          <w:noProof w:val="0"/>
        </w:rPr>
        <w:t>43</w:t>
      </w:r>
      <w:r w:rsidRPr="00155D6D">
        <w:rPr>
          <w:noProof w:val="0"/>
        </w:rPr>
        <w:t xml:space="preserve"> (1), 470-481 (2015).</w:t>
      </w:r>
    </w:p>
    <w:p w14:paraId="6A4BB00A" w14:textId="417E73DB" w:rsidR="00B07ECD" w:rsidRPr="00155D6D" w:rsidRDefault="00B07ECD" w:rsidP="00F03CD7">
      <w:pPr>
        <w:pStyle w:val="EndNoteBibliography"/>
        <w:rPr>
          <w:noProof w:val="0"/>
        </w:rPr>
      </w:pPr>
      <w:r w:rsidRPr="00155D6D">
        <w:rPr>
          <w:noProof w:val="0"/>
        </w:rPr>
        <w:t>9</w:t>
      </w:r>
      <w:r w:rsidRPr="00155D6D">
        <w:rPr>
          <w:noProof w:val="0"/>
        </w:rPr>
        <w:tab/>
        <w:t>Kim, Y.</w:t>
      </w:r>
      <w:r w:rsidR="009216A7">
        <w:rPr>
          <w:noProof w:val="0"/>
        </w:rPr>
        <w:t xml:space="preserve"> </w:t>
      </w:r>
      <w:r w:rsidRPr="00155D6D">
        <w:rPr>
          <w:noProof w:val="0"/>
        </w:rPr>
        <w:t>K.</w:t>
      </w:r>
      <w:r w:rsidR="009216A7">
        <w:rPr>
          <w:noProof w:val="0"/>
        </w:rPr>
        <w:t xml:space="preserve">, </w:t>
      </w:r>
      <w:r w:rsidRPr="00155D6D">
        <w:rPr>
          <w:noProof w:val="0"/>
        </w:rPr>
        <w:t xml:space="preserve">Han, J. Nobel-winning </w:t>
      </w:r>
      <w:r w:rsidR="006075D0">
        <w:rPr>
          <w:noProof w:val="0"/>
        </w:rPr>
        <w:t>microRNA, the microRNAestro</w:t>
      </w:r>
      <w:r w:rsidRPr="00155D6D">
        <w:rPr>
          <w:noProof w:val="0"/>
        </w:rPr>
        <w:t xml:space="preserve"> of gene silencing. </w:t>
      </w:r>
      <w:r w:rsidRPr="00155D6D">
        <w:rPr>
          <w:i/>
          <w:noProof w:val="0"/>
        </w:rPr>
        <w:t>Mol Cells.</w:t>
      </w:r>
      <w:r w:rsidRPr="00155D6D">
        <w:rPr>
          <w:noProof w:val="0"/>
        </w:rPr>
        <w:t xml:space="preserve"> </w:t>
      </w:r>
      <w:r w:rsidRPr="00155D6D">
        <w:rPr>
          <w:b/>
          <w:noProof w:val="0"/>
        </w:rPr>
        <w:t>47</w:t>
      </w:r>
      <w:r w:rsidRPr="00155D6D">
        <w:rPr>
          <w:noProof w:val="0"/>
        </w:rPr>
        <w:t xml:space="preserve"> (11),</w:t>
      </w:r>
      <w:r w:rsidR="00AF7E42">
        <w:rPr>
          <w:noProof w:val="0"/>
        </w:rPr>
        <w:t xml:space="preserve"> </w:t>
      </w:r>
      <w:r w:rsidR="00547CC1" w:rsidRPr="00547CC1">
        <w:rPr>
          <w:noProof w:val="0"/>
        </w:rPr>
        <w:t>100123</w:t>
      </w:r>
      <w:r w:rsidR="00155D6D" w:rsidRPr="00155D6D">
        <w:rPr>
          <w:noProof w:val="0"/>
        </w:rPr>
        <w:t xml:space="preserve"> </w:t>
      </w:r>
      <w:r w:rsidRPr="00155D6D">
        <w:rPr>
          <w:noProof w:val="0"/>
        </w:rPr>
        <w:t>(2024).</w:t>
      </w:r>
    </w:p>
    <w:p w14:paraId="4D9B542C" w14:textId="6A2A0ED5" w:rsidR="00B07ECD" w:rsidRPr="00155D6D" w:rsidRDefault="00B07ECD" w:rsidP="00F03CD7">
      <w:pPr>
        <w:pStyle w:val="EndNoteBibliography"/>
        <w:rPr>
          <w:noProof w:val="0"/>
        </w:rPr>
      </w:pPr>
      <w:r w:rsidRPr="00155D6D">
        <w:rPr>
          <w:noProof w:val="0"/>
        </w:rPr>
        <w:t>10</w:t>
      </w:r>
      <w:r w:rsidRPr="00155D6D">
        <w:rPr>
          <w:noProof w:val="0"/>
        </w:rPr>
        <w:tab/>
        <w:t xml:space="preserve">Lai, X., Eberhardt, M., Schmitz, U., Vera, J. Systems biology-based investigation of cooperating </w:t>
      </w:r>
      <w:r w:rsidR="006075D0">
        <w:rPr>
          <w:noProof w:val="0"/>
        </w:rPr>
        <w:t>microRNAs</w:t>
      </w:r>
      <w:r w:rsidRPr="00155D6D">
        <w:rPr>
          <w:noProof w:val="0"/>
        </w:rPr>
        <w:t xml:space="preserve"> as monotherapy or adjuvant therapy in cancer. </w:t>
      </w:r>
      <w:r w:rsidRPr="00155D6D">
        <w:rPr>
          <w:i/>
          <w:noProof w:val="0"/>
        </w:rPr>
        <w:t>Nuc Acid Res.</w:t>
      </w:r>
      <w:r w:rsidRPr="00155D6D">
        <w:rPr>
          <w:noProof w:val="0"/>
        </w:rPr>
        <w:t xml:space="preserve"> </w:t>
      </w:r>
      <w:r w:rsidRPr="00155D6D">
        <w:rPr>
          <w:b/>
          <w:noProof w:val="0"/>
        </w:rPr>
        <w:t>47</w:t>
      </w:r>
      <w:r w:rsidRPr="00155D6D">
        <w:rPr>
          <w:noProof w:val="0"/>
        </w:rPr>
        <w:t xml:space="preserve"> (15), 7753-7766 (2019).</w:t>
      </w:r>
    </w:p>
    <w:p w14:paraId="66D85C57" w14:textId="5055B478" w:rsidR="00B07ECD" w:rsidRPr="00155D6D" w:rsidRDefault="00B07ECD" w:rsidP="00F03CD7">
      <w:pPr>
        <w:pStyle w:val="EndNoteBibliography"/>
        <w:rPr>
          <w:noProof w:val="0"/>
        </w:rPr>
      </w:pPr>
      <w:r w:rsidRPr="00155D6D">
        <w:rPr>
          <w:noProof w:val="0"/>
        </w:rPr>
        <w:t>11</w:t>
      </w:r>
      <w:r w:rsidRPr="00155D6D">
        <w:rPr>
          <w:noProof w:val="0"/>
        </w:rPr>
        <w:tab/>
        <w:t xml:space="preserve">Garzon, R., Marcucci, G., Croce, C. M. Targeting micrornas in cancer: Rationale, strategies and challenges. </w:t>
      </w:r>
      <w:r w:rsidRPr="00155D6D">
        <w:rPr>
          <w:i/>
          <w:noProof w:val="0"/>
        </w:rPr>
        <w:t>Nat Rev Drug Disc.</w:t>
      </w:r>
      <w:r w:rsidRPr="00155D6D">
        <w:rPr>
          <w:noProof w:val="0"/>
        </w:rPr>
        <w:t xml:space="preserve"> </w:t>
      </w:r>
      <w:r w:rsidRPr="00155D6D">
        <w:rPr>
          <w:b/>
          <w:noProof w:val="0"/>
        </w:rPr>
        <w:t>9</w:t>
      </w:r>
      <w:r w:rsidRPr="00155D6D">
        <w:rPr>
          <w:noProof w:val="0"/>
        </w:rPr>
        <w:t xml:space="preserve"> (10), 775-789 (2010).</w:t>
      </w:r>
    </w:p>
    <w:p w14:paraId="6D7BFDA2" w14:textId="38CD6F45" w:rsidR="00B07ECD" w:rsidRPr="00155D6D" w:rsidRDefault="00B07ECD" w:rsidP="00F03CD7">
      <w:pPr>
        <w:pStyle w:val="EndNoteBibliography"/>
        <w:rPr>
          <w:noProof w:val="0"/>
        </w:rPr>
      </w:pPr>
      <w:r w:rsidRPr="00155D6D">
        <w:rPr>
          <w:noProof w:val="0"/>
        </w:rPr>
        <w:t>12</w:t>
      </w:r>
      <w:r w:rsidRPr="00155D6D">
        <w:rPr>
          <w:noProof w:val="0"/>
        </w:rPr>
        <w:tab/>
        <w:t xml:space="preserve">Jiao, X. et al. </w:t>
      </w:r>
      <w:r w:rsidR="006075D0">
        <w:rPr>
          <w:noProof w:val="0"/>
        </w:rPr>
        <w:t>MicroRNA</w:t>
      </w:r>
      <w:r w:rsidRPr="00155D6D">
        <w:rPr>
          <w:noProof w:val="0"/>
        </w:rPr>
        <w:t xml:space="preserve">: The impact on cancer stemness and therapeutic resistance. </w:t>
      </w:r>
      <w:r w:rsidRPr="00155D6D">
        <w:rPr>
          <w:i/>
          <w:noProof w:val="0"/>
        </w:rPr>
        <w:t>Cells.</w:t>
      </w:r>
      <w:r w:rsidRPr="00155D6D">
        <w:rPr>
          <w:noProof w:val="0"/>
        </w:rPr>
        <w:t xml:space="preserve"> </w:t>
      </w:r>
      <w:r w:rsidRPr="00155D6D">
        <w:rPr>
          <w:b/>
          <w:noProof w:val="0"/>
        </w:rPr>
        <w:t>9</w:t>
      </w:r>
      <w:r w:rsidRPr="00155D6D">
        <w:rPr>
          <w:noProof w:val="0"/>
        </w:rPr>
        <w:t xml:space="preserve"> (1), 8 (2019).</w:t>
      </w:r>
    </w:p>
    <w:p w14:paraId="5652FDD1" w14:textId="6E9CB3B4" w:rsidR="00B07ECD" w:rsidRPr="00155D6D" w:rsidRDefault="00B07ECD" w:rsidP="00F03CD7">
      <w:pPr>
        <w:pStyle w:val="EndNoteBibliography"/>
        <w:rPr>
          <w:noProof w:val="0"/>
        </w:rPr>
      </w:pPr>
      <w:r w:rsidRPr="00155D6D">
        <w:rPr>
          <w:noProof w:val="0"/>
        </w:rPr>
        <w:t>13</w:t>
      </w:r>
      <w:r w:rsidRPr="00155D6D">
        <w:rPr>
          <w:noProof w:val="0"/>
        </w:rPr>
        <w:tab/>
        <w:t xml:space="preserve">Lin, B., Jiang, J., Jia, J., Zhou, X. Recent advances in exosomal </w:t>
      </w:r>
      <w:r w:rsidR="006075D0">
        <w:rPr>
          <w:noProof w:val="0"/>
        </w:rPr>
        <w:t>miRNA</w:t>
      </w:r>
      <w:r w:rsidRPr="00155D6D">
        <w:rPr>
          <w:noProof w:val="0"/>
        </w:rPr>
        <w:t xml:space="preserve"> biosensing for liquid biopsy. </w:t>
      </w:r>
      <w:r w:rsidRPr="00155D6D">
        <w:rPr>
          <w:i/>
          <w:noProof w:val="0"/>
        </w:rPr>
        <w:t>Molecules.</w:t>
      </w:r>
      <w:r w:rsidRPr="00155D6D">
        <w:rPr>
          <w:noProof w:val="0"/>
        </w:rPr>
        <w:t xml:space="preserve"> </w:t>
      </w:r>
      <w:r w:rsidRPr="00155D6D">
        <w:rPr>
          <w:b/>
          <w:noProof w:val="0"/>
        </w:rPr>
        <w:t>27</w:t>
      </w:r>
      <w:r w:rsidRPr="00155D6D">
        <w:rPr>
          <w:noProof w:val="0"/>
        </w:rPr>
        <w:t xml:space="preserve"> (21), 7145 (2022).</w:t>
      </w:r>
    </w:p>
    <w:p w14:paraId="4B0B5235" w14:textId="560BAC3D" w:rsidR="00B07ECD" w:rsidRPr="00155D6D" w:rsidRDefault="00B07ECD" w:rsidP="00F03CD7">
      <w:pPr>
        <w:pStyle w:val="EndNoteBibliography"/>
        <w:rPr>
          <w:noProof w:val="0"/>
        </w:rPr>
      </w:pPr>
      <w:r w:rsidRPr="00155D6D">
        <w:rPr>
          <w:noProof w:val="0"/>
        </w:rPr>
        <w:t>14</w:t>
      </w:r>
      <w:r w:rsidRPr="00155D6D">
        <w:rPr>
          <w:noProof w:val="0"/>
        </w:rPr>
        <w:tab/>
        <w:t xml:space="preserve">Farrell, D. et al. The identification of circulating </w:t>
      </w:r>
      <w:r w:rsidR="00006781">
        <w:rPr>
          <w:noProof w:val="0"/>
        </w:rPr>
        <w:t xml:space="preserve">miRNAs in bovine serum and their potential as novel biomarkers of early </w:t>
      </w:r>
      <w:r w:rsidR="00006781" w:rsidRPr="00006781">
        <w:rPr>
          <w:i/>
          <w:iCs/>
          <w:noProof w:val="0"/>
        </w:rPr>
        <w:t>Mycobacterium avium</w:t>
      </w:r>
      <w:r w:rsidR="00006781">
        <w:rPr>
          <w:noProof w:val="0"/>
        </w:rPr>
        <w:t xml:space="preserve"> subsp.</w:t>
      </w:r>
      <w:r w:rsidRPr="00155D6D">
        <w:rPr>
          <w:noProof w:val="0"/>
        </w:rPr>
        <w:t xml:space="preserve"> paratuberculosis infection. </w:t>
      </w:r>
      <w:r w:rsidRPr="00155D6D">
        <w:rPr>
          <w:i/>
          <w:noProof w:val="0"/>
        </w:rPr>
        <w:t>PL</w:t>
      </w:r>
      <w:r w:rsidR="00006781">
        <w:rPr>
          <w:i/>
          <w:noProof w:val="0"/>
        </w:rPr>
        <w:t>o</w:t>
      </w:r>
      <w:r w:rsidRPr="00155D6D">
        <w:rPr>
          <w:i/>
          <w:noProof w:val="0"/>
        </w:rPr>
        <w:t>S O</w:t>
      </w:r>
      <w:r w:rsidR="00006781">
        <w:rPr>
          <w:i/>
          <w:noProof w:val="0"/>
        </w:rPr>
        <w:t>ne</w:t>
      </w:r>
      <w:r w:rsidRPr="00155D6D">
        <w:rPr>
          <w:i/>
          <w:noProof w:val="0"/>
        </w:rPr>
        <w:t>.</w:t>
      </w:r>
      <w:r w:rsidRPr="00155D6D">
        <w:rPr>
          <w:noProof w:val="0"/>
        </w:rPr>
        <w:t xml:space="preserve"> </w:t>
      </w:r>
      <w:r w:rsidRPr="00155D6D">
        <w:rPr>
          <w:b/>
          <w:noProof w:val="0"/>
        </w:rPr>
        <w:t>10</w:t>
      </w:r>
      <w:r w:rsidRPr="00155D6D">
        <w:rPr>
          <w:noProof w:val="0"/>
        </w:rPr>
        <w:t xml:space="preserve"> (7), e0134310 (2015).</w:t>
      </w:r>
    </w:p>
    <w:p w14:paraId="003E4817" w14:textId="694DF6B0" w:rsidR="00B07ECD" w:rsidRPr="00155D6D" w:rsidRDefault="00B07ECD" w:rsidP="00F03CD7">
      <w:pPr>
        <w:pStyle w:val="EndNoteBibliography"/>
        <w:rPr>
          <w:noProof w:val="0"/>
        </w:rPr>
      </w:pPr>
      <w:r w:rsidRPr="00155D6D">
        <w:rPr>
          <w:noProof w:val="0"/>
        </w:rPr>
        <w:t>15</w:t>
      </w:r>
      <w:r w:rsidRPr="00155D6D">
        <w:rPr>
          <w:noProof w:val="0"/>
        </w:rPr>
        <w:tab/>
        <w:t xml:space="preserve">Aparicio-Puerta, E. et al. Srnabench and srnatoolbox 2022 update: Accurate mirna and sncrna profiling for model and non-model organisms. </w:t>
      </w:r>
      <w:r w:rsidRPr="00155D6D">
        <w:rPr>
          <w:i/>
          <w:noProof w:val="0"/>
        </w:rPr>
        <w:t>Nuc Acid Res.</w:t>
      </w:r>
      <w:r w:rsidRPr="00155D6D">
        <w:rPr>
          <w:noProof w:val="0"/>
        </w:rPr>
        <w:t xml:space="preserve"> </w:t>
      </w:r>
      <w:r w:rsidRPr="00155D6D">
        <w:rPr>
          <w:b/>
          <w:noProof w:val="0"/>
        </w:rPr>
        <w:t>50</w:t>
      </w:r>
      <w:r w:rsidRPr="00155D6D">
        <w:rPr>
          <w:noProof w:val="0"/>
        </w:rPr>
        <w:t xml:space="preserve"> (W1), W710-W717 (2022).</w:t>
      </w:r>
    </w:p>
    <w:p w14:paraId="603D697D" w14:textId="2962AE0C" w:rsidR="00B07ECD" w:rsidRPr="00155D6D" w:rsidRDefault="00B07ECD" w:rsidP="00F03CD7">
      <w:pPr>
        <w:pStyle w:val="EndNoteBibliography"/>
        <w:rPr>
          <w:noProof w:val="0"/>
        </w:rPr>
      </w:pPr>
      <w:r w:rsidRPr="00155D6D">
        <w:rPr>
          <w:noProof w:val="0"/>
        </w:rPr>
        <w:t>16</w:t>
      </w:r>
      <w:r w:rsidRPr="00155D6D">
        <w:rPr>
          <w:noProof w:val="0"/>
        </w:rPr>
        <w:tab/>
        <w:t xml:space="preserve">Friedländer, M. R., Mackowiak, S. D., Li, N., Chen, W., Rajewsky, N. Mirdeep2 accurately identifies known and hundreds of novel </w:t>
      </w:r>
      <w:r w:rsidR="006075D0">
        <w:rPr>
          <w:noProof w:val="0"/>
        </w:rPr>
        <w:t>microRNA</w:t>
      </w:r>
      <w:r w:rsidRPr="00155D6D">
        <w:rPr>
          <w:noProof w:val="0"/>
        </w:rPr>
        <w:t xml:space="preserve"> genes in seven animal clades. </w:t>
      </w:r>
      <w:r w:rsidRPr="00155D6D">
        <w:rPr>
          <w:i/>
          <w:noProof w:val="0"/>
        </w:rPr>
        <w:t>Nuc Acid Res.</w:t>
      </w:r>
      <w:r w:rsidRPr="00155D6D">
        <w:rPr>
          <w:noProof w:val="0"/>
        </w:rPr>
        <w:t xml:space="preserve"> </w:t>
      </w:r>
      <w:r w:rsidRPr="00155D6D">
        <w:rPr>
          <w:b/>
          <w:noProof w:val="0"/>
        </w:rPr>
        <w:t>40</w:t>
      </w:r>
      <w:r w:rsidRPr="00155D6D">
        <w:rPr>
          <w:noProof w:val="0"/>
        </w:rPr>
        <w:t xml:space="preserve"> (1), 37-52 (2012).</w:t>
      </w:r>
    </w:p>
    <w:p w14:paraId="2ADFAF84" w14:textId="03755D52" w:rsidR="00B07ECD" w:rsidRPr="00155D6D" w:rsidRDefault="00B07ECD" w:rsidP="00F03CD7">
      <w:pPr>
        <w:pStyle w:val="EndNoteBibliography"/>
        <w:rPr>
          <w:noProof w:val="0"/>
        </w:rPr>
      </w:pPr>
      <w:r w:rsidRPr="00155D6D">
        <w:rPr>
          <w:noProof w:val="0"/>
        </w:rPr>
        <w:t>17</w:t>
      </w:r>
      <w:r w:rsidRPr="00155D6D">
        <w:rPr>
          <w:noProof w:val="0"/>
        </w:rPr>
        <w:tab/>
        <w:t>Chou, C.</w:t>
      </w:r>
      <w:r w:rsidR="0031381D">
        <w:rPr>
          <w:noProof w:val="0"/>
        </w:rPr>
        <w:t xml:space="preserve"> </w:t>
      </w:r>
      <w:r w:rsidRPr="00155D6D">
        <w:rPr>
          <w:noProof w:val="0"/>
        </w:rPr>
        <w:t xml:space="preserve">H. et al. Mirtarbase 2016: Updates to the experimentally validated </w:t>
      </w:r>
      <w:r w:rsidR="006075D0">
        <w:rPr>
          <w:noProof w:val="0"/>
        </w:rPr>
        <w:t>miRNA-target</w:t>
      </w:r>
      <w:r w:rsidRPr="00155D6D">
        <w:rPr>
          <w:noProof w:val="0"/>
        </w:rPr>
        <w:t xml:space="preserve"> interactions database. </w:t>
      </w:r>
      <w:r w:rsidRPr="00155D6D">
        <w:rPr>
          <w:i/>
          <w:noProof w:val="0"/>
        </w:rPr>
        <w:t>Nuc Acid Res.</w:t>
      </w:r>
      <w:r w:rsidRPr="00155D6D">
        <w:rPr>
          <w:noProof w:val="0"/>
        </w:rPr>
        <w:t xml:space="preserve"> </w:t>
      </w:r>
      <w:r w:rsidRPr="00155D6D">
        <w:rPr>
          <w:b/>
          <w:noProof w:val="0"/>
        </w:rPr>
        <w:t>44</w:t>
      </w:r>
      <w:r w:rsidRPr="00155D6D">
        <w:rPr>
          <w:noProof w:val="0"/>
        </w:rPr>
        <w:t xml:space="preserve"> (D1), D239-D247 (2016).</w:t>
      </w:r>
    </w:p>
    <w:p w14:paraId="0A32022C" w14:textId="3A695257" w:rsidR="00B07ECD" w:rsidRPr="00155D6D" w:rsidRDefault="00B07ECD" w:rsidP="00F03CD7">
      <w:pPr>
        <w:pStyle w:val="EndNoteBibliography"/>
        <w:rPr>
          <w:noProof w:val="0"/>
        </w:rPr>
      </w:pPr>
      <w:r w:rsidRPr="00155D6D">
        <w:rPr>
          <w:noProof w:val="0"/>
        </w:rPr>
        <w:t>18</w:t>
      </w:r>
      <w:r w:rsidRPr="00155D6D">
        <w:rPr>
          <w:noProof w:val="0"/>
        </w:rPr>
        <w:tab/>
        <w:t xml:space="preserve">Porichis, F. et al. High-throughput detection of </w:t>
      </w:r>
      <w:r w:rsidR="006075D0">
        <w:rPr>
          <w:noProof w:val="0"/>
        </w:rPr>
        <w:t>miRNAs and gene-specific mRNA</w:t>
      </w:r>
      <w:r w:rsidRPr="00155D6D">
        <w:rPr>
          <w:noProof w:val="0"/>
        </w:rPr>
        <w:t xml:space="preserve"> at the single-cell level by flow cytometry. </w:t>
      </w:r>
      <w:r w:rsidRPr="00155D6D">
        <w:rPr>
          <w:i/>
          <w:noProof w:val="0"/>
        </w:rPr>
        <w:t>Nat Commun.</w:t>
      </w:r>
      <w:r w:rsidRPr="00155D6D">
        <w:rPr>
          <w:noProof w:val="0"/>
        </w:rPr>
        <w:t xml:space="preserve"> </w:t>
      </w:r>
      <w:r w:rsidRPr="00155D6D">
        <w:rPr>
          <w:b/>
          <w:noProof w:val="0"/>
        </w:rPr>
        <w:t>5</w:t>
      </w:r>
      <w:r w:rsidRPr="00155D6D">
        <w:rPr>
          <w:noProof w:val="0"/>
        </w:rPr>
        <w:t xml:space="preserve"> (1), 5641 (2014).</w:t>
      </w:r>
    </w:p>
    <w:p w14:paraId="37D27F1E" w14:textId="5E7BD978" w:rsidR="00B07ECD" w:rsidRPr="00155D6D" w:rsidRDefault="00B07ECD" w:rsidP="00F03CD7">
      <w:pPr>
        <w:pStyle w:val="EndNoteBibliography"/>
        <w:rPr>
          <w:noProof w:val="0"/>
        </w:rPr>
      </w:pPr>
      <w:r w:rsidRPr="00155D6D">
        <w:rPr>
          <w:noProof w:val="0"/>
        </w:rPr>
        <w:t>19</w:t>
      </w:r>
      <w:r w:rsidRPr="00155D6D">
        <w:rPr>
          <w:noProof w:val="0"/>
        </w:rPr>
        <w:tab/>
        <w:t xml:space="preserve">Eichert, A. et al. The crystal structure of an ‘all locked’ nucleic acid duplex. </w:t>
      </w:r>
      <w:r w:rsidRPr="00155D6D">
        <w:rPr>
          <w:i/>
          <w:noProof w:val="0"/>
        </w:rPr>
        <w:t>Nuc Acid Res.</w:t>
      </w:r>
      <w:r w:rsidRPr="00155D6D">
        <w:rPr>
          <w:noProof w:val="0"/>
        </w:rPr>
        <w:t xml:space="preserve"> </w:t>
      </w:r>
      <w:r w:rsidRPr="00155D6D">
        <w:rPr>
          <w:b/>
          <w:noProof w:val="0"/>
        </w:rPr>
        <w:t>38</w:t>
      </w:r>
      <w:r w:rsidRPr="00155D6D">
        <w:rPr>
          <w:noProof w:val="0"/>
        </w:rPr>
        <w:t xml:space="preserve"> (19), 6729-6736 (2010).</w:t>
      </w:r>
    </w:p>
    <w:p w14:paraId="05FCE84B" w14:textId="5DD56865" w:rsidR="00B07ECD" w:rsidRPr="00155D6D" w:rsidRDefault="00B07ECD" w:rsidP="00F03CD7">
      <w:pPr>
        <w:pStyle w:val="EndNoteBibliography"/>
        <w:rPr>
          <w:noProof w:val="0"/>
        </w:rPr>
      </w:pPr>
      <w:r w:rsidRPr="00155D6D">
        <w:rPr>
          <w:noProof w:val="0"/>
        </w:rPr>
        <w:t>20</w:t>
      </w:r>
      <w:r w:rsidRPr="00155D6D">
        <w:rPr>
          <w:noProof w:val="0"/>
        </w:rPr>
        <w:tab/>
        <w:t xml:space="preserve">Viratham Pulsawatdi, A. et al. A robust multiplex immunofluorescence and digital pathology workflow for the characterisation of the tumour immune microenvironment. </w:t>
      </w:r>
      <w:r w:rsidRPr="00155D6D">
        <w:rPr>
          <w:i/>
          <w:noProof w:val="0"/>
        </w:rPr>
        <w:t>Mol Oncol.</w:t>
      </w:r>
      <w:r w:rsidRPr="00155D6D">
        <w:rPr>
          <w:noProof w:val="0"/>
        </w:rPr>
        <w:t xml:space="preserve"> </w:t>
      </w:r>
      <w:r w:rsidRPr="00155D6D">
        <w:rPr>
          <w:b/>
          <w:noProof w:val="0"/>
        </w:rPr>
        <w:t>14</w:t>
      </w:r>
      <w:r w:rsidRPr="00155D6D">
        <w:rPr>
          <w:noProof w:val="0"/>
        </w:rPr>
        <w:t xml:space="preserve"> (10), 2384-2402 (2020).</w:t>
      </w:r>
    </w:p>
    <w:p w14:paraId="2EF63972" w14:textId="0FAEC8C9" w:rsidR="00B07ECD" w:rsidRPr="00155D6D" w:rsidRDefault="00B07ECD" w:rsidP="00F03CD7">
      <w:pPr>
        <w:pStyle w:val="EndNoteBibliography"/>
        <w:rPr>
          <w:noProof w:val="0"/>
        </w:rPr>
      </w:pPr>
      <w:r w:rsidRPr="00155D6D">
        <w:rPr>
          <w:noProof w:val="0"/>
        </w:rPr>
        <w:lastRenderedPageBreak/>
        <w:t>21</w:t>
      </w:r>
      <w:r w:rsidRPr="00155D6D">
        <w:rPr>
          <w:noProof w:val="0"/>
        </w:rPr>
        <w:tab/>
        <w:t xml:space="preserve">Janati-Idrissi, S. et al. Looking for a needle in a haystack: </w:t>
      </w:r>
      <w:r w:rsidRPr="0031381D">
        <w:rPr>
          <w:i/>
          <w:iCs/>
          <w:noProof w:val="0"/>
        </w:rPr>
        <w:t>De novo</w:t>
      </w:r>
      <w:r w:rsidRPr="00155D6D">
        <w:rPr>
          <w:noProof w:val="0"/>
        </w:rPr>
        <w:t xml:space="preserve"> phenotypic target identification reveals hippo pathway-mediated mir-202 regulation of egg production. </w:t>
      </w:r>
      <w:r w:rsidRPr="00155D6D">
        <w:rPr>
          <w:i/>
          <w:noProof w:val="0"/>
        </w:rPr>
        <w:t>Nuc Acid Res.</w:t>
      </w:r>
      <w:r w:rsidRPr="00155D6D">
        <w:rPr>
          <w:noProof w:val="0"/>
        </w:rPr>
        <w:t xml:space="preserve"> </w:t>
      </w:r>
      <w:r w:rsidRPr="00155D6D">
        <w:rPr>
          <w:b/>
          <w:noProof w:val="0"/>
        </w:rPr>
        <w:t>52</w:t>
      </w:r>
      <w:r w:rsidRPr="00155D6D">
        <w:rPr>
          <w:noProof w:val="0"/>
        </w:rPr>
        <w:t xml:space="preserve"> (2), 738-754 (2024).</w:t>
      </w:r>
    </w:p>
    <w:p w14:paraId="49045078" w14:textId="0388B78C" w:rsidR="006E4797" w:rsidRPr="00155D6D" w:rsidRDefault="00BE6662" w:rsidP="00F03CD7">
      <w:r w:rsidRPr="00155D6D">
        <w:fldChar w:fldCharType="end"/>
      </w:r>
    </w:p>
    <w:sectPr w:rsidR="006E4797" w:rsidRPr="00155D6D" w:rsidSect="00155D6D">
      <w:headerReference w:type="even" r:id="rId11"/>
      <w:headerReference w:type="default" r:id="rId12"/>
      <w:footerReference w:type="even" r:id="rId13"/>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032FE" w14:textId="77777777" w:rsidR="002C00F4" w:rsidRDefault="002C00F4">
      <w:r>
        <w:separator/>
      </w:r>
    </w:p>
  </w:endnote>
  <w:endnote w:type="continuationSeparator" w:id="0">
    <w:p w14:paraId="16179DEA" w14:textId="77777777" w:rsidR="002C00F4" w:rsidRDefault="002C00F4">
      <w:r>
        <w:continuationSeparator/>
      </w:r>
    </w:p>
  </w:endnote>
  <w:endnote w:type="continuationNotice" w:id="1">
    <w:p w14:paraId="7F9FC1B6" w14:textId="77777777" w:rsidR="002C00F4" w:rsidRDefault="002C00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EEEA0" w14:textId="77777777" w:rsidR="002C00F4" w:rsidRDefault="002C00F4">
      <w:r>
        <w:separator/>
      </w:r>
    </w:p>
  </w:footnote>
  <w:footnote w:type="continuationSeparator" w:id="0">
    <w:p w14:paraId="41CD7667" w14:textId="77777777" w:rsidR="002C00F4" w:rsidRDefault="002C00F4">
      <w:r>
        <w:continuationSeparator/>
      </w:r>
    </w:p>
  </w:footnote>
  <w:footnote w:type="continuationNotice" w:id="1">
    <w:p w14:paraId="09A6178B" w14:textId="77777777" w:rsidR="002C00F4" w:rsidRDefault="002C00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intelligence2.xml><?xml version="1.0" encoding="utf-8"?>
<int2:intelligence xmlns:int2="http://schemas.microsoft.com/office/intelligence/2020/intelligence" xmlns:oel="http://schemas.microsoft.com/office/2019/extlst">
  <int2:observations>
    <int2:textHash int2:hashCode="tFmXAUPGLqvKfT" int2:id="2B32owen">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04F"/>
    <w:multiLevelType w:val="hybridMultilevel"/>
    <w:tmpl w:val="17E2A6BC"/>
    <w:lvl w:ilvl="0" w:tplc="E2BA74C8">
      <w:start w:val="1"/>
      <w:numFmt w:val="decimal"/>
      <w:lvlText w:val="%1."/>
      <w:lvlJc w:val="left"/>
      <w:pPr>
        <w:ind w:left="720" w:hanging="360"/>
      </w:pPr>
    </w:lvl>
    <w:lvl w:ilvl="1" w:tplc="968C0032">
      <w:start w:val="1"/>
      <w:numFmt w:val="lowerLetter"/>
      <w:lvlText w:val="%2."/>
      <w:lvlJc w:val="left"/>
      <w:pPr>
        <w:ind w:left="1440" w:hanging="360"/>
      </w:pPr>
    </w:lvl>
    <w:lvl w:ilvl="2" w:tplc="CD1EB682">
      <w:start w:val="1"/>
      <w:numFmt w:val="lowerRoman"/>
      <w:lvlText w:val="%3."/>
      <w:lvlJc w:val="right"/>
      <w:pPr>
        <w:ind w:left="2160" w:hanging="180"/>
      </w:pPr>
    </w:lvl>
    <w:lvl w:ilvl="3" w:tplc="14729C90">
      <w:start w:val="1"/>
      <w:numFmt w:val="decimal"/>
      <w:lvlText w:val="%4."/>
      <w:lvlJc w:val="left"/>
      <w:pPr>
        <w:ind w:left="2880" w:hanging="360"/>
      </w:pPr>
    </w:lvl>
    <w:lvl w:ilvl="4" w:tplc="D19AABFA">
      <w:start w:val="1"/>
      <w:numFmt w:val="lowerLetter"/>
      <w:lvlText w:val="%5."/>
      <w:lvlJc w:val="left"/>
      <w:pPr>
        <w:ind w:left="3600" w:hanging="360"/>
      </w:pPr>
    </w:lvl>
    <w:lvl w:ilvl="5" w:tplc="4BA8E698">
      <w:start w:val="1"/>
      <w:numFmt w:val="lowerRoman"/>
      <w:lvlText w:val="%6."/>
      <w:lvlJc w:val="right"/>
      <w:pPr>
        <w:ind w:left="4320" w:hanging="180"/>
      </w:pPr>
    </w:lvl>
    <w:lvl w:ilvl="6" w:tplc="EEFE23D6">
      <w:start w:val="1"/>
      <w:numFmt w:val="decimal"/>
      <w:lvlText w:val="%7."/>
      <w:lvlJc w:val="left"/>
      <w:pPr>
        <w:ind w:left="5040" w:hanging="360"/>
      </w:pPr>
    </w:lvl>
    <w:lvl w:ilvl="7" w:tplc="4E6E523A">
      <w:start w:val="1"/>
      <w:numFmt w:val="lowerLetter"/>
      <w:lvlText w:val="%8."/>
      <w:lvlJc w:val="left"/>
      <w:pPr>
        <w:ind w:left="5760" w:hanging="360"/>
      </w:pPr>
    </w:lvl>
    <w:lvl w:ilvl="8" w:tplc="0F8CB678">
      <w:start w:val="1"/>
      <w:numFmt w:val="lowerRoman"/>
      <w:lvlText w:val="%9."/>
      <w:lvlJc w:val="right"/>
      <w:pPr>
        <w:ind w:left="6480" w:hanging="180"/>
      </w:pPr>
    </w:lvl>
  </w:abstractNum>
  <w:abstractNum w:abstractNumId="1" w15:restartNumberingAfterBreak="0">
    <w:nsid w:val="13710FE9"/>
    <w:multiLevelType w:val="hybridMultilevel"/>
    <w:tmpl w:val="BF22F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35AEBA"/>
    <w:multiLevelType w:val="hybridMultilevel"/>
    <w:tmpl w:val="3D2E5AF4"/>
    <w:lvl w:ilvl="0" w:tplc="DA4060DE">
      <w:start w:val="1"/>
      <w:numFmt w:val="decimal"/>
      <w:lvlText w:val="%1."/>
      <w:lvlJc w:val="left"/>
      <w:pPr>
        <w:ind w:left="720" w:hanging="360"/>
      </w:pPr>
    </w:lvl>
    <w:lvl w:ilvl="1" w:tplc="B2B66096">
      <w:start w:val="1"/>
      <w:numFmt w:val="lowerLetter"/>
      <w:lvlText w:val="%2."/>
      <w:lvlJc w:val="left"/>
      <w:pPr>
        <w:ind w:left="1440" w:hanging="360"/>
      </w:pPr>
    </w:lvl>
    <w:lvl w:ilvl="2" w:tplc="CF628534">
      <w:start w:val="1"/>
      <w:numFmt w:val="lowerRoman"/>
      <w:lvlText w:val="%3."/>
      <w:lvlJc w:val="right"/>
      <w:pPr>
        <w:ind w:left="2160" w:hanging="180"/>
      </w:pPr>
    </w:lvl>
    <w:lvl w:ilvl="3" w:tplc="7FD8F780">
      <w:start w:val="1"/>
      <w:numFmt w:val="decimal"/>
      <w:lvlText w:val="%4."/>
      <w:lvlJc w:val="left"/>
      <w:pPr>
        <w:ind w:left="2880" w:hanging="360"/>
      </w:pPr>
    </w:lvl>
    <w:lvl w:ilvl="4" w:tplc="83F4B6C8">
      <w:start w:val="1"/>
      <w:numFmt w:val="lowerLetter"/>
      <w:lvlText w:val="%5."/>
      <w:lvlJc w:val="left"/>
      <w:pPr>
        <w:ind w:left="3600" w:hanging="360"/>
      </w:pPr>
    </w:lvl>
    <w:lvl w:ilvl="5" w:tplc="95A8D502">
      <w:start w:val="1"/>
      <w:numFmt w:val="lowerRoman"/>
      <w:lvlText w:val="%6."/>
      <w:lvlJc w:val="right"/>
      <w:pPr>
        <w:ind w:left="4320" w:hanging="180"/>
      </w:pPr>
    </w:lvl>
    <w:lvl w:ilvl="6" w:tplc="4FB416DC">
      <w:start w:val="1"/>
      <w:numFmt w:val="decimal"/>
      <w:lvlText w:val="%7."/>
      <w:lvlJc w:val="left"/>
      <w:pPr>
        <w:ind w:left="5040" w:hanging="360"/>
      </w:pPr>
    </w:lvl>
    <w:lvl w:ilvl="7" w:tplc="53A446FC">
      <w:start w:val="1"/>
      <w:numFmt w:val="lowerLetter"/>
      <w:lvlText w:val="%8."/>
      <w:lvlJc w:val="left"/>
      <w:pPr>
        <w:ind w:left="5760" w:hanging="360"/>
      </w:pPr>
    </w:lvl>
    <w:lvl w:ilvl="8" w:tplc="8FDA2B9C">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B36F366"/>
    <w:multiLevelType w:val="hybridMultilevel"/>
    <w:tmpl w:val="C602F842"/>
    <w:lvl w:ilvl="0" w:tplc="C778C948">
      <w:start w:val="1"/>
      <w:numFmt w:val="decimal"/>
      <w:lvlText w:val="%1."/>
      <w:lvlJc w:val="left"/>
      <w:pPr>
        <w:ind w:left="720" w:hanging="360"/>
      </w:pPr>
    </w:lvl>
    <w:lvl w:ilvl="1" w:tplc="714260B4">
      <w:start w:val="1"/>
      <w:numFmt w:val="lowerLetter"/>
      <w:lvlText w:val="%2."/>
      <w:lvlJc w:val="left"/>
      <w:pPr>
        <w:ind w:left="1440" w:hanging="360"/>
      </w:pPr>
    </w:lvl>
    <w:lvl w:ilvl="2" w:tplc="71DC7160">
      <w:start w:val="1"/>
      <w:numFmt w:val="lowerRoman"/>
      <w:lvlText w:val="%3."/>
      <w:lvlJc w:val="right"/>
      <w:pPr>
        <w:ind w:left="2160" w:hanging="180"/>
      </w:pPr>
    </w:lvl>
    <w:lvl w:ilvl="3" w:tplc="067E7AFA">
      <w:start w:val="1"/>
      <w:numFmt w:val="decimal"/>
      <w:lvlText w:val="%4."/>
      <w:lvlJc w:val="left"/>
      <w:pPr>
        <w:ind w:left="2880" w:hanging="360"/>
      </w:pPr>
    </w:lvl>
    <w:lvl w:ilvl="4" w:tplc="5316EC8C">
      <w:start w:val="1"/>
      <w:numFmt w:val="lowerLetter"/>
      <w:lvlText w:val="%5."/>
      <w:lvlJc w:val="left"/>
      <w:pPr>
        <w:ind w:left="3600" w:hanging="360"/>
      </w:pPr>
    </w:lvl>
    <w:lvl w:ilvl="5" w:tplc="5956BF60">
      <w:start w:val="1"/>
      <w:numFmt w:val="lowerRoman"/>
      <w:lvlText w:val="%6."/>
      <w:lvlJc w:val="right"/>
      <w:pPr>
        <w:ind w:left="4320" w:hanging="180"/>
      </w:pPr>
    </w:lvl>
    <w:lvl w:ilvl="6" w:tplc="4B3EEA4C">
      <w:start w:val="1"/>
      <w:numFmt w:val="decimal"/>
      <w:lvlText w:val="%7."/>
      <w:lvlJc w:val="left"/>
      <w:pPr>
        <w:ind w:left="5040" w:hanging="360"/>
      </w:pPr>
    </w:lvl>
    <w:lvl w:ilvl="7" w:tplc="EE82B64E">
      <w:start w:val="1"/>
      <w:numFmt w:val="lowerLetter"/>
      <w:lvlText w:val="%8."/>
      <w:lvlJc w:val="left"/>
      <w:pPr>
        <w:ind w:left="5760" w:hanging="360"/>
      </w:pPr>
    </w:lvl>
    <w:lvl w:ilvl="8" w:tplc="71A8A70C">
      <w:start w:val="1"/>
      <w:numFmt w:val="lowerRoman"/>
      <w:lvlText w:val="%9."/>
      <w:lvlJc w:val="right"/>
      <w:pPr>
        <w:ind w:left="6480" w:hanging="180"/>
      </w:p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F887699"/>
    <w:multiLevelType w:val="hybridMultilevel"/>
    <w:tmpl w:val="BF22F9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FCC6070"/>
    <w:multiLevelType w:val="multilevel"/>
    <w:tmpl w:val="F8BC0964"/>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9076902">
    <w:abstractNumId w:val="2"/>
  </w:num>
  <w:num w:numId="2" w16cid:durableId="564728623">
    <w:abstractNumId w:val="0"/>
  </w:num>
  <w:num w:numId="3" w16cid:durableId="1244025887">
    <w:abstractNumId w:val="5"/>
  </w:num>
  <w:num w:numId="4" w16cid:durableId="1752123839">
    <w:abstractNumId w:val="7"/>
  </w:num>
  <w:num w:numId="5" w16cid:durableId="1984042491">
    <w:abstractNumId w:val="12"/>
  </w:num>
  <w:num w:numId="6" w16cid:durableId="118914537">
    <w:abstractNumId w:val="17"/>
  </w:num>
  <w:num w:numId="7" w16cid:durableId="1932934919">
    <w:abstractNumId w:val="3"/>
  </w:num>
  <w:num w:numId="8" w16cid:durableId="584412448">
    <w:abstractNumId w:val="14"/>
  </w:num>
  <w:num w:numId="9" w16cid:durableId="1692337555">
    <w:abstractNumId w:val="16"/>
  </w:num>
  <w:num w:numId="10" w16cid:durableId="1668751632">
    <w:abstractNumId w:val="8"/>
  </w:num>
  <w:num w:numId="11" w16cid:durableId="1699504584">
    <w:abstractNumId w:val="11"/>
  </w:num>
  <w:num w:numId="12" w16cid:durableId="1471939920">
    <w:abstractNumId w:val="4"/>
  </w:num>
  <w:num w:numId="13" w16cid:durableId="1456294289">
    <w:abstractNumId w:val="9"/>
  </w:num>
  <w:num w:numId="14" w16cid:durableId="1090856223">
    <w:abstractNumId w:val="13"/>
  </w:num>
  <w:num w:numId="15" w16cid:durableId="347753210">
    <w:abstractNumId w:val="6"/>
  </w:num>
  <w:num w:numId="16" w16cid:durableId="62803357">
    <w:abstractNumId w:val="18"/>
  </w:num>
  <w:num w:numId="17" w16cid:durableId="684595060">
    <w:abstractNumId w:val="1"/>
  </w:num>
  <w:num w:numId="18" w16cid:durableId="797378376">
    <w:abstractNumId w:val="10"/>
  </w:num>
  <w:num w:numId="19" w16cid:durableId="109327830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w0fd2xi5r5rye2e2o5vzptdpv2e25rr5xf&quot;&gt;dstolley_library&lt;record-ids&gt;&lt;item&gt;43&lt;/item&gt;&lt;item&gt;44&lt;/item&gt;&lt;item&gt;45&lt;/item&gt;&lt;item&gt;46&lt;/item&gt;&lt;item&gt;47&lt;/item&gt;&lt;item&gt;48&lt;/item&gt;&lt;item&gt;49&lt;/item&gt;&lt;item&gt;50&lt;/item&gt;&lt;item&gt;51&lt;/item&gt;&lt;item&gt;52&lt;/item&gt;&lt;item&gt;53&lt;/item&gt;&lt;item&gt;57&lt;/item&gt;&lt;item&gt;58&lt;/item&gt;&lt;item&gt;59&lt;/item&gt;&lt;item&gt;61&lt;/item&gt;&lt;item&gt;62&lt;/item&gt;&lt;item&gt;144&lt;/item&gt;&lt;item&gt;145&lt;/item&gt;&lt;item&gt;146&lt;/item&gt;&lt;item&gt;147&lt;/item&gt;&lt;item&gt;148&lt;/item&gt;&lt;/record-ids&gt;&lt;/item&gt;&lt;/Libraries&gt;"/>
  </w:docVars>
  <w:rsids>
    <w:rsidRoot w:val="006E4797"/>
    <w:rsid w:val="00000AB7"/>
    <w:rsid w:val="000030C3"/>
    <w:rsid w:val="00003481"/>
    <w:rsid w:val="0000489E"/>
    <w:rsid w:val="00004D3F"/>
    <w:rsid w:val="00005D98"/>
    <w:rsid w:val="000060CE"/>
    <w:rsid w:val="000061C6"/>
    <w:rsid w:val="00006781"/>
    <w:rsid w:val="000067F3"/>
    <w:rsid w:val="00006F91"/>
    <w:rsid w:val="00011006"/>
    <w:rsid w:val="00011792"/>
    <w:rsid w:val="00013750"/>
    <w:rsid w:val="000160F0"/>
    <w:rsid w:val="00016E7F"/>
    <w:rsid w:val="0001700C"/>
    <w:rsid w:val="000202B1"/>
    <w:rsid w:val="00021612"/>
    <w:rsid w:val="00021A3F"/>
    <w:rsid w:val="00021C8B"/>
    <w:rsid w:val="00021F43"/>
    <w:rsid w:val="00022B24"/>
    <w:rsid w:val="00022E21"/>
    <w:rsid w:val="000242DE"/>
    <w:rsid w:val="000245D8"/>
    <w:rsid w:val="00025E40"/>
    <w:rsid w:val="000260E2"/>
    <w:rsid w:val="00026A5D"/>
    <w:rsid w:val="00026B74"/>
    <w:rsid w:val="00027037"/>
    <w:rsid w:val="0002723D"/>
    <w:rsid w:val="0002735E"/>
    <w:rsid w:val="00027D90"/>
    <w:rsid w:val="00027F98"/>
    <w:rsid w:val="0002A0CE"/>
    <w:rsid w:val="0003215C"/>
    <w:rsid w:val="00032F63"/>
    <w:rsid w:val="0003565E"/>
    <w:rsid w:val="000364A8"/>
    <w:rsid w:val="00037F06"/>
    <w:rsid w:val="000408BD"/>
    <w:rsid w:val="00040CC3"/>
    <w:rsid w:val="0004120D"/>
    <w:rsid w:val="000417AA"/>
    <w:rsid w:val="0004223F"/>
    <w:rsid w:val="00042AC1"/>
    <w:rsid w:val="0004355D"/>
    <w:rsid w:val="00045115"/>
    <w:rsid w:val="0004560D"/>
    <w:rsid w:val="00045E96"/>
    <w:rsid w:val="0004656E"/>
    <w:rsid w:val="000466ED"/>
    <w:rsid w:val="00046CC4"/>
    <w:rsid w:val="0004750A"/>
    <w:rsid w:val="0004F811"/>
    <w:rsid w:val="00050F7A"/>
    <w:rsid w:val="000511E4"/>
    <w:rsid w:val="00053B1E"/>
    <w:rsid w:val="00053EC4"/>
    <w:rsid w:val="00054073"/>
    <w:rsid w:val="00054ACB"/>
    <w:rsid w:val="00055560"/>
    <w:rsid w:val="00055DEA"/>
    <w:rsid w:val="00056DDA"/>
    <w:rsid w:val="000601AD"/>
    <w:rsid w:val="000604DE"/>
    <w:rsid w:val="000618AA"/>
    <w:rsid w:val="00061E0E"/>
    <w:rsid w:val="00061F0F"/>
    <w:rsid w:val="0006228A"/>
    <w:rsid w:val="00063B51"/>
    <w:rsid w:val="00064037"/>
    <w:rsid w:val="00064A6A"/>
    <w:rsid w:val="000657C5"/>
    <w:rsid w:val="000669E5"/>
    <w:rsid w:val="00067890"/>
    <w:rsid w:val="00070154"/>
    <w:rsid w:val="00072060"/>
    <w:rsid w:val="000720D3"/>
    <w:rsid w:val="00073980"/>
    <w:rsid w:val="00074039"/>
    <w:rsid w:val="00074408"/>
    <w:rsid w:val="0007506F"/>
    <w:rsid w:val="000750F6"/>
    <w:rsid w:val="00075B67"/>
    <w:rsid w:val="00076815"/>
    <w:rsid w:val="00076B00"/>
    <w:rsid w:val="000811D7"/>
    <w:rsid w:val="00081822"/>
    <w:rsid w:val="00081BB4"/>
    <w:rsid w:val="00081F47"/>
    <w:rsid w:val="00082A5F"/>
    <w:rsid w:val="00084BC7"/>
    <w:rsid w:val="00085BE8"/>
    <w:rsid w:val="00086432"/>
    <w:rsid w:val="0008734C"/>
    <w:rsid w:val="000874C7"/>
    <w:rsid w:val="0009169C"/>
    <w:rsid w:val="00092378"/>
    <w:rsid w:val="000927EC"/>
    <w:rsid w:val="00093520"/>
    <w:rsid w:val="00093661"/>
    <w:rsid w:val="00093956"/>
    <w:rsid w:val="00094690"/>
    <w:rsid w:val="00094EAC"/>
    <w:rsid w:val="00094F24"/>
    <w:rsid w:val="00095BFB"/>
    <w:rsid w:val="00095FD4"/>
    <w:rsid w:val="000968BD"/>
    <w:rsid w:val="000970D5"/>
    <w:rsid w:val="0009785B"/>
    <w:rsid w:val="000A0531"/>
    <w:rsid w:val="000A0A18"/>
    <w:rsid w:val="000A1558"/>
    <w:rsid w:val="000A19FF"/>
    <w:rsid w:val="000A4944"/>
    <w:rsid w:val="000A5861"/>
    <w:rsid w:val="000A6BC3"/>
    <w:rsid w:val="000B00EA"/>
    <w:rsid w:val="000B06EF"/>
    <w:rsid w:val="000B0F30"/>
    <w:rsid w:val="000B19FA"/>
    <w:rsid w:val="000B4023"/>
    <w:rsid w:val="000B41B6"/>
    <w:rsid w:val="000B74F9"/>
    <w:rsid w:val="000C1BFC"/>
    <w:rsid w:val="000C1F11"/>
    <w:rsid w:val="000C2304"/>
    <w:rsid w:val="000C2785"/>
    <w:rsid w:val="000C297E"/>
    <w:rsid w:val="000C2B4A"/>
    <w:rsid w:val="000C2DE9"/>
    <w:rsid w:val="000C3F7B"/>
    <w:rsid w:val="000C46F6"/>
    <w:rsid w:val="000C5072"/>
    <w:rsid w:val="000C61E2"/>
    <w:rsid w:val="000C714B"/>
    <w:rsid w:val="000C7278"/>
    <w:rsid w:val="000C75B6"/>
    <w:rsid w:val="000C761B"/>
    <w:rsid w:val="000C7882"/>
    <w:rsid w:val="000D116A"/>
    <w:rsid w:val="000D19E3"/>
    <w:rsid w:val="000D27E7"/>
    <w:rsid w:val="000D34B5"/>
    <w:rsid w:val="000D3731"/>
    <w:rsid w:val="000D6AA8"/>
    <w:rsid w:val="000E09CD"/>
    <w:rsid w:val="000E107B"/>
    <w:rsid w:val="000E2ABF"/>
    <w:rsid w:val="000E39D0"/>
    <w:rsid w:val="000E3F21"/>
    <w:rsid w:val="000E4045"/>
    <w:rsid w:val="000E44C5"/>
    <w:rsid w:val="000E4BAA"/>
    <w:rsid w:val="000E4C51"/>
    <w:rsid w:val="000E584F"/>
    <w:rsid w:val="000E6858"/>
    <w:rsid w:val="000E6A23"/>
    <w:rsid w:val="000E6ECF"/>
    <w:rsid w:val="000F0380"/>
    <w:rsid w:val="000F2272"/>
    <w:rsid w:val="000F2387"/>
    <w:rsid w:val="000F3369"/>
    <w:rsid w:val="000F3925"/>
    <w:rsid w:val="000F3BF4"/>
    <w:rsid w:val="000F3DFA"/>
    <w:rsid w:val="000F41DD"/>
    <w:rsid w:val="000F44DB"/>
    <w:rsid w:val="000F4AB4"/>
    <w:rsid w:val="000F5882"/>
    <w:rsid w:val="000F5F3A"/>
    <w:rsid w:val="000F6EBE"/>
    <w:rsid w:val="000F720A"/>
    <w:rsid w:val="000F749E"/>
    <w:rsid w:val="000F76D4"/>
    <w:rsid w:val="000F7E7E"/>
    <w:rsid w:val="000F7F87"/>
    <w:rsid w:val="0010046D"/>
    <w:rsid w:val="001007A0"/>
    <w:rsid w:val="001031FF"/>
    <w:rsid w:val="001037F2"/>
    <w:rsid w:val="00103960"/>
    <w:rsid w:val="00103D65"/>
    <w:rsid w:val="00103F41"/>
    <w:rsid w:val="00104FF3"/>
    <w:rsid w:val="001050AC"/>
    <w:rsid w:val="00105245"/>
    <w:rsid w:val="00105E08"/>
    <w:rsid w:val="0010629A"/>
    <w:rsid w:val="00106BCE"/>
    <w:rsid w:val="00107C01"/>
    <w:rsid w:val="00107D65"/>
    <w:rsid w:val="00110943"/>
    <w:rsid w:val="00112315"/>
    <w:rsid w:val="00117A96"/>
    <w:rsid w:val="0012322F"/>
    <w:rsid w:val="00123BC8"/>
    <w:rsid w:val="00125367"/>
    <w:rsid w:val="00125BEA"/>
    <w:rsid w:val="0012745B"/>
    <w:rsid w:val="00127580"/>
    <w:rsid w:val="00127A0F"/>
    <w:rsid w:val="00130541"/>
    <w:rsid w:val="00130859"/>
    <w:rsid w:val="00131853"/>
    <w:rsid w:val="00132370"/>
    <w:rsid w:val="00132708"/>
    <w:rsid w:val="00132CEC"/>
    <w:rsid w:val="00132EFF"/>
    <w:rsid w:val="00133138"/>
    <w:rsid w:val="0013330C"/>
    <w:rsid w:val="0013334D"/>
    <w:rsid w:val="00133610"/>
    <w:rsid w:val="00133FF4"/>
    <w:rsid w:val="00134466"/>
    <w:rsid w:val="001352FC"/>
    <w:rsid w:val="0013745C"/>
    <w:rsid w:val="00137542"/>
    <w:rsid w:val="0013757C"/>
    <w:rsid w:val="00141D4E"/>
    <w:rsid w:val="00142C1A"/>
    <w:rsid w:val="001435C9"/>
    <w:rsid w:val="00144598"/>
    <w:rsid w:val="0014469D"/>
    <w:rsid w:val="001457F4"/>
    <w:rsid w:val="001459D8"/>
    <w:rsid w:val="0014726A"/>
    <w:rsid w:val="00147CBA"/>
    <w:rsid w:val="00147CD9"/>
    <w:rsid w:val="00150049"/>
    <w:rsid w:val="00151D9D"/>
    <w:rsid w:val="00151FCC"/>
    <w:rsid w:val="001520B0"/>
    <w:rsid w:val="0015301A"/>
    <w:rsid w:val="00153415"/>
    <w:rsid w:val="00153C25"/>
    <w:rsid w:val="00154283"/>
    <w:rsid w:val="00154446"/>
    <w:rsid w:val="00155615"/>
    <w:rsid w:val="00155A49"/>
    <w:rsid w:val="00155D6D"/>
    <w:rsid w:val="00156553"/>
    <w:rsid w:val="00156A2E"/>
    <w:rsid w:val="00156C03"/>
    <w:rsid w:val="00157374"/>
    <w:rsid w:val="001577C2"/>
    <w:rsid w:val="001579FE"/>
    <w:rsid w:val="001600C3"/>
    <w:rsid w:val="001622CA"/>
    <w:rsid w:val="00162E05"/>
    <w:rsid w:val="00162E68"/>
    <w:rsid w:val="0016678D"/>
    <w:rsid w:val="00166843"/>
    <w:rsid w:val="001677FC"/>
    <w:rsid w:val="00170A78"/>
    <w:rsid w:val="00170BFC"/>
    <w:rsid w:val="001715D1"/>
    <w:rsid w:val="00172DD3"/>
    <w:rsid w:val="0017304E"/>
    <w:rsid w:val="00174934"/>
    <w:rsid w:val="00174C17"/>
    <w:rsid w:val="001750BB"/>
    <w:rsid w:val="00175213"/>
    <w:rsid w:val="00175847"/>
    <w:rsid w:val="0017603D"/>
    <w:rsid w:val="00176AAD"/>
    <w:rsid w:val="001779D8"/>
    <w:rsid w:val="00180407"/>
    <w:rsid w:val="00181EF9"/>
    <w:rsid w:val="0018343C"/>
    <w:rsid w:val="001845C2"/>
    <w:rsid w:val="00185B5C"/>
    <w:rsid w:val="00186AFC"/>
    <w:rsid w:val="00186C75"/>
    <w:rsid w:val="00193023"/>
    <w:rsid w:val="001930B3"/>
    <w:rsid w:val="00193155"/>
    <w:rsid w:val="00193A5E"/>
    <w:rsid w:val="00194A23"/>
    <w:rsid w:val="00194C04"/>
    <w:rsid w:val="0019573E"/>
    <w:rsid w:val="001959A2"/>
    <w:rsid w:val="00195D8D"/>
    <w:rsid w:val="0019635D"/>
    <w:rsid w:val="001977E4"/>
    <w:rsid w:val="00197A16"/>
    <w:rsid w:val="00197FA7"/>
    <w:rsid w:val="001A0BF3"/>
    <w:rsid w:val="001A119F"/>
    <w:rsid w:val="001A14B7"/>
    <w:rsid w:val="001A1A0A"/>
    <w:rsid w:val="001A2EA1"/>
    <w:rsid w:val="001A3F26"/>
    <w:rsid w:val="001A3F2B"/>
    <w:rsid w:val="001A41A0"/>
    <w:rsid w:val="001A4912"/>
    <w:rsid w:val="001A52EA"/>
    <w:rsid w:val="001A5D4C"/>
    <w:rsid w:val="001A6639"/>
    <w:rsid w:val="001A6F6F"/>
    <w:rsid w:val="001A7B19"/>
    <w:rsid w:val="001A7C9A"/>
    <w:rsid w:val="001B1131"/>
    <w:rsid w:val="001B2C5D"/>
    <w:rsid w:val="001B2DF4"/>
    <w:rsid w:val="001B4319"/>
    <w:rsid w:val="001B4D36"/>
    <w:rsid w:val="001B4FBF"/>
    <w:rsid w:val="001B62AB"/>
    <w:rsid w:val="001B6D83"/>
    <w:rsid w:val="001C0129"/>
    <w:rsid w:val="001C1D85"/>
    <w:rsid w:val="001C20E9"/>
    <w:rsid w:val="001C31AD"/>
    <w:rsid w:val="001C4212"/>
    <w:rsid w:val="001C4697"/>
    <w:rsid w:val="001C4B06"/>
    <w:rsid w:val="001C4D40"/>
    <w:rsid w:val="001C5483"/>
    <w:rsid w:val="001C5D08"/>
    <w:rsid w:val="001C6084"/>
    <w:rsid w:val="001C7957"/>
    <w:rsid w:val="001D0BED"/>
    <w:rsid w:val="001D1549"/>
    <w:rsid w:val="001D2DFA"/>
    <w:rsid w:val="001D45A1"/>
    <w:rsid w:val="001D4B96"/>
    <w:rsid w:val="001D4D94"/>
    <w:rsid w:val="001D4DE2"/>
    <w:rsid w:val="001D5672"/>
    <w:rsid w:val="001D5845"/>
    <w:rsid w:val="001D5FEC"/>
    <w:rsid w:val="001D66FE"/>
    <w:rsid w:val="001D7032"/>
    <w:rsid w:val="001D7AE5"/>
    <w:rsid w:val="001E01DC"/>
    <w:rsid w:val="001E0C4E"/>
    <w:rsid w:val="001E26DF"/>
    <w:rsid w:val="001E2CAD"/>
    <w:rsid w:val="001E2DF3"/>
    <w:rsid w:val="001E429D"/>
    <w:rsid w:val="001E4648"/>
    <w:rsid w:val="001E4E27"/>
    <w:rsid w:val="001E4F60"/>
    <w:rsid w:val="001EEAD1"/>
    <w:rsid w:val="001F0368"/>
    <w:rsid w:val="001F3178"/>
    <w:rsid w:val="001F4D66"/>
    <w:rsid w:val="001F5783"/>
    <w:rsid w:val="001F6AD4"/>
    <w:rsid w:val="00200B66"/>
    <w:rsid w:val="00203D03"/>
    <w:rsid w:val="00205132"/>
    <w:rsid w:val="00206827"/>
    <w:rsid w:val="002068D2"/>
    <w:rsid w:val="00206DAB"/>
    <w:rsid w:val="002101CF"/>
    <w:rsid w:val="00210DD6"/>
    <w:rsid w:val="00213319"/>
    <w:rsid w:val="002155B3"/>
    <w:rsid w:val="002202BC"/>
    <w:rsid w:val="002208B5"/>
    <w:rsid w:val="00221565"/>
    <w:rsid w:val="0022164C"/>
    <w:rsid w:val="00221D85"/>
    <w:rsid w:val="00222C1A"/>
    <w:rsid w:val="00223328"/>
    <w:rsid w:val="00224360"/>
    <w:rsid w:val="00225B3C"/>
    <w:rsid w:val="00227E56"/>
    <w:rsid w:val="002304F7"/>
    <w:rsid w:val="00230981"/>
    <w:rsid w:val="00230EF3"/>
    <w:rsid w:val="00231D37"/>
    <w:rsid w:val="00232929"/>
    <w:rsid w:val="0023296D"/>
    <w:rsid w:val="00232D65"/>
    <w:rsid w:val="00232FED"/>
    <w:rsid w:val="0023314F"/>
    <w:rsid w:val="0023391F"/>
    <w:rsid w:val="0023396C"/>
    <w:rsid w:val="00233FDF"/>
    <w:rsid w:val="002351A1"/>
    <w:rsid w:val="00236B3D"/>
    <w:rsid w:val="00237DD4"/>
    <w:rsid w:val="00240A53"/>
    <w:rsid w:val="00241687"/>
    <w:rsid w:val="002421B8"/>
    <w:rsid w:val="00243230"/>
    <w:rsid w:val="002436C2"/>
    <w:rsid w:val="002442B7"/>
    <w:rsid w:val="00244BCE"/>
    <w:rsid w:val="00244C37"/>
    <w:rsid w:val="00244E8B"/>
    <w:rsid w:val="00244F3E"/>
    <w:rsid w:val="00245034"/>
    <w:rsid w:val="002456BA"/>
    <w:rsid w:val="002456D6"/>
    <w:rsid w:val="0024573A"/>
    <w:rsid w:val="00246C95"/>
    <w:rsid w:val="00250F62"/>
    <w:rsid w:val="00252077"/>
    <w:rsid w:val="00252447"/>
    <w:rsid w:val="00252BB1"/>
    <w:rsid w:val="002537B7"/>
    <w:rsid w:val="002540FF"/>
    <w:rsid w:val="0025614F"/>
    <w:rsid w:val="00256525"/>
    <w:rsid w:val="0025700B"/>
    <w:rsid w:val="00260A07"/>
    <w:rsid w:val="00260B84"/>
    <w:rsid w:val="00261A43"/>
    <w:rsid w:val="00261B53"/>
    <w:rsid w:val="0026247D"/>
    <w:rsid w:val="00262A7A"/>
    <w:rsid w:val="00263267"/>
    <w:rsid w:val="002635F4"/>
    <w:rsid w:val="002643A0"/>
    <w:rsid w:val="00264C50"/>
    <w:rsid w:val="002653B2"/>
    <w:rsid w:val="002653D1"/>
    <w:rsid w:val="00267096"/>
    <w:rsid w:val="002676EC"/>
    <w:rsid w:val="00270CE5"/>
    <w:rsid w:val="002717C5"/>
    <w:rsid w:val="002717CA"/>
    <w:rsid w:val="00272F1C"/>
    <w:rsid w:val="00273289"/>
    <w:rsid w:val="00276A00"/>
    <w:rsid w:val="00277249"/>
    <w:rsid w:val="00277454"/>
    <w:rsid w:val="00277491"/>
    <w:rsid w:val="00277C15"/>
    <w:rsid w:val="00277CDE"/>
    <w:rsid w:val="00281532"/>
    <w:rsid w:val="00281B35"/>
    <w:rsid w:val="00281DE9"/>
    <w:rsid w:val="00283A84"/>
    <w:rsid w:val="00285647"/>
    <w:rsid w:val="00285E9C"/>
    <w:rsid w:val="002861C6"/>
    <w:rsid w:val="002868E0"/>
    <w:rsid w:val="00290EEF"/>
    <w:rsid w:val="00290FB0"/>
    <w:rsid w:val="002913A2"/>
    <w:rsid w:val="0029331F"/>
    <w:rsid w:val="00293398"/>
    <w:rsid w:val="0029379C"/>
    <w:rsid w:val="00293B88"/>
    <w:rsid w:val="00293E04"/>
    <w:rsid w:val="002946BF"/>
    <w:rsid w:val="002957DB"/>
    <w:rsid w:val="002958BA"/>
    <w:rsid w:val="00295B75"/>
    <w:rsid w:val="00297115"/>
    <w:rsid w:val="002A045F"/>
    <w:rsid w:val="002A04E8"/>
    <w:rsid w:val="002A10F6"/>
    <w:rsid w:val="002A34F0"/>
    <w:rsid w:val="002A3594"/>
    <w:rsid w:val="002A36CE"/>
    <w:rsid w:val="002A5544"/>
    <w:rsid w:val="002A5971"/>
    <w:rsid w:val="002A5A29"/>
    <w:rsid w:val="002A5AD3"/>
    <w:rsid w:val="002A75BD"/>
    <w:rsid w:val="002A79F1"/>
    <w:rsid w:val="002B21CA"/>
    <w:rsid w:val="002B25A3"/>
    <w:rsid w:val="002B3513"/>
    <w:rsid w:val="002B5AE3"/>
    <w:rsid w:val="002B738B"/>
    <w:rsid w:val="002B76C8"/>
    <w:rsid w:val="002B7B14"/>
    <w:rsid w:val="002C00F4"/>
    <w:rsid w:val="002C206F"/>
    <w:rsid w:val="002C30BC"/>
    <w:rsid w:val="002C330E"/>
    <w:rsid w:val="002C414C"/>
    <w:rsid w:val="002C41AE"/>
    <w:rsid w:val="002C4428"/>
    <w:rsid w:val="002C553D"/>
    <w:rsid w:val="002C5BE3"/>
    <w:rsid w:val="002C6707"/>
    <w:rsid w:val="002C6896"/>
    <w:rsid w:val="002D0CF0"/>
    <w:rsid w:val="002D0D46"/>
    <w:rsid w:val="002D1ADE"/>
    <w:rsid w:val="002D446D"/>
    <w:rsid w:val="002D47DF"/>
    <w:rsid w:val="002D6482"/>
    <w:rsid w:val="002D65ED"/>
    <w:rsid w:val="002E1174"/>
    <w:rsid w:val="002E1D02"/>
    <w:rsid w:val="002E5E15"/>
    <w:rsid w:val="002E7A1B"/>
    <w:rsid w:val="002ED0C1"/>
    <w:rsid w:val="002F0826"/>
    <w:rsid w:val="002F08EC"/>
    <w:rsid w:val="002F1067"/>
    <w:rsid w:val="002F1FB9"/>
    <w:rsid w:val="002F3A03"/>
    <w:rsid w:val="002F3CE9"/>
    <w:rsid w:val="002F3FDE"/>
    <w:rsid w:val="002F4237"/>
    <w:rsid w:val="002F48A8"/>
    <w:rsid w:val="002F4BDE"/>
    <w:rsid w:val="002F4C19"/>
    <w:rsid w:val="002F5168"/>
    <w:rsid w:val="002F5682"/>
    <w:rsid w:val="002F676F"/>
    <w:rsid w:val="002F689F"/>
    <w:rsid w:val="002F7737"/>
    <w:rsid w:val="002F7EBE"/>
    <w:rsid w:val="00300AD2"/>
    <w:rsid w:val="00300D47"/>
    <w:rsid w:val="00301296"/>
    <w:rsid w:val="00301E6F"/>
    <w:rsid w:val="00302004"/>
    <w:rsid w:val="00302AA6"/>
    <w:rsid w:val="00302FA3"/>
    <w:rsid w:val="003038BC"/>
    <w:rsid w:val="003046AF"/>
    <w:rsid w:val="00305171"/>
    <w:rsid w:val="0030597D"/>
    <w:rsid w:val="00305E7D"/>
    <w:rsid w:val="00306004"/>
    <w:rsid w:val="00307EA8"/>
    <w:rsid w:val="00307FA9"/>
    <w:rsid w:val="00310272"/>
    <w:rsid w:val="00311277"/>
    <w:rsid w:val="00312ADE"/>
    <w:rsid w:val="0031381D"/>
    <w:rsid w:val="00314AE4"/>
    <w:rsid w:val="003159CC"/>
    <w:rsid w:val="00316562"/>
    <w:rsid w:val="0031658E"/>
    <w:rsid w:val="00316C2D"/>
    <w:rsid w:val="00316F83"/>
    <w:rsid w:val="0032051B"/>
    <w:rsid w:val="003207E2"/>
    <w:rsid w:val="00321F1C"/>
    <w:rsid w:val="00322043"/>
    <w:rsid w:val="003225C0"/>
    <w:rsid w:val="00322748"/>
    <w:rsid w:val="00322873"/>
    <w:rsid w:val="00323C74"/>
    <w:rsid w:val="00323EA5"/>
    <w:rsid w:val="00326A6B"/>
    <w:rsid w:val="00331B5C"/>
    <w:rsid w:val="00332596"/>
    <w:rsid w:val="00332817"/>
    <w:rsid w:val="00333CA3"/>
    <w:rsid w:val="00334A42"/>
    <w:rsid w:val="003353E6"/>
    <w:rsid w:val="00336020"/>
    <w:rsid w:val="0033681B"/>
    <w:rsid w:val="00337DBD"/>
    <w:rsid w:val="00337F35"/>
    <w:rsid w:val="0033A72B"/>
    <w:rsid w:val="0034180C"/>
    <w:rsid w:val="00342E3C"/>
    <w:rsid w:val="00343C61"/>
    <w:rsid w:val="003445D7"/>
    <w:rsid w:val="003451BD"/>
    <w:rsid w:val="0034531D"/>
    <w:rsid w:val="003454AA"/>
    <w:rsid w:val="0034630B"/>
    <w:rsid w:val="00346D92"/>
    <w:rsid w:val="00346DB1"/>
    <w:rsid w:val="0034799C"/>
    <w:rsid w:val="00347C1F"/>
    <w:rsid w:val="00351087"/>
    <w:rsid w:val="0035272E"/>
    <w:rsid w:val="00352CFD"/>
    <w:rsid w:val="00353694"/>
    <w:rsid w:val="00353DDE"/>
    <w:rsid w:val="00354891"/>
    <w:rsid w:val="00354A62"/>
    <w:rsid w:val="00355337"/>
    <w:rsid w:val="00357C87"/>
    <w:rsid w:val="003613DA"/>
    <w:rsid w:val="003614E6"/>
    <w:rsid w:val="00362197"/>
    <w:rsid w:val="003630F9"/>
    <w:rsid w:val="00363247"/>
    <w:rsid w:val="00363EA0"/>
    <w:rsid w:val="00365678"/>
    <w:rsid w:val="00365764"/>
    <w:rsid w:val="003657AA"/>
    <w:rsid w:val="003664E3"/>
    <w:rsid w:val="00366819"/>
    <w:rsid w:val="003677F2"/>
    <w:rsid w:val="00371A4F"/>
    <w:rsid w:val="00372989"/>
    <w:rsid w:val="00373148"/>
    <w:rsid w:val="00373184"/>
    <w:rsid w:val="00373AE6"/>
    <w:rsid w:val="00374CE7"/>
    <w:rsid w:val="00374D86"/>
    <w:rsid w:val="00374FE1"/>
    <w:rsid w:val="0037708B"/>
    <w:rsid w:val="003772B7"/>
    <w:rsid w:val="0038182B"/>
    <w:rsid w:val="00381FD8"/>
    <w:rsid w:val="00383777"/>
    <w:rsid w:val="00384A81"/>
    <w:rsid w:val="0038664B"/>
    <w:rsid w:val="00386736"/>
    <w:rsid w:val="003872A7"/>
    <w:rsid w:val="00387E6D"/>
    <w:rsid w:val="003916D8"/>
    <w:rsid w:val="0039221F"/>
    <w:rsid w:val="0039280C"/>
    <w:rsid w:val="00393A6A"/>
    <w:rsid w:val="00394CD5"/>
    <w:rsid w:val="00395EDD"/>
    <w:rsid w:val="00397B53"/>
    <w:rsid w:val="003A0055"/>
    <w:rsid w:val="003A0A15"/>
    <w:rsid w:val="003A4003"/>
    <w:rsid w:val="003A40B4"/>
    <w:rsid w:val="003A4D1A"/>
    <w:rsid w:val="003A6D7F"/>
    <w:rsid w:val="003A6E6D"/>
    <w:rsid w:val="003A7FB8"/>
    <w:rsid w:val="003B048F"/>
    <w:rsid w:val="003B1CCF"/>
    <w:rsid w:val="003B2090"/>
    <w:rsid w:val="003B2632"/>
    <w:rsid w:val="003B4358"/>
    <w:rsid w:val="003B4600"/>
    <w:rsid w:val="003B4D99"/>
    <w:rsid w:val="003B5408"/>
    <w:rsid w:val="003B732E"/>
    <w:rsid w:val="003C1EF0"/>
    <w:rsid w:val="003C2551"/>
    <w:rsid w:val="003C2630"/>
    <w:rsid w:val="003C2ACC"/>
    <w:rsid w:val="003C2CD7"/>
    <w:rsid w:val="003C3E8E"/>
    <w:rsid w:val="003C400A"/>
    <w:rsid w:val="003C43D7"/>
    <w:rsid w:val="003C43EE"/>
    <w:rsid w:val="003C4869"/>
    <w:rsid w:val="003C51BC"/>
    <w:rsid w:val="003C6478"/>
    <w:rsid w:val="003C6893"/>
    <w:rsid w:val="003C6AAC"/>
    <w:rsid w:val="003C6F38"/>
    <w:rsid w:val="003C7173"/>
    <w:rsid w:val="003C78CE"/>
    <w:rsid w:val="003D1B27"/>
    <w:rsid w:val="003D1C17"/>
    <w:rsid w:val="003D67F4"/>
    <w:rsid w:val="003D72E8"/>
    <w:rsid w:val="003D7DA1"/>
    <w:rsid w:val="003E1D36"/>
    <w:rsid w:val="003E243C"/>
    <w:rsid w:val="003E30F1"/>
    <w:rsid w:val="003E4161"/>
    <w:rsid w:val="003E6CC6"/>
    <w:rsid w:val="003E72DA"/>
    <w:rsid w:val="003E742C"/>
    <w:rsid w:val="003E7767"/>
    <w:rsid w:val="003F0705"/>
    <w:rsid w:val="003F1587"/>
    <w:rsid w:val="003F1CB0"/>
    <w:rsid w:val="003F228C"/>
    <w:rsid w:val="003F2C4A"/>
    <w:rsid w:val="003F3A1E"/>
    <w:rsid w:val="003F7ACD"/>
    <w:rsid w:val="00401476"/>
    <w:rsid w:val="00401B2C"/>
    <w:rsid w:val="0040363E"/>
    <w:rsid w:val="004047F1"/>
    <w:rsid w:val="0040579A"/>
    <w:rsid w:val="00405C7D"/>
    <w:rsid w:val="004076D3"/>
    <w:rsid w:val="00407E73"/>
    <w:rsid w:val="00410093"/>
    <w:rsid w:val="004101ED"/>
    <w:rsid w:val="004103C7"/>
    <w:rsid w:val="00410733"/>
    <w:rsid w:val="004125FE"/>
    <w:rsid w:val="00412E08"/>
    <w:rsid w:val="004130A8"/>
    <w:rsid w:val="0041359A"/>
    <w:rsid w:val="00413E2F"/>
    <w:rsid w:val="0041572E"/>
    <w:rsid w:val="0041728A"/>
    <w:rsid w:val="004173E8"/>
    <w:rsid w:val="004203A9"/>
    <w:rsid w:val="00420678"/>
    <w:rsid w:val="00420840"/>
    <w:rsid w:val="00420EFB"/>
    <w:rsid w:val="00421448"/>
    <w:rsid w:val="0042183A"/>
    <w:rsid w:val="004231A1"/>
    <w:rsid w:val="00424A32"/>
    <w:rsid w:val="00425642"/>
    <w:rsid w:val="0042598E"/>
    <w:rsid w:val="00425DF7"/>
    <w:rsid w:val="004275C5"/>
    <w:rsid w:val="0043059C"/>
    <w:rsid w:val="00431257"/>
    <w:rsid w:val="00431333"/>
    <w:rsid w:val="004313ED"/>
    <w:rsid w:val="0043166D"/>
    <w:rsid w:val="0043204E"/>
    <w:rsid w:val="004350F1"/>
    <w:rsid w:val="00435936"/>
    <w:rsid w:val="00435ABF"/>
    <w:rsid w:val="00435CEF"/>
    <w:rsid w:val="00437912"/>
    <w:rsid w:val="0043BE72"/>
    <w:rsid w:val="004403E5"/>
    <w:rsid w:val="0044109D"/>
    <w:rsid w:val="00441617"/>
    <w:rsid w:val="00441D80"/>
    <w:rsid w:val="00442017"/>
    <w:rsid w:val="00442A50"/>
    <w:rsid w:val="004442FA"/>
    <w:rsid w:val="00445C73"/>
    <w:rsid w:val="0044657D"/>
    <w:rsid w:val="004467E7"/>
    <w:rsid w:val="00447EEA"/>
    <w:rsid w:val="0045361C"/>
    <w:rsid w:val="00454591"/>
    <w:rsid w:val="004546EB"/>
    <w:rsid w:val="00455758"/>
    <w:rsid w:val="00460C2D"/>
    <w:rsid w:val="00460DE0"/>
    <w:rsid w:val="00460EA6"/>
    <w:rsid w:val="00463B14"/>
    <w:rsid w:val="00464A73"/>
    <w:rsid w:val="00465BFD"/>
    <w:rsid w:val="00465D6D"/>
    <w:rsid w:val="00466707"/>
    <w:rsid w:val="004673E3"/>
    <w:rsid w:val="00467B12"/>
    <w:rsid w:val="00470264"/>
    <w:rsid w:val="00470682"/>
    <w:rsid w:val="004708AE"/>
    <w:rsid w:val="00472296"/>
    <w:rsid w:val="00473363"/>
    <w:rsid w:val="00473CC0"/>
    <w:rsid w:val="004744C2"/>
    <w:rsid w:val="0047504D"/>
    <w:rsid w:val="00475985"/>
    <w:rsid w:val="00475F4F"/>
    <w:rsid w:val="00477590"/>
    <w:rsid w:val="004815CE"/>
    <w:rsid w:val="00481A40"/>
    <w:rsid w:val="00481BE5"/>
    <w:rsid w:val="00482469"/>
    <w:rsid w:val="00482B00"/>
    <w:rsid w:val="00484111"/>
    <w:rsid w:val="0048468E"/>
    <w:rsid w:val="00484956"/>
    <w:rsid w:val="00485B4E"/>
    <w:rsid w:val="00486547"/>
    <w:rsid w:val="004866FE"/>
    <w:rsid w:val="0048761F"/>
    <w:rsid w:val="004905E4"/>
    <w:rsid w:val="00490FCF"/>
    <w:rsid w:val="00491EF6"/>
    <w:rsid w:val="004924F2"/>
    <w:rsid w:val="004928E8"/>
    <w:rsid w:val="00492C36"/>
    <w:rsid w:val="00492F36"/>
    <w:rsid w:val="0049303A"/>
    <w:rsid w:val="00493F2A"/>
    <w:rsid w:val="00494815"/>
    <w:rsid w:val="00495EA0"/>
    <w:rsid w:val="00496391"/>
    <w:rsid w:val="004970BC"/>
    <w:rsid w:val="00497993"/>
    <w:rsid w:val="004A0DF0"/>
    <w:rsid w:val="004A1060"/>
    <w:rsid w:val="004A1BF5"/>
    <w:rsid w:val="004A1EBB"/>
    <w:rsid w:val="004A25C2"/>
    <w:rsid w:val="004A4515"/>
    <w:rsid w:val="004A4E0D"/>
    <w:rsid w:val="004A50A8"/>
    <w:rsid w:val="004A5640"/>
    <w:rsid w:val="004A57B4"/>
    <w:rsid w:val="004A5803"/>
    <w:rsid w:val="004A5C61"/>
    <w:rsid w:val="004A7520"/>
    <w:rsid w:val="004A7B13"/>
    <w:rsid w:val="004B1468"/>
    <w:rsid w:val="004B30C0"/>
    <w:rsid w:val="004B34BA"/>
    <w:rsid w:val="004B39D2"/>
    <w:rsid w:val="004B5982"/>
    <w:rsid w:val="004B5AD4"/>
    <w:rsid w:val="004B7535"/>
    <w:rsid w:val="004C033B"/>
    <w:rsid w:val="004C0985"/>
    <w:rsid w:val="004C14FD"/>
    <w:rsid w:val="004C17DF"/>
    <w:rsid w:val="004C299A"/>
    <w:rsid w:val="004C2FFB"/>
    <w:rsid w:val="004C31DC"/>
    <w:rsid w:val="004C3AE6"/>
    <w:rsid w:val="004C431B"/>
    <w:rsid w:val="004C64EF"/>
    <w:rsid w:val="004C6C30"/>
    <w:rsid w:val="004C74CA"/>
    <w:rsid w:val="004D02A8"/>
    <w:rsid w:val="004D08B8"/>
    <w:rsid w:val="004D171B"/>
    <w:rsid w:val="004D1C16"/>
    <w:rsid w:val="004D1C8A"/>
    <w:rsid w:val="004D24B5"/>
    <w:rsid w:val="004D3527"/>
    <w:rsid w:val="004D362E"/>
    <w:rsid w:val="004D46BC"/>
    <w:rsid w:val="004D4963"/>
    <w:rsid w:val="004D5E50"/>
    <w:rsid w:val="004D73E2"/>
    <w:rsid w:val="004E022D"/>
    <w:rsid w:val="004E1991"/>
    <w:rsid w:val="004E2442"/>
    <w:rsid w:val="004E3222"/>
    <w:rsid w:val="004E3CB1"/>
    <w:rsid w:val="004E52A9"/>
    <w:rsid w:val="004E5567"/>
    <w:rsid w:val="004E593C"/>
    <w:rsid w:val="004E6B90"/>
    <w:rsid w:val="004E7AD6"/>
    <w:rsid w:val="004F2C36"/>
    <w:rsid w:val="004F2FEB"/>
    <w:rsid w:val="004F579A"/>
    <w:rsid w:val="004F7FF6"/>
    <w:rsid w:val="00500EEF"/>
    <w:rsid w:val="00501149"/>
    <w:rsid w:val="005013F5"/>
    <w:rsid w:val="00502157"/>
    <w:rsid w:val="0050317E"/>
    <w:rsid w:val="00503F97"/>
    <w:rsid w:val="005058EA"/>
    <w:rsid w:val="005070D5"/>
    <w:rsid w:val="00507D49"/>
    <w:rsid w:val="0051071E"/>
    <w:rsid w:val="005108B2"/>
    <w:rsid w:val="00510F5B"/>
    <w:rsid w:val="005117C7"/>
    <w:rsid w:val="00511EC7"/>
    <w:rsid w:val="005132AA"/>
    <w:rsid w:val="00513CCF"/>
    <w:rsid w:val="00515AC8"/>
    <w:rsid w:val="005160A8"/>
    <w:rsid w:val="00516162"/>
    <w:rsid w:val="005178AA"/>
    <w:rsid w:val="00517C61"/>
    <w:rsid w:val="00521C9F"/>
    <w:rsid w:val="0052438D"/>
    <w:rsid w:val="005247B2"/>
    <w:rsid w:val="00525429"/>
    <w:rsid w:val="00527996"/>
    <w:rsid w:val="005317BE"/>
    <w:rsid w:val="005336C0"/>
    <w:rsid w:val="00536010"/>
    <w:rsid w:val="005362CF"/>
    <w:rsid w:val="00537157"/>
    <w:rsid w:val="00537962"/>
    <w:rsid w:val="005379CA"/>
    <w:rsid w:val="005400FA"/>
    <w:rsid w:val="00540D4F"/>
    <w:rsid w:val="00541B6E"/>
    <w:rsid w:val="00542743"/>
    <w:rsid w:val="00542DEF"/>
    <w:rsid w:val="005452CB"/>
    <w:rsid w:val="0054535A"/>
    <w:rsid w:val="00545BDB"/>
    <w:rsid w:val="00545F8E"/>
    <w:rsid w:val="00547CC1"/>
    <w:rsid w:val="00551050"/>
    <w:rsid w:val="00551081"/>
    <w:rsid w:val="00551167"/>
    <w:rsid w:val="00551D82"/>
    <w:rsid w:val="00552168"/>
    <w:rsid w:val="00552661"/>
    <w:rsid w:val="00553D91"/>
    <w:rsid w:val="005546AF"/>
    <w:rsid w:val="00555197"/>
    <w:rsid w:val="00560E28"/>
    <w:rsid w:val="00561652"/>
    <w:rsid w:val="00561A97"/>
    <w:rsid w:val="00562486"/>
    <w:rsid w:val="00562708"/>
    <w:rsid w:val="00562C11"/>
    <w:rsid w:val="00564C2B"/>
    <w:rsid w:val="00565746"/>
    <w:rsid w:val="0056632F"/>
    <w:rsid w:val="00566C61"/>
    <w:rsid w:val="00567EDA"/>
    <w:rsid w:val="005723A9"/>
    <w:rsid w:val="005725CE"/>
    <w:rsid w:val="005733B7"/>
    <w:rsid w:val="00574237"/>
    <w:rsid w:val="00574D36"/>
    <w:rsid w:val="00575E55"/>
    <w:rsid w:val="005763C4"/>
    <w:rsid w:val="00580DD1"/>
    <w:rsid w:val="00580FCB"/>
    <w:rsid w:val="00581168"/>
    <w:rsid w:val="005817E8"/>
    <w:rsid w:val="0058329B"/>
    <w:rsid w:val="00584022"/>
    <w:rsid w:val="00584CD5"/>
    <w:rsid w:val="00585152"/>
    <w:rsid w:val="00585194"/>
    <w:rsid w:val="005862F0"/>
    <w:rsid w:val="00586318"/>
    <w:rsid w:val="00587587"/>
    <w:rsid w:val="00590004"/>
    <w:rsid w:val="00590279"/>
    <w:rsid w:val="005903CC"/>
    <w:rsid w:val="0059100B"/>
    <w:rsid w:val="00591140"/>
    <w:rsid w:val="0059154E"/>
    <w:rsid w:val="00592926"/>
    <w:rsid w:val="00593AF1"/>
    <w:rsid w:val="00594652"/>
    <w:rsid w:val="00594785"/>
    <w:rsid w:val="0059513A"/>
    <w:rsid w:val="005958B6"/>
    <w:rsid w:val="00595C4D"/>
    <w:rsid w:val="00595CCD"/>
    <w:rsid w:val="0059665E"/>
    <w:rsid w:val="005966D6"/>
    <w:rsid w:val="00596C74"/>
    <w:rsid w:val="005A11EC"/>
    <w:rsid w:val="005A2DBD"/>
    <w:rsid w:val="005A4DF0"/>
    <w:rsid w:val="005A4F8D"/>
    <w:rsid w:val="005A5BA3"/>
    <w:rsid w:val="005A5D49"/>
    <w:rsid w:val="005A7049"/>
    <w:rsid w:val="005A72FC"/>
    <w:rsid w:val="005B1487"/>
    <w:rsid w:val="005B2145"/>
    <w:rsid w:val="005B22F0"/>
    <w:rsid w:val="005B2BA6"/>
    <w:rsid w:val="005B4ED1"/>
    <w:rsid w:val="005B5B74"/>
    <w:rsid w:val="005C134A"/>
    <w:rsid w:val="005C1B2E"/>
    <w:rsid w:val="005C25D8"/>
    <w:rsid w:val="005C3D4C"/>
    <w:rsid w:val="005C4D0D"/>
    <w:rsid w:val="005C4F1F"/>
    <w:rsid w:val="005C68B7"/>
    <w:rsid w:val="005C6A68"/>
    <w:rsid w:val="005C71CF"/>
    <w:rsid w:val="005C75BD"/>
    <w:rsid w:val="005C7775"/>
    <w:rsid w:val="005C785B"/>
    <w:rsid w:val="005C7A73"/>
    <w:rsid w:val="005D0633"/>
    <w:rsid w:val="005D0783"/>
    <w:rsid w:val="005D0C25"/>
    <w:rsid w:val="005D0DB3"/>
    <w:rsid w:val="005D186E"/>
    <w:rsid w:val="005D2D28"/>
    <w:rsid w:val="005D3CF3"/>
    <w:rsid w:val="005D4284"/>
    <w:rsid w:val="005D4C49"/>
    <w:rsid w:val="005D518B"/>
    <w:rsid w:val="005D58EC"/>
    <w:rsid w:val="005D5DAB"/>
    <w:rsid w:val="005D5DF6"/>
    <w:rsid w:val="005D6DC0"/>
    <w:rsid w:val="005D783E"/>
    <w:rsid w:val="005D78C1"/>
    <w:rsid w:val="005D7C41"/>
    <w:rsid w:val="005DF5E6"/>
    <w:rsid w:val="005E029F"/>
    <w:rsid w:val="005E047B"/>
    <w:rsid w:val="005E0A2C"/>
    <w:rsid w:val="005E171F"/>
    <w:rsid w:val="005E1F86"/>
    <w:rsid w:val="005E2035"/>
    <w:rsid w:val="005E295E"/>
    <w:rsid w:val="005E322E"/>
    <w:rsid w:val="005E4319"/>
    <w:rsid w:val="005E5F7B"/>
    <w:rsid w:val="005E6833"/>
    <w:rsid w:val="005E69B9"/>
    <w:rsid w:val="005E7720"/>
    <w:rsid w:val="005F14E9"/>
    <w:rsid w:val="005F18C9"/>
    <w:rsid w:val="005F1DD2"/>
    <w:rsid w:val="005F22F9"/>
    <w:rsid w:val="005F51CD"/>
    <w:rsid w:val="005F5D96"/>
    <w:rsid w:val="005F681B"/>
    <w:rsid w:val="005F7729"/>
    <w:rsid w:val="005F7A49"/>
    <w:rsid w:val="00601897"/>
    <w:rsid w:val="00601C94"/>
    <w:rsid w:val="00602192"/>
    <w:rsid w:val="006036B1"/>
    <w:rsid w:val="00603D82"/>
    <w:rsid w:val="00603ED7"/>
    <w:rsid w:val="00604165"/>
    <w:rsid w:val="00604ED7"/>
    <w:rsid w:val="00605586"/>
    <w:rsid w:val="006075D0"/>
    <w:rsid w:val="0061049C"/>
    <w:rsid w:val="006104ED"/>
    <w:rsid w:val="0061142D"/>
    <w:rsid w:val="00611580"/>
    <w:rsid w:val="006116C8"/>
    <w:rsid w:val="00611E0B"/>
    <w:rsid w:val="00612A49"/>
    <w:rsid w:val="00613D80"/>
    <w:rsid w:val="006149D1"/>
    <w:rsid w:val="00614C6F"/>
    <w:rsid w:val="00614D4C"/>
    <w:rsid w:val="00614F80"/>
    <w:rsid w:val="00615035"/>
    <w:rsid w:val="00615519"/>
    <w:rsid w:val="00615C99"/>
    <w:rsid w:val="00615E7B"/>
    <w:rsid w:val="00616544"/>
    <w:rsid w:val="0061FB81"/>
    <w:rsid w:val="0062061B"/>
    <w:rsid w:val="00620C2F"/>
    <w:rsid w:val="00621A6F"/>
    <w:rsid w:val="00622578"/>
    <w:rsid w:val="0062282D"/>
    <w:rsid w:val="00623255"/>
    <w:rsid w:val="00623B30"/>
    <w:rsid w:val="00625E14"/>
    <w:rsid w:val="00625E86"/>
    <w:rsid w:val="00625FCA"/>
    <w:rsid w:val="00626DB0"/>
    <w:rsid w:val="00627633"/>
    <w:rsid w:val="00627DB0"/>
    <w:rsid w:val="00632440"/>
    <w:rsid w:val="00632696"/>
    <w:rsid w:val="006330F9"/>
    <w:rsid w:val="0063321A"/>
    <w:rsid w:val="0063379B"/>
    <w:rsid w:val="00634672"/>
    <w:rsid w:val="0063557D"/>
    <w:rsid w:val="00636C92"/>
    <w:rsid w:val="0063789A"/>
    <w:rsid w:val="006401F5"/>
    <w:rsid w:val="0064030B"/>
    <w:rsid w:val="0064264D"/>
    <w:rsid w:val="00642720"/>
    <w:rsid w:val="00642EAA"/>
    <w:rsid w:val="00643FE9"/>
    <w:rsid w:val="00644277"/>
    <w:rsid w:val="0064494B"/>
    <w:rsid w:val="00644D90"/>
    <w:rsid w:val="006458D5"/>
    <w:rsid w:val="00646F69"/>
    <w:rsid w:val="00647AEC"/>
    <w:rsid w:val="00650597"/>
    <w:rsid w:val="00650F90"/>
    <w:rsid w:val="006510AE"/>
    <w:rsid w:val="00651FAA"/>
    <w:rsid w:val="006537D5"/>
    <w:rsid w:val="006538DA"/>
    <w:rsid w:val="00653EA9"/>
    <w:rsid w:val="006543A5"/>
    <w:rsid w:val="00654738"/>
    <w:rsid w:val="00654ABC"/>
    <w:rsid w:val="00655AAC"/>
    <w:rsid w:val="0065712F"/>
    <w:rsid w:val="006602BA"/>
    <w:rsid w:val="0066072F"/>
    <w:rsid w:val="00660B1E"/>
    <w:rsid w:val="00660CB6"/>
    <w:rsid w:val="00661AAB"/>
    <w:rsid w:val="00661C17"/>
    <w:rsid w:val="0066275C"/>
    <w:rsid w:val="00663A0C"/>
    <w:rsid w:val="006655E6"/>
    <w:rsid w:val="00665CD8"/>
    <w:rsid w:val="006660D0"/>
    <w:rsid w:val="0067006C"/>
    <w:rsid w:val="00670CF3"/>
    <w:rsid w:val="006717CA"/>
    <w:rsid w:val="00671F61"/>
    <w:rsid w:val="006720E1"/>
    <w:rsid w:val="0067280C"/>
    <w:rsid w:val="006738D1"/>
    <w:rsid w:val="006739E3"/>
    <w:rsid w:val="006755EE"/>
    <w:rsid w:val="00675C60"/>
    <w:rsid w:val="00675CA4"/>
    <w:rsid w:val="0067618C"/>
    <w:rsid w:val="00676D77"/>
    <w:rsid w:val="0067740C"/>
    <w:rsid w:val="00680371"/>
    <w:rsid w:val="00680BA3"/>
    <w:rsid w:val="00681CFB"/>
    <w:rsid w:val="006824BF"/>
    <w:rsid w:val="0068406C"/>
    <w:rsid w:val="0068436B"/>
    <w:rsid w:val="006843DC"/>
    <w:rsid w:val="00684517"/>
    <w:rsid w:val="006851EE"/>
    <w:rsid w:val="00685A9E"/>
    <w:rsid w:val="0068657E"/>
    <w:rsid w:val="006874C9"/>
    <w:rsid w:val="006874F3"/>
    <w:rsid w:val="00687BAE"/>
    <w:rsid w:val="006908DD"/>
    <w:rsid w:val="006930F2"/>
    <w:rsid w:val="00693D06"/>
    <w:rsid w:val="0069448C"/>
    <w:rsid w:val="006948CB"/>
    <w:rsid w:val="00695BBB"/>
    <w:rsid w:val="006975FB"/>
    <w:rsid w:val="00697B00"/>
    <w:rsid w:val="006A0694"/>
    <w:rsid w:val="006A1534"/>
    <w:rsid w:val="006A1571"/>
    <w:rsid w:val="006A247A"/>
    <w:rsid w:val="006A3CE7"/>
    <w:rsid w:val="006A3DCE"/>
    <w:rsid w:val="006A4C3B"/>
    <w:rsid w:val="006A5DEC"/>
    <w:rsid w:val="006A6FE5"/>
    <w:rsid w:val="006A766F"/>
    <w:rsid w:val="006A7B76"/>
    <w:rsid w:val="006B04F3"/>
    <w:rsid w:val="006B0AB9"/>
    <w:rsid w:val="006B1089"/>
    <w:rsid w:val="006B1823"/>
    <w:rsid w:val="006B1D84"/>
    <w:rsid w:val="006B340B"/>
    <w:rsid w:val="006B36C4"/>
    <w:rsid w:val="006B3EA5"/>
    <w:rsid w:val="006B40B1"/>
    <w:rsid w:val="006B4715"/>
    <w:rsid w:val="006B537E"/>
    <w:rsid w:val="006B5D69"/>
    <w:rsid w:val="006B673F"/>
    <w:rsid w:val="006B7AC8"/>
    <w:rsid w:val="006B7C44"/>
    <w:rsid w:val="006B7D52"/>
    <w:rsid w:val="006C398E"/>
    <w:rsid w:val="006C3A4E"/>
    <w:rsid w:val="006C42D7"/>
    <w:rsid w:val="006C6106"/>
    <w:rsid w:val="006C6686"/>
    <w:rsid w:val="006D0036"/>
    <w:rsid w:val="006D013D"/>
    <w:rsid w:val="006D23FC"/>
    <w:rsid w:val="006D3F3F"/>
    <w:rsid w:val="006D6428"/>
    <w:rsid w:val="006D6526"/>
    <w:rsid w:val="006D6E92"/>
    <w:rsid w:val="006D7683"/>
    <w:rsid w:val="006E05F5"/>
    <w:rsid w:val="006E0CC5"/>
    <w:rsid w:val="006E0E34"/>
    <w:rsid w:val="006E3E8C"/>
    <w:rsid w:val="006E4797"/>
    <w:rsid w:val="006E4B47"/>
    <w:rsid w:val="006E5947"/>
    <w:rsid w:val="006E75CF"/>
    <w:rsid w:val="006F09E1"/>
    <w:rsid w:val="006F1C5C"/>
    <w:rsid w:val="006F1D92"/>
    <w:rsid w:val="006F3DC4"/>
    <w:rsid w:val="006F45D4"/>
    <w:rsid w:val="006F4732"/>
    <w:rsid w:val="006F50BB"/>
    <w:rsid w:val="006F5923"/>
    <w:rsid w:val="006F5AAC"/>
    <w:rsid w:val="006F64B3"/>
    <w:rsid w:val="006F6722"/>
    <w:rsid w:val="0070070A"/>
    <w:rsid w:val="00700847"/>
    <w:rsid w:val="007010E5"/>
    <w:rsid w:val="00701BF5"/>
    <w:rsid w:val="007022E5"/>
    <w:rsid w:val="00704196"/>
    <w:rsid w:val="0070444F"/>
    <w:rsid w:val="00704EA5"/>
    <w:rsid w:val="0071051B"/>
    <w:rsid w:val="00710B26"/>
    <w:rsid w:val="00710C4C"/>
    <w:rsid w:val="00710E81"/>
    <w:rsid w:val="00712422"/>
    <w:rsid w:val="00712B7B"/>
    <w:rsid w:val="0071437F"/>
    <w:rsid w:val="00714BE0"/>
    <w:rsid w:val="00714E90"/>
    <w:rsid w:val="00715408"/>
    <w:rsid w:val="00715BB1"/>
    <w:rsid w:val="00715C10"/>
    <w:rsid w:val="0071618D"/>
    <w:rsid w:val="00716319"/>
    <w:rsid w:val="007175F5"/>
    <w:rsid w:val="00717663"/>
    <w:rsid w:val="00717803"/>
    <w:rsid w:val="0072203F"/>
    <w:rsid w:val="007222EC"/>
    <w:rsid w:val="007226C6"/>
    <w:rsid w:val="007236F6"/>
    <w:rsid w:val="00724022"/>
    <w:rsid w:val="007245D6"/>
    <w:rsid w:val="00724969"/>
    <w:rsid w:val="00724B34"/>
    <w:rsid w:val="00724E44"/>
    <w:rsid w:val="00724F30"/>
    <w:rsid w:val="00726791"/>
    <w:rsid w:val="007269F5"/>
    <w:rsid w:val="00726F10"/>
    <w:rsid w:val="0072779D"/>
    <w:rsid w:val="007303A8"/>
    <w:rsid w:val="00731597"/>
    <w:rsid w:val="00731BB4"/>
    <w:rsid w:val="00731D19"/>
    <w:rsid w:val="00731DC1"/>
    <w:rsid w:val="0073211B"/>
    <w:rsid w:val="007334FF"/>
    <w:rsid w:val="00733D06"/>
    <w:rsid w:val="00734015"/>
    <w:rsid w:val="007343E8"/>
    <w:rsid w:val="0073606E"/>
    <w:rsid w:val="007361D6"/>
    <w:rsid w:val="00736371"/>
    <w:rsid w:val="0073709F"/>
    <w:rsid w:val="00737B06"/>
    <w:rsid w:val="00740436"/>
    <w:rsid w:val="00740AA3"/>
    <w:rsid w:val="007417B1"/>
    <w:rsid w:val="00742BD1"/>
    <w:rsid w:val="00743FA6"/>
    <w:rsid w:val="007454BF"/>
    <w:rsid w:val="0074567A"/>
    <w:rsid w:val="00745936"/>
    <w:rsid w:val="00746267"/>
    <w:rsid w:val="007466EF"/>
    <w:rsid w:val="007507C7"/>
    <w:rsid w:val="00750E88"/>
    <w:rsid w:val="007511D3"/>
    <w:rsid w:val="00751C17"/>
    <w:rsid w:val="0075278C"/>
    <w:rsid w:val="00753922"/>
    <w:rsid w:val="00753C04"/>
    <w:rsid w:val="0075549C"/>
    <w:rsid w:val="007557E4"/>
    <w:rsid w:val="00756633"/>
    <w:rsid w:val="007600DD"/>
    <w:rsid w:val="007608CF"/>
    <w:rsid w:val="00760A33"/>
    <w:rsid w:val="007619AE"/>
    <w:rsid w:val="00761E55"/>
    <w:rsid w:val="0076281A"/>
    <w:rsid w:val="00763230"/>
    <w:rsid w:val="00765385"/>
    <w:rsid w:val="00766A68"/>
    <w:rsid w:val="00767418"/>
    <w:rsid w:val="00772799"/>
    <w:rsid w:val="00774B18"/>
    <w:rsid w:val="0077577E"/>
    <w:rsid w:val="00776D5F"/>
    <w:rsid w:val="00777F01"/>
    <w:rsid w:val="007810C9"/>
    <w:rsid w:val="00781D4D"/>
    <w:rsid w:val="007844FB"/>
    <w:rsid w:val="007858F5"/>
    <w:rsid w:val="00785E2E"/>
    <w:rsid w:val="00786A70"/>
    <w:rsid w:val="00787464"/>
    <w:rsid w:val="00787990"/>
    <w:rsid w:val="00790FD9"/>
    <w:rsid w:val="0079132C"/>
    <w:rsid w:val="00792069"/>
    <w:rsid w:val="00792129"/>
    <w:rsid w:val="00792333"/>
    <w:rsid w:val="00792FBC"/>
    <w:rsid w:val="00793404"/>
    <w:rsid w:val="007936BC"/>
    <w:rsid w:val="007957C4"/>
    <w:rsid w:val="00795AC3"/>
    <w:rsid w:val="007963F9"/>
    <w:rsid w:val="007965B7"/>
    <w:rsid w:val="0079AFA0"/>
    <w:rsid w:val="007A1DA0"/>
    <w:rsid w:val="007A324E"/>
    <w:rsid w:val="007A4901"/>
    <w:rsid w:val="007A52CB"/>
    <w:rsid w:val="007A6325"/>
    <w:rsid w:val="007A70A5"/>
    <w:rsid w:val="007A7D87"/>
    <w:rsid w:val="007B08B1"/>
    <w:rsid w:val="007B2116"/>
    <w:rsid w:val="007B307E"/>
    <w:rsid w:val="007B3D9B"/>
    <w:rsid w:val="007B5A73"/>
    <w:rsid w:val="007B6659"/>
    <w:rsid w:val="007B766C"/>
    <w:rsid w:val="007B7BF4"/>
    <w:rsid w:val="007C08CC"/>
    <w:rsid w:val="007C13FA"/>
    <w:rsid w:val="007C173B"/>
    <w:rsid w:val="007C200A"/>
    <w:rsid w:val="007C2698"/>
    <w:rsid w:val="007C3342"/>
    <w:rsid w:val="007C3C68"/>
    <w:rsid w:val="007C4A67"/>
    <w:rsid w:val="007C504C"/>
    <w:rsid w:val="007D0203"/>
    <w:rsid w:val="007D0C92"/>
    <w:rsid w:val="007D1C45"/>
    <w:rsid w:val="007D3434"/>
    <w:rsid w:val="007D3736"/>
    <w:rsid w:val="007D3DCE"/>
    <w:rsid w:val="007D3F37"/>
    <w:rsid w:val="007D4081"/>
    <w:rsid w:val="007D472A"/>
    <w:rsid w:val="007D621B"/>
    <w:rsid w:val="007D6AB1"/>
    <w:rsid w:val="007D6BA2"/>
    <w:rsid w:val="007D6BE0"/>
    <w:rsid w:val="007D7052"/>
    <w:rsid w:val="007D740E"/>
    <w:rsid w:val="007D78F7"/>
    <w:rsid w:val="007E0721"/>
    <w:rsid w:val="007E0ED6"/>
    <w:rsid w:val="007E10E7"/>
    <w:rsid w:val="007E1882"/>
    <w:rsid w:val="007E3304"/>
    <w:rsid w:val="007E63E1"/>
    <w:rsid w:val="007E661C"/>
    <w:rsid w:val="007E6B80"/>
    <w:rsid w:val="007E7E6D"/>
    <w:rsid w:val="007ECF45"/>
    <w:rsid w:val="007F0365"/>
    <w:rsid w:val="007F045C"/>
    <w:rsid w:val="007F093C"/>
    <w:rsid w:val="007F0950"/>
    <w:rsid w:val="007F15AE"/>
    <w:rsid w:val="007F1D51"/>
    <w:rsid w:val="007F2030"/>
    <w:rsid w:val="007F23DD"/>
    <w:rsid w:val="007F46FC"/>
    <w:rsid w:val="007F4878"/>
    <w:rsid w:val="007F6E08"/>
    <w:rsid w:val="007F7190"/>
    <w:rsid w:val="007F720D"/>
    <w:rsid w:val="007F7662"/>
    <w:rsid w:val="007F7A80"/>
    <w:rsid w:val="007F7B94"/>
    <w:rsid w:val="00800A81"/>
    <w:rsid w:val="00800AC1"/>
    <w:rsid w:val="00801016"/>
    <w:rsid w:val="0080602C"/>
    <w:rsid w:val="00806475"/>
    <w:rsid w:val="00806585"/>
    <w:rsid w:val="00806AD7"/>
    <w:rsid w:val="00806BBD"/>
    <w:rsid w:val="00806FD6"/>
    <w:rsid w:val="008111C6"/>
    <w:rsid w:val="00811894"/>
    <w:rsid w:val="00811AD7"/>
    <w:rsid w:val="008121C6"/>
    <w:rsid w:val="00812705"/>
    <w:rsid w:val="008129F6"/>
    <w:rsid w:val="008138B1"/>
    <w:rsid w:val="00814042"/>
    <w:rsid w:val="008140B3"/>
    <w:rsid w:val="008159DE"/>
    <w:rsid w:val="008166C2"/>
    <w:rsid w:val="008167AA"/>
    <w:rsid w:val="00816F8B"/>
    <w:rsid w:val="008171EF"/>
    <w:rsid w:val="00817712"/>
    <w:rsid w:val="0081774A"/>
    <w:rsid w:val="008204AB"/>
    <w:rsid w:val="00820773"/>
    <w:rsid w:val="00821781"/>
    <w:rsid w:val="0082278B"/>
    <w:rsid w:val="00823474"/>
    <w:rsid w:val="00824AD7"/>
    <w:rsid w:val="00824DCA"/>
    <w:rsid w:val="00826C3B"/>
    <w:rsid w:val="008273C7"/>
    <w:rsid w:val="008275FC"/>
    <w:rsid w:val="008306D2"/>
    <w:rsid w:val="00831883"/>
    <w:rsid w:val="008334E6"/>
    <w:rsid w:val="00834D64"/>
    <w:rsid w:val="00835938"/>
    <w:rsid w:val="00836A4C"/>
    <w:rsid w:val="00836D84"/>
    <w:rsid w:val="00840A0B"/>
    <w:rsid w:val="00840BA1"/>
    <w:rsid w:val="00841212"/>
    <w:rsid w:val="00843110"/>
    <w:rsid w:val="008435C3"/>
    <w:rsid w:val="0084387A"/>
    <w:rsid w:val="008438AF"/>
    <w:rsid w:val="0084456B"/>
    <w:rsid w:val="00845F14"/>
    <w:rsid w:val="008461C6"/>
    <w:rsid w:val="00846BD7"/>
    <w:rsid w:val="0084766A"/>
    <w:rsid w:val="00847D57"/>
    <w:rsid w:val="00850796"/>
    <w:rsid w:val="008515C2"/>
    <w:rsid w:val="00851623"/>
    <w:rsid w:val="008523D2"/>
    <w:rsid w:val="00852C2D"/>
    <w:rsid w:val="008532F1"/>
    <w:rsid w:val="008534F4"/>
    <w:rsid w:val="008542F4"/>
    <w:rsid w:val="00861291"/>
    <w:rsid w:val="00862504"/>
    <w:rsid w:val="0086295B"/>
    <w:rsid w:val="00862BC0"/>
    <w:rsid w:val="00862FB3"/>
    <w:rsid w:val="00864B6F"/>
    <w:rsid w:val="008651FB"/>
    <w:rsid w:val="008653BA"/>
    <w:rsid w:val="00865A2F"/>
    <w:rsid w:val="00865CD9"/>
    <w:rsid w:val="00865D87"/>
    <w:rsid w:val="008662B6"/>
    <w:rsid w:val="00866B66"/>
    <w:rsid w:val="00867BFE"/>
    <w:rsid w:val="0087000E"/>
    <w:rsid w:val="00870402"/>
    <w:rsid w:val="0087074C"/>
    <w:rsid w:val="00871BB6"/>
    <w:rsid w:val="00871FA9"/>
    <w:rsid w:val="00872023"/>
    <w:rsid w:val="00872159"/>
    <w:rsid w:val="00872CCB"/>
    <w:rsid w:val="00873F76"/>
    <w:rsid w:val="00874A2E"/>
    <w:rsid w:val="0087532F"/>
    <w:rsid w:val="00875F64"/>
    <w:rsid w:val="00876C59"/>
    <w:rsid w:val="00876DEB"/>
    <w:rsid w:val="0087726F"/>
    <w:rsid w:val="0087791D"/>
    <w:rsid w:val="0087869C"/>
    <w:rsid w:val="00880372"/>
    <w:rsid w:val="00880B7A"/>
    <w:rsid w:val="00880E46"/>
    <w:rsid w:val="00880EFD"/>
    <w:rsid w:val="0088139E"/>
    <w:rsid w:val="008818DE"/>
    <w:rsid w:val="00881D3E"/>
    <w:rsid w:val="00882257"/>
    <w:rsid w:val="00882613"/>
    <w:rsid w:val="00882D2F"/>
    <w:rsid w:val="00883D3E"/>
    <w:rsid w:val="00884278"/>
    <w:rsid w:val="00886421"/>
    <w:rsid w:val="00886E36"/>
    <w:rsid w:val="00887493"/>
    <w:rsid w:val="00887FCD"/>
    <w:rsid w:val="0089010C"/>
    <w:rsid w:val="00891687"/>
    <w:rsid w:val="00892031"/>
    <w:rsid w:val="008943A0"/>
    <w:rsid w:val="00894583"/>
    <w:rsid w:val="00894938"/>
    <w:rsid w:val="00894C16"/>
    <w:rsid w:val="00895185"/>
    <w:rsid w:val="00895194"/>
    <w:rsid w:val="00895289"/>
    <w:rsid w:val="00895AC0"/>
    <w:rsid w:val="00896761"/>
    <w:rsid w:val="008969C5"/>
    <w:rsid w:val="008970C4"/>
    <w:rsid w:val="008977C7"/>
    <w:rsid w:val="00897A20"/>
    <w:rsid w:val="008A127B"/>
    <w:rsid w:val="008A27C7"/>
    <w:rsid w:val="008A349E"/>
    <w:rsid w:val="008A4859"/>
    <w:rsid w:val="008A48D2"/>
    <w:rsid w:val="008A49A2"/>
    <w:rsid w:val="008A4B5A"/>
    <w:rsid w:val="008A52B0"/>
    <w:rsid w:val="008A5A11"/>
    <w:rsid w:val="008A5E92"/>
    <w:rsid w:val="008A6967"/>
    <w:rsid w:val="008B0CFA"/>
    <w:rsid w:val="008B1A80"/>
    <w:rsid w:val="008B232E"/>
    <w:rsid w:val="008B2D50"/>
    <w:rsid w:val="008B30D2"/>
    <w:rsid w:val="008B35D2"/>
    <w:rsid w:val="008B3621"/>
    <w:rsid w:val="008B379F"/>
    <w:rsid w:val="008B3FEC"/>
    <w:rsid w:val="008B5C95"/>
    <w:rsid w:val="008B5D5E"/>
    <w:rsid w:val="008B67CA"/>
    <w:rsid w:val="008B705A"/>
    <w:rsid w:val="008C0CEF"/>
    <w:rsid w:val="008C46F4"/>
    <w:rsid w:val="008C4B91"/>
    <w:rsid w:val="008C648C"/>
    <w:rsid w:val="008C6E23"/>
    <w:rsid w:val="008C7192"/>
    <w:rsid w:val="008D0569"/>
    <w:rsid w:val="008D069F"/>
    <w:rsid w:val="008D0FAA"/>
    <w:rsid w:val="008D1B21"/>
    <w:rsid w:val="008D35AC"/>
    <w:rsid w:val="008D3B10"/>
    <w:rsid w:val="008D3D90"/>
    <w:rsid w:val="008D44EA"/>
    <w:rsid w:val="008D587C"/>
    <w:rsid w:val="008D5E19"/>
    <w:rsid w:val="008D5F10"/>
    <w:rsid w:val="008D6062"/>
    <w:rsid w:val="008D6246"/>
    <w:rsid w:val="008D7630"/>
    <w:rsid w:val="008D7FD2"/>
    <w:rsid w:val="008E1034"/>
    <w:rsid w:val="008E136D"/>
    <w:rsid w:val="008E23D8"/>
    <w:rsid w:val="008E31F0"/>
    <w:rsid w:val="008E589B"/>
    <w:rsid w:val="008E59A2"/>
    <w:rsid w:val="008E6240"/>
    <w:rsid w:val="008E6DF5"/>
    <w:rsid w:val="008E7A0A"/>
    <w:rsid w:val="008F0349"/>
    <w:rsid w:val="008F1F56"/>
    <w:rsid w:val="008F1FA4"/>
    <w:rsid w:val="008F2457"/>
    <w:rsid w:val="008F3498"/>
    <w:rsid w:val="008F34B0"/>
    <w:rsid w:val="008F3797"/>
    <w:rsid w:val="008F4A6A"/>
    <w:rsid w:val="008F5C85"/>
    <w:rsid w:val="008F60ED"/>
    <w:rsid w:val="008F788B"/>
    <w:rsid w:val="008F7C3B"/>
    <w:rsid w:val="00901535"/>
    <w:rsid w:val="0090169C"/>
    <w:rsid w:val="00902044"/>
    <w:rsid w:val="009035BE"/>
    <w:rsid w:val="00903BC8"/>
    <w:rsid w:val="00903D39"/>
    <w:rsid w:val="00903FEC"/>
    <w:rsid w:val="00905F55"/>
    <w:rsid w:val="009061BC"/>
    <w:rsid w:val="00906A9A"/>
    <w:rsid w:val="00906C9B"/>
    <w:rsid w:val="0090704F"/>
    <w:rsid w:val="00907143"/>
    <w:rsid w:val="009072A3"/>
    <w:rsid w:val="009073AA"/>
    <w:rsid w:val="009100BF"/>
    <w:rsid w:val="00910C23"/>
    <w:rsid w:val="0091184E"/>
    <w:rsid w:val="00911B71"/>
    <w:rsid w:val="00911BAB"/>
    <w:rsid w:val="009127AD"/>
    <w:rsid w:val="00912F34"/>
    <w:rsid w:val="0091528C"/>
    <w:rsid w:val="0092030A"/>
    <w:rsid w:val="009208BF"/>
    <w:rsid w:val="00920D68"/>
    <w:rsid w:val="009216A7"/>
    <w:rsid w:val="00921AA5"/>
    <w:rsid w:val="00923519"/>
    <w:rsid w:val="00923F79"/>
    <w:rsid w:val="0092414D"/>
    <w:rsid w:val="00924A07"/>
    <w:rsid w:val="009269D3"/>
    <w:rsid w:val="00926FB0"/>
    <w:rsid w:val="00927E03"/>
    <w:rsid w:val="00930C4B"/>
    <w:rsid w:val="00931465"/>
    <w:rsid w:val="00931B13"/>
    <w:rsid w:val="009330AA"/>
    <w:rsid w:val="00933297"/>
    <w:rsid w:val="00933692"/>
    <w:rsid w:val="009338D0"/>
    <w:rsid w:val="00933F35"/>
    <w:rsid w:val="009356C4"/>
    <w:rsid w:val="009368B8"/>
    <w:rsid w:val="009370D6"/>
    <w:rsid w:val="0094009F"/>
    <w:rsid w:val="00941B65"/>
    <w:rsid w:val="009426B7"/>
    <w:rsid w:val="00945510"/>
    <w:rsid w:val="00945734"/>
    <w:rsid w:val="00946689"/>
    <w:rsid w:val="009468EE"/>
    <w:rsid w:val="00946BCF"/>
    <w:rsid w:val="009470D5"/>
    <w:rsid w:val="00947393"/>
    <w:rsid w:val="009474DB"/>
    <w:rsid w:val="009510B6"/>
    <w:rsid w:val="009511EF"/>
    <w:rsid w:val="00951A0C"/>
    <w:rsid w:val="00952E77"/>
    <w:rsid w:val="00953176"/>
    <w:rsid w:val="00953C0F"/>
    <w:rsid w:val="00953C74"/>
    <w:rsid w:val="009543D8"/>
    <w:rsid w:val="00954E8C"/>
    <w:rsid w:val="00956573"/>
    <w:rsid w:val="00956F47"/>
    <w:rsid w:val="009579B2"/>
    <w:rsid w:val="00961C66"/>
    <w:rsid w:val="00961D0F"/>
    <w:rsid w:val="009626E1"/>
    <w:rsid w:val="00963C82"/>
    <w:rsid w:val="00964E23"/>
    <w:rsid w:val="0096628A"/>
    <w:rsid w:val="00966A8D"/>
    <w:rsid w:val="00967192"/>
    <w:rsid w:val="00967409"/>
    <w:rsid w:val="00967A3B"/>
    <w:rsid w:val="0097000E"/>
    <w:rsid w:val="00970D1C"/>
    <w:rsid w:val="009718DC"/>
    <w:rsid w:val="0097246A"/>
    <w:rsid w:val="0097338F"/>
    <w:rsid w:val="009762ED"/>
    <w:rsid w:val="0097710F"/>
    <w:rsid w:val="00977CFB"/>
    <w:rsid w:val="0097FE31"/>
    <w:rsid w:val="00980B34"/>
    <w:rsid w:val="0098151B"/>
    <w:rsid w:val="009817C3"/>
    <w:rsid w:val="00981F46"/>
    <w:rsid w:val="00982EDA"/>
    <w:rsid w:val="0098499C"/>
    <w:rsid w:val="00984A0B"/>
    <w:rsid w:val="009853AB"/>
    <w:rsid w:val="00985ED5"/>
    <w:rsid w:val="009862D3"/>
    <w:rsid w:val="00987199"/>
    <w:rsid w:val="00987266"/>
    <w:rsid w:val="00987B8C"/>
    <w:rsid w:val="00987D71"/>
    <w:rsid w:val="00987D7A"/>
    <w:rsid w:val="0098E215"/>
    <w:rsid w:val="009904D3"/>
    <w:rsid w:val="00991AC2"/>
    <w:rsid w:val="0099220C"/>
    <w:rsid w:val="009929DD"/>
    <w:rsid w:val="009946AD"/>
    <w:rsid w:val="00994F50"/>
    <w:rsid w:val="009952B3"/>
    <w:rsid w:val="0099614B"/>
    <w:rsid w:val="00996256"/>
    <w:rsid w:val="00996A00"/>
    <w:rsid w:val="00996B73"/>
    <w:rsid w:val="00997F81"/>
    <w:rsid w:val="009A139B"/>
    <w:rsid w:val="009A161E"/>
    <w:rsid w:val="009A1804"/>
    <w:rsid w:val="009A1BA3"/>
    <w:rsid w:val="009A1BC7"/>
    <w:rsid w:val="009A1FCA"/>
    <w:rsid w:val="009A2C75"/>
    <w:rsid w:val="009A2EF6"/>
    <w:rsid w:val="009A3AF3"/>
    <w:rsid w:val="009A3D27"/>
    <w:rsid w:val="009A45FC"/>
    <w:rsid w:val="009A47B1"/>
    <w:rsid w:val="009A4999"/>
    <w:rsid w:val="009A4AA1"/>
    <w:rsid w:val="009A55F2"/>
    <w:rsid w:val="009A5910"/>
    <w:rsid w:val="009A71FC"/>
    <w:rsid w:val="009A7CDD"/>
    <w:rsid w:val="009B152B"/>
    <w:rsid w:val="009B259D"/>
    <w:rsid w:val="009B2BF3"/>
    <w:rsid w:val="009B452E"/>
    <w:rsid w:val="009B498D"/>
    <w:rsid w:val="009B5376"/>
    <w:rsid w:val="009B61F2"/>
    <w:rsid w:val="009B654E"/>
    <w:rsid w:val="009B6962"/>
    <w:rsid w:val="009B6F28"/>
    <w:rsid w:val="009B7127"/>
    <w:rsid w:val="009B76EB"/>
    <w:rsid w:val="009B77A5"/>
    <w:rsid w:val="009BD60B"/>
    <w:rsid w:val="009C4945"/>
    <w:rsid w:val="009C510D"/>
    <w:rsid w:val="009C54BF"/>
    <w:rsid w:val="009C68C3"/>
    <w:rsid w:val="009D0914"/>
    <w:rsid w:val="009D16C3"/>
    <w:rsid w:val="009D1C0A"/>
    <w:rsid w:val="009D30F7"/>
    <w:rsid w:val="009D4EB5"/>
    <w:rsid w:val="009D540C"/>
    <w:rsid w:val="009D7920"/>
    <w:rsid w:val="009D7F27"/>
    <w:rsid w:val="009E0022"/>
    <w:rsid w:val="009E10A9"/>
    <w:rsid w:val="009E238A"/>
    <w:rsid w:val="009E2918"/>
    <w:rsid w:val="009E3330"/>
    <w:rsid w:val="009E3A1C"/>
    <w:rsid w:val="009E3D47"/>
    <w:rsid w:val="009E487E"/>
    <w:rsid w:val="009E4E26"/>
    <w:rsid w:val="009E4E74"/>
    <w:rsid w:val="009E5A40"/>
    <w:rsid w:val="009E5C38"/>
    <w:rsid w:val="009E6905"/>
    <w:rsid w:val="009E776B"/>
    <w:rsid w:val="009E7A8D"/>
    <w:rsid w:val="009F0964"/>
    <w:rsid w:val="009F0ADE"/>
    <w:rsid w:val="009F1330"/>
    <w:rsid w:val="009F1518"/>
    <w:rsid w:val="009F1F9F"/>
    <w:rsid w:val="009F2669"/>
    <w:rsid w:val="009F28E7"/>
    <w:rsid w:val="009F346C"/>
    <w:rsid w:val="009F35F9"/>
    <w:rsid w:val="009F56CB"/>
    <w:rsid w:val="009F6300"/>
    <w:rsid w:val="009F6C2B"/>
    <w:rsid w:val="009F7014"/>
    <w:rsid w:val="009F7B05"/>
    <w:rsid w:val="009FE2F3"/>
    <w:rsid w:val="00A00113"/>
    <w:rsid w:val="00A00D15"/>
    <w:rsid w:val="00A0102A"/>
    <w:rsid w:val="00A02F2B"/>
    <w:rsid w:val="00A03461"/>
    <w:rsid w:val="00A036A2"/>
    <w:rsid w:val="00A03E45"/>
    <w:rsid w:val="00A04426"/>
    <w:rsid w:val="00A049DE"/>
    <w:rsid w:val="00A05198"/>
    <w:rsid w:val="00A0552F"/>
    <w:rsid w:val="00A055AE"/>
    <w:rsid w:val="00A06838"/>
    <w:rsid w:val="00A0717B"/>
    <w:rsid w:val="00A0728B"/>
    <w:rsid w:val="00A07C18"/>
    <w:rsid w:val="00A07D06"/>
    <w:rsid w:val="00A12FEB"/>
    <w:rsid w:val="00A135A5"/>
    <w:rsid w:val="00A138A3"/>
    <w:rsid w:val="00A1684A"/>
    <w:rsid w:val="00A16CC1"/>
    <w:rsid w:val="00A16EB7"/>
    <w:rsid w:val="00A16F1E"/>
    <w:rsid w:val="00A17281"/>
    <w:rsid w:val="00A17368"/>
    <w:rsid w:val="00A1D14B"/>
    <w:rsid w:val="00A208DD"/>
    <w:rsid w:val="00A20D7B"/>
    <w:rsid w:val="00A20DE5"/>
    <w:rsid w:val="00A21521"/>
    <w:rsid w:val="00A21CBC"/>
    <w:rsid w:val="00A2364F"/>
    <w:rsid w:val="00A2404E"/>
    <w:rsid w:val="00A24C7B"/>
    <w:rsid w:val="00A24D53"/>
    <w:rsid w:val="00A25142"/>
    <w:rsid w:val="00A260DB"/>
    <w:rsid w:val="00A2623B"/>
    <w:rsid w:val="00A26246"/>
    <w:rsid w:val="00A26F2D"/>
    <w:rsid w:val="00A26FEC"/>
    <w:rsid w:val="00A31498"/>
    <w:rsid w:val="00A31DEE"/>
    <w:rsid w:val="00A33479"/>
    <w:rsid w:val="00A33481"/>
    <w:rsid w:val="00A34E7B"/>
    <w:rsid w:val="00A35002"/>
    <w:rsid w:val="00A354A4"/>
    <w:rsid w:val="00A35613"/>
    <w:rsid w:val="00A3575E"/>
    <w:rsid w:val="00A36E7E"/>
    <w:rsid w:val="00A37824"/>
    <w:rsid w:val="00A3F343"/>
    <w:rsid w:val="00A40375"/>
    <w:rsid w:val="00A41260"/>
    <w:rsid w:val="00A4186D"/>
    <w:rsid w:val="00A44E03"/>
    <w:rsid w:val="00A460B8"/>
    <w:rsid w:val="00A47B24"/>
    <w:rsid w:val="00A50A56"/>
    <w:rsid w:val="00A5117F"/>
    <w:rsid w:val="00A532E1"/>
    <w:rsid w:val="00A53959"/>
    <w:rsid w:val="00A539A2"/>
    <w:rsid w:val="00A55C11"/>
    <w:rsid w:val="00A55E97"/>
    <w:rsid w:val="00A563E8"/>
    <w:rsid w:val="00A56B84"/>
    <w:rsid w:val="00A60A94"/>
    <w:rsid w:val="00A60ABD"/>
    <w:rsid w:val="00A61511"/>
    <w:rsid w:val="00A61569"/>
    <w:rsid w:val="00A62A0D"/>
    <w:rsid w:val="00A62EA5"/>
    <w:rsid w:val="00A63829"/>
    <w:rsid w:val="00A63DF5"/>
    <w:rsid w:val="00A6576E"/>
    <w:rsid w:val="00A66D1C"/>
    <w:rsid w:val="00A671EF"/>
    <w:rsid w:val="00A6768B"/>
    <w:rsid w:val="00A701B9"/>
    <w:rsid w:val="00A71023"/>
    <w:rsid w:val="00A74A68"/>
    <w:rsid w:val="00A75200"/>
    <w:rsid w:val="00A75492"/>
    <w:rsid w:val="00A757A1"/>
    <w:rsid w:val="00A75C11"/>
    <w:rsid w:val="00A75D59"/>
    <w:rsid w:val="00A846D4"/>
    <w:rsid w:val="00A84A80"/>
    <w:rsid w:val="00A84A8E"/>
    <w:rsid w:val="00A84D8E"/>
    <w:rsid w:val="00A86518"/>
    <w:rsid w:val="00A86B95"/>
    <w:rsid w:val="00A875E4"/>
    <w:rsid w:val="00A87D72"/>
    <w:rsid w:val="00A87EE0"/>
    <w:rsid w:val="00A9029F"/>
    <w:rsid w:val="00A9068F"/>
    <w:rsid w:val="00A91572"/>
    <w:rsid w:val="00A915B7"/>
    <w:rsid w:val="00A91BFD"/>
    <w:rsid w:val="00A9215D"/>
    <w:rsid w:val="00A921C6"/>
    <w:rsid w:val="00A92523"/>
    <w:rsid w:val="00A92D0F"/>
    <w:rsid w:val="00A936A3"/>
    <w:rsid w:val="00A93927"/>
    <w:rsid w:val="00A94E7F"/>
    <w:rsid w:val="00A95E7A"/>
    <w:rsid w:val="00A974EE"/>
    <w:rsid w:val="00AA0296"/>
    <w:rsid w:val="00AA14AB"/>
    <w:rsid w:val="00AA1752"/>
    <w:rsid w:val="00AA1B20"/>
    <w:rsid w:val="00AA22BF"/>
    <w:rsid w:val="00AA34B2"/>
    <w:rsid w:val="00AA3741"/>
    <w:rsid w:val="00AA4455"/>
    <w:rsid w:val="00AA46F0"/>
    <w:rsid w:val="00AA4832"/>
    <w:rsid w:val="00AA711D"/>
    <w:rsid w:val="00AA771A"/>
    <w:rsid w:val="00AB17BA"/>
    <w:rsid w:val="00AB1818"/>
    <w:rsid w:val="00AB36D3"/>
    <w:rsid w:val="00AB3763"/>
    <w:rsid w:val="00AB4059"/>
    <w:rsid w:val="00AB55B4"/>
    <w:rsid w:val="00AB568C"/>
    <w:rsid w:val="00AB6D95"/>
    <w:rsid w:val="00AC01D7"/>
    <w:rsid w:val="00AC03F7"/>
    <w:rsid w:val="00AC0A1D"/>
    <w:rsid w:val="00AC2100"/>
    <w:rsid w:val="00AC21D4"/>
    <w:rsid w:val="00AC2824"/>
    <w:rsid w:val="00AC357E"/>
    <w:rsid w:val="00AC39DF"/>
    <w:rsid w:val="00AC4DBB"/>
    <w:rsid w:val="00AC5041"/>
    <w:rsid w:val="00AC505A"/>
    <w:rsid w:val="00AC567B"/>
    <w:rsid w:val="00AC638C"/>
    <w:rsid w:val="00AC6E8F"/>
    <w:rsid w:val="00AC6E91"/>
    <w:rsid w:val="00AC7D60"/>
    <w:rsid w:val="00AD0987"/>
    <w:rsid w:val="00AD0BEB"/>
    <w:rsid w:val="00AD0DE6"/>
    <w:rsid w:val="00AD15F4"/>
    <w:rsid w:val="00AD1B72"/>
    <w:rsid w:val="00AD20BD"/>
    <w:rsid w:val="00AD2D46"/>
    <w:rsid w:val="00AD316C"/>
    <w:rsid w:val="00AD3606"/>
    <w:rsid w:val="00AD36BF"/>
    <w:rsid w:val="00AD38CC"/>
    <w:rsid w:val="00AD39F4"/>
    <w:rsid w:val="00AD3D16"/>
    <w:rsid w:val="00AD41E1"/>
    <w:rsid w:val="00AD54D7"/>
    <w:rsid w:val="00AD57AF"/>
    <w:rsid w:val="00AD652D"/>
    <w:rsid w:val="00AD67BA"/>
    <w:rsid w:val="00AD697A"/>
    <w:rsid w:val="00AD786F"/>
    <w:rsid w:val="00AE2F17"/>
    <w:rsid w:val="00AE378E"/>
    <w:rsid w:val="00AE4838"/>
    <w:rsid w:val="00AE5E54"/>
    <w:rsid w:val="00AE71A2"/>
    <w:rsid w:val="00AF0389"/>
    <w:rsid w:val="00AF0A2F"/>
    <w:rsid w:val="00AF370A"/>
    <w:rsid w:val="00AF3FF4"/>
    <w:rsid w:val="00AF4805"/>
    <w:rsid w:val="00AF7E42"/>
    <w:rsid w:val="00B0053B"/>
    <w:rsid w:val="00B02312"/>
    <w:rsid w:val="00B02468"/>
    <w:rsid w:val="00B02BC6"/>
    <w:rsid w:val="00B03AF4"/>
    <w:rsid w:val="00B0522E"/>
    <w:rsid w:val="00B06131"/>
    <w:rsid w:val="00B074EF"/>
    <w:rsid w:val="00B07AE4"/>
    <w:rsid w:val="00B07ECD"/>
    <w:rsid w:val="00B11CD8"/>
    <w:rsid w:val="00B12312"/>
    <w:rsid w:val="00B133BD"/>
    <w:rsid w:val="00B158F9"/>
    <w:rsid w:val="00B16C7B"/>
    <w:rsid w:val="00B177C9"/>
    <w:rsid w:val="00B1D94C"/>
    <w:rsid w:val="00B20A0A"/>
    <w:rsid w:val="00B20BC5"/>
    <w:rsid w:val="00B21DBC"/>
    <w:rsid w:val="00B22D2C"/>
    <w:rsid w:val="00B23786"/>
    <w:rsid w:val="00B244F2"/>
    <w:rsid w:val="00B24D79"/>
    <w:rsid w:val="00B24D7C"/>
    <w:rsid w:val="00B265D1"/>
    <w:rsid w:val="00B26EBA"/>
    <w:rsid w:val="00B274E5"/>
    <w:rsid w:val="00B27A05"/>
    <w:rsid w:val="00B27F36"/>
    <w:rsid w:val="00B30362"/>
    <w:rsid w:val="00B305DA"/>
    <w:rsid w:val="00B31703"/>
    <w:rsid w:val="00B321FB"/>
    <w:rsid w:val="00B324D8"/>
    <w:rsid w:val="00B332BB"/>
    <w:rsid w:val="00B33754"/>
    <w:rsid w:val="00B33FC7"/>
    <w:rsid w:val="00B34556"/>
    <w:rsid w:val="00B35BF2"/>
    <w:rsid w:val="00B36187"/>
    <w:rsid w:val="00B36928"/>
    <w:rsid w:val="00B37685"/>
    <w:rsid w:val="00B37A3F"/>
    <w:rsid w:val="00B4066F"/>
    <w:rsid w:val="00B4096B"/>
    <w:rsid w:val="00B40D5E"/>
    <w:rsid w:val="00B4109F"/>
    <w:rsid w:val="00B415F9"/>
    <w:rsid w:val="00B418A7"/>
    <w:rsid w:val="00B421A0"/>
    <w:rsid w:val="00B42B52"/>
    <w:rsid w:val="00B437FB"/>
    <w:rsid w:val="00B43C93"/>
    <w:rsid w:val="00B442BB"/>
    <w:rsid w:val="00B444C5"/>
    <w:rsid w:val="00B44B70"/>
    <w:rsid w:val="00B44BB2"/>
    <w:rsid w:val="00B46A3D"/>
    <w:rsid w:val="00B518CD"/>
    <w:rsid w:val="00B52323"/>
    <w:rsid w:val="00B54226"/>
    <w:rsid w:val="00B5430F"/>
    <w:rsid w:val="00B5735C"/>
    <w:rsid w:val="00B5786D"/>
    <w:rsid w:val="00B57A8F"/>
    <w:rsid w:val="00B60197"/>
    <w:rsid w:val="00B6329B"/>
    <w:rsid w:val="00B64190"/>
    <w:rsid w:val="00B64245"/>
    <w:rsid w:val="00B65C1B"/>
    <w:rsid w:val="00B66DE8"/>
    <w:rsid w:val="00B7150E"/>
    <w:rsid w:val="00B71A11"/>
    <w:rsid w:val="00B71E0E"/>
    <w:rsid w:val="00B72AF9"/>
    <w:rsid w:val="00B730FC"/>
    <w:rsid w:val="00B7354E"/>
    <w:rsid w:val="00B74487"/>
    <w:rsid w:val="00B74AD5"/>
    <w:rsid w:val="00B75FA2"/>
    <w:rsid w:val="00B766B7"/>
    <w:rsid w:val="00B7685A"/>
    <w:rsid w:val="00B76DA7"/>
    <w:rsid w:val="00B7758C"/>
    <w:rsid w:val="00B77A4B"/>
    <w:rsid w:val="00B77CEF"/>
    <w:rsid w:val="00B80552"/>
    <w:rsid w:val="00B80F60"/>
    <w:rsid w:val="00B81D86"/>
    <w:rsid w:val="00B82929"/>
    <w:rsid w:val="00B83CF7"/>
    <w:rsid w:val="00B8486A"/>
    <w:rsid w:val="00B8499E"/>
    <w:rsid w:val="00B8502F"/>
    <w:rsid w:val="00B85A79"/>
    <w:rsid w:val="00B85F0B"/>
    <w:rsid w:val="00B8696B"/>
    <w:rsid w:val="00B869E4"/>
    <w:rsid w:val="00B874F0"/>
    <w:rsid w:val="00B90289"/>
    <w:rsid w:val="00B902FC"/>
    <w:rsid w:val="00B906A3"/>
    <w:rsid w:val="00B90E66"/>
    <w:rsid w:val="00B91962"/>
    <w:rsid w:val="00B91E1C"/>
    <w:rsid w:val="00B927B2"/>
    <w:rsid w:val="00B95EAD"/>
    <w:rsid w:val="00BA00E1"/>
    <w:rsid w:val="00BA04D0"/>
    <w:rsid w:val="00BA08AA"/>
    <w:rsid w:val="00BA14F1"/>
    <w:rsid w:val="00BA2594"/>
    <w:rsid w:val="00BA2E46"/>
    <w:rsid w:val="00BA395F"/>
    <w:rsid w:val="00BA5F33"/>
    <w:rsid w:val="00BA6809"/>
    <w:rsid w:val="00BA68F2"/>
    <w:rsid w:val="00BA6E9E"/>
    <w:rsid w:val="00BA7C0A"/>
    <w:rsid w:val="00BB039D"/>
    <w:rsid w:val="00BB073E"/>
    <w:rsid w:val="00BB116B"/>
    <w:rsid w:val="00BB1CE8"/>
    <w:rsid w:val="00BB3D58"/>
    <w:rsid w:val="00BB3FF3"/>
    <w:rsid w:val="00BB410D"/>
    <w:rsid w:val="00BB4AE4"/>
    <w:rsid w:val="00BB5184"/>
    <w:rsid w:val="00BB51E2"/>
    <w:rsid w:val="00BC002D"/>
    <w:rsid w:val="00BC03BB"/>
    <w:rsid w:val="00BC0847"/>
    <w:rsid w:val="00BC3593"/>
    <w:rsid w:val="00BC39E3"/>
    <w:rsid w:val="00BC3A6E"/>
    <w:rsid w:val="00BC40D1"/>
    <w:rsid w:val="00BC4192"/>
    <w:rsid w:val="00BC472C"/>
    <w:rsid w:val="00BC561F"/>
    <w:rsid w:val="00BC7E6D"/>
    <w:rsid w:val="00BD2924"/>
    <w:rsid w:val="00BD2CC5"/>
    <w:rsid w:val="00BD3AD7"/>
    <w:rsid w:val="00BD3B68"/>
    <w:rsid w:val="00BD5127"/>
    <w:rsid w:val="00BD5BA5"/>
    <w:rsid w:val="00BD640A"/>
    <w:rsid w:val="00BD6D9B"/>
    <w:rsid w:val="00BD76E9"/>
    <w:rsid w:val="00BE0C8D"/>
    <w:rsid w:val="00BE1418"/>
    <w:rsid w:val="00BE22A2"/>
    <w:rsid w:val="00BE29F1"/>
    <w:rsid w:val="00BE3619"/>
    <w:rsid w:val="00BE36B0"/>
    <w:rsid w:val="00BE4F0F"/>
    <w:rsid w:val="00BE55E1"/>
    <w:rsid w:val="00BE59BC"/>
    <w:rsid w:val="00BE5B48"/>
    <w:rsid w:val="00BE5FDC"/>
    <w:rsid w:val="00BE6662"/>
    <w:rsid w:val="00BE6E89"/>
    <w:rsid w:val="00BE77A2"/>
    <w:rsid w:val="00BF3541"/>
    <w:rsid w:val="00BF3A74"/>
    <w:rsid w:val="00BF3DC0"/>
    <w:rsid w:val="00BF419F"/>
    <w:rsid w:val="00BF43D5"/>
    <w:rsid w:val="00BF472E"/>
    <w:rsid w:val="00BF4D00"/>
    <w:rsid w:val="00BF546F"/>
    <w:rsid w:val="00BF59C3"/>
    <w:rsid w:val="00BF663B"/>
    <w:rsid w:val="00BF782B"/>
    <w:rsid w:val="00BF7A10"/>
    <w:rsid w:val="00BF7AB6"/>
    <w:rsid w:val="00C00A82"/>
    <w:rsid w:val="00C02146"/>
    <w:rsid w:val="00C02B1E"/>
    <w:rsid w:val="00C03074"/>
    <w:rsid w:val="00C04A29"/>
    <w:rsid w:val="00C052CC"/>
    <w:rsid w:val="00C056AD"/>
    <w:rsid w:val="00C05FD4"/>
    <w:rsid w:val="00C062EB"/>
    <w:rsid w:val="00C0667B"/>
    <w:rsid w:val="00C06BE7"/>
    <w:rsid w:val="00C078C5"/>
    <w:rsid w:val="00C07E3F"/>
    <w:rsid w:val="00C07EE9"/>
    <w:rsid w:val="00C10410"/>
    <w:rsid w:val="00C104C6"/>
    <w:rsid w:val="00C10DEF"/>
    <w:rsid w:val="00C118E9"/>
    <w:rsid w:val="00C11929"/>
    <w:rsid w:val="00C11B72"/>
    <w:rsid w:val="00C11D93"/>
    <w:rsid w:val="00C123AF"/>
    <w:rsid w:val="00C144F4"/>
    <w:rsid w:val="00C15EC0"/>
    <w:rsid w:val="00C16256"/>
    <w:rsid w:val="00C16DA3"/>
    <w:rsid w:val="00C17A26"/>
    <w:rsid w:val="00C20525"/>
    <w:rsid w:val="00C2195F"/>
    <w:rsid w:val="00C230C3"/>
    <w:rsid w:val="00C2347C"/>
    <w:rsid w:val="00C23A04"/>
    <w:rsid w:val="00C24066"/>
    <w:rsid w:val="00C24E6E"/>
    <w:rsid w:val="00C25076"/>
    <w:rsid w:val="00C25D85"/>
    <w:rsid w:val="00C2634D"/>
    <w:rsid w:val="00C27C1A"/>
    <w:rsid w:val="00C27C71"/>
    <w:rsid w:val="00C27DAA"/>
    <w:rsid w:val="00C27F30"/>
    <w:rsid w:val="00C30305"/>
    <w:rsid w:val="00C304C2"/>
    <w:rsid w:val="00C307B8"/>
    <w:rsid w:val="00C32973"/>
    <w:rsid w:val="00C32E05"/>
    <w:rsid w:val="00C3372F"/>
    <w:rsid w:val="00C338EF"/>
    <w:rsid w:val="00C3511B"/>
    <w:rsid w:val="00C36429"/>
    <w:rsid w:val="00C366F9"/>
    <w:rsid w:val="00C37814"/>
    <w:rsid w:val="00C41012"/>
    <w:rsid w:val="00C411FC"/>
    <w:rsid w:val="00C41404"/>
    <w:rsid w:val="00C41A05"/>
    <w:rsid w:val="00C42F18"/>
    <w:rsid w:val="00C43256"/>
    <w:rsid w:val="00C43543"/>
    <w:rsid w:val="00C44747"/>
    <w:rsid w:val="00C45576"/>
    <w:rsid w:val="00C45878"/>
    <w:rsid w:val="00C45F05"/>
    <w:rsid w:val="00C46273"/>
    <w:rsid w:val="00C46E5D"/>
    <w:rsid w:val="00C46F24"/>
    <w:rsid w:val="00C5153D"/>
    <w:rsid w:val="00C51A0E"/>
    <w:rsid w:val="00C539A2"/>
    <w:rsid w:val="00C550F3"/>
    <w:rsid w:val="00C55B00"/>
    <w:rsid w:val="00C55F55"/>
    <w:rsid w:val="00C5616A"/>
    <w:rsid w:val="00C56A0E"/>
    <w:rsid w:val="00C57202"/>
    <w:rsid w:val="00C575E1"/>
    <w:rsid w:val="00C57DDF"/>
    <w:rsid w:val="00C607D8"/>
    <w:rsid w:val="00C60BAB"/>
    <w:rsid w:val="00C6122C"/>
    <w:rsid w:val="00C61D00"/>
    <w:rsid w:val="00C623EF"/>
    <w:rsid w:val="00C6290D"/>
    <w:rsid w:val="00C62C6A"/>
    <w:rsid w:val="00C63094"/>
    <w:rsid w:val="00C63931"/>
    <w:rsid w:val="00C63EE2"/>
    <w:rsid w:val="00C64295"/>
    <w:rsid w:val="00C6433C"/>
    <w:rsid w:val="00C6440D"/>
    <w:rsid w:val="00C64B81"/>
    <w:rsid w:val="00C652D8"/>
    <w:rsid w:val="00C6729B"/>
    <w:rsid w:val="00C67AE5"/>
    <w:rsid w:val="00C70D28"/>
    <w:rsid w:val="00C7259D"/>
    <w:rsid w:val="00C73393"/>
    <w:rsid w:val="00C73918"/>
    <w:rsid w:val="00C73D51"/>
    <w:rsid w:val="00C73DC7"/>
    <w:rsid w:val="00C74320"/>
    <w:rsid w:val="00C74CA5"/>
    <w:rsid w:val="00C766B8"/>
    <w:rsid w:val="00C77771"/>
    <w:rsid w:val="00C77DA3"/>
    <w:rsid w:val="00C77DFC"/>
    <w:rsid w:val="00C800AC"/>
    <w:rsid w:val="00C80FEB"/>
    <w:rsid w:val="00C81AA7"/>
    <w:rsid w:val="00C81C24"/>
    <w:rsid w:val="00C82619"/>
    <w:rsid w:val="00C82973"/>
    <w:rsid w:val="00C82C45"/>
    <w:rsid w:val="00C833A7"/>
    <w:rsid w:val="00C85B96"/>
    <w:rsid w:val="00C8640B"/>
    <w:rsid w:val="00C871B0"/>
    <w:rsid w:val="00C92728"/>
    <w:rsid w:val="00C92A5C"/>
    <w:rsid w:val="00C92D7D"/>
    <w:rsid w:val="00C92DE9"/>
    <w:rsid w:val="00C9343F"/>
    <w:rsid w:val="00C937F0"/>
    <w:rsid w:val="00C93807"/>
    <w:rsid w:val="00C942AF"/>
    <w:rsid w:val="00C94F8A"/>
    <w:rsid w:val="00C9584F"/>
    <w:rsid w:val="00C9588F"/>
    <w:rsid w:val="00C9729F"/>
    <w:rsid w:val="00C97506"/>
    <w:rsid w:val="00C9CEDA"/>
    <w:rsid w:val="00CA07D3"/>
    <w:rsid w:val="00CA1306"/>
    <w:rsid w:val="00CA202D"/>
    <w:rsid w:val="00CA374F"/>
    <w:rsid w:val="00CA3801"/>
    <w:rsid w:val="00CA3C0F"/>
    <w:rsid w:val="00CA4187"/>
    <w:rsid w:val="00CA423D"/>
    <w:rsid w:val="00CA4EBE"/>
    <w:rsid w:val="00CA5001"/>
    <w:rsid w:val="00CA53E6"/>
    <w:rsid w:val="00CA75B1"/>
    <w:rsid w:val="00CB15A9"/>
    <w:rsid w:val="00CB1713"/>
    <w:rsid w:val="00CB23C1"/>
    <w:rsid w:val="00CB5517"/>
    <w:rsid w:val="00CB5984"/>
    <w:rsid w:val="00CB5A00"/>
    <w:rsid w:val="00CB7428"/>
    <w:rsid w:val="00CB7842"/>
    <w:rsid w:val="00CB7847"/>
    <w:rsid w:val="00CB7A8D"/>
    <w:rsid w:val="00CC0296"/>
    <w:rsid w:val="00CC069B"/>
    <w:rsid w:val="00CC1186"/>
    <w:rsid w:val="00CC1C30"/>
    <w:rsid w:val="00CC3326"/>
    <w:rsid w:val="00CC37A5"/>
    <w:rsid w:val="00CC3A6F"/>
    <w:rsid w:val="00CC400F"/>
    <w:rsid w:val="00CC6153"/>
    <w:rsid w:val="00CC78F9"/>
    <w:rsid w:val="00CC7B7D"/>
    <w:rsid w:val="00CD150F"/>
    <w:rsid w:val="00CD1D1E"/>
    <w:rsid w:val="00CD2BD8"/>
    <w:rsid w:val="00CD3BAE"/>
    <w:rsid w:val="00CD573E"/>
    <w:rsid w:val="00CD6DBC"/>
    <w:rsid w:val="00CE0D13"/>
    <w:rsid w:val="00CE16C5"/>
    <w:rsid w:val="00CE201E"/>
    <w:rsid w:val="00CE2BBF"/>
    <w:rsid w:val="00CE41E5"/>
    <w:rsid w:val="00CE4F70"/>
    <w:rsid w:val="00CE5053"/>
    <w:rsid w:val="00CE66C4"/>
    <w:rsid w:val="00CF0286"/>
    <w:rsid w:val="00CF1D6F"/>
    <w:rsid w:val="00CF26A3"/>
    <w:rsid w:val="00CF2D2B"/>
    <w:rsid w:val="00CF369D"/>
    <w:rsid w:val="00CF4BC5"/>
    <w:rsid w:val="00D0068B"/>
    <w:rsid w:val="00D00A0F"/>
    <w:rsid w:val="00D01690"/>
    <w:rsid w:val="00D02E61"/>
    <w:rsid w:val="00D031C4"/>
    <w:rsid w:val="00D03463"/>
    <w:rsid w:val="00D03E13"/>
    <w:rsid w:val="00D053F2"/>
    <w:rsid w:val="00D06464"/>
    <w:rsid w:val="00D06966"/>
    <w:rsid w:val="00D07A90"/>
    <w:rsid w:val="00D101A6"/>
    <w:rsid w:val="00D108DD"/>
    <w:rsid w:val="00D1141E"/>
    <w:rsid w:val="00D12467"/>
    <w:rsid w:val="00D1256A"/>
    <w:rsid w:val="00D12650"/>
    <w:rsid w:val="00D138A0"/>
    <w:rsid w:val="00D14CAD"/>
    <w:rsid w:val="00D176EB"/>
    <w:rsid w:val="00D179B3"/>
    <w:rsid w:val="00D205FD"/>
    <w:rsid w:val="00D20C6E"/>
    <w:rsid w:val="00D212A2"/>
    <w:rsid w:val="00D22BF5"/>
    <w:rsid w:val="00D23624"/>
    <w:rsid w:val="00D23DB1"/>
    <w:rsid w:val="00D24ACB"/>
    <w:rsid w:val="00D26063"/>
    <w:rsid w:val="00D27079"/>
    <w:rsid w:val="00D27573"/>
    <w:rsid w:val="00D30256"/>
    <w:rsid w:val="00D318BF"/>
    <w:rsid w:val="00D32793"/>
    <w:rsid w:val="00D331B5"/>
    <w:rsid w:val="00D3323E"/>
    <w:rsid w:val="00D33C4B"/>
    <w:rsid w:val="00D3403E"/>
    <w:rsid w:val="00D34E4C"/>
    <w:rsid w:val="00D359B0"/>
    <w:rsid w:val="00D35AC9"/>
    <w:rsid w:val="00D36545"/>
    <w:rsid w:val="00D368B6"/>
    <w:rsid w:val="00D370E6"/>
    <w:rsid w:val="00D40311"/>
    <w:rsid w:val="00D42805"/>
    <w:rsid w:val="00D441BD"/>
    <w:rsid w:val="00D44D9C"/>
    <w:rsid w:val="00D47CFF"/>
    <w:rsid w:val="00D5045F"/>
    <w:rsid w:val="00D50A7E"/>
    <w:rsid w:val="00D50F4A"/>
    <w:rsid w:val="00D5108B"/>
    <w:rsid w:val="00D519FF"/>
    <w:rsid w:val="00D51E18"/>
    <w:rsid w:val="00D53F44"/>
    <w:rsid w:val="00D5428D"/>
    <w:rsid w:val="00D54B51"/>
    <w:rsid w:val="00D54F1A"/>
    <w:rsid w:val="00D550FB"/>
    <w:rsid w:val="00D5650F"/>
    <w:rsid w:val="00D57B74"/>
    <w:rsid w:val="00D6028A"/>
    <w:rsid w:val="00D61BB4"/>
    <w:rsid w:val="00D61DD3"/>
    <w:rsid w:val="00D62150"/>
    <w:rsid w:val="00D62F76"/>
    <w:rsid w:val="00D63774"/>
    <w:rsid w:val="00D641E8"/>
    <w:rsid w:val="00D64F72"/>
    <w:rsid w:val="00D65D95"/>
    <w:rsid w:val="00D6790E"/>
    <w:rsid w:val="00D71DCB"/>
    <w:rsid w:val="00D72032"/>
    <w:rsid w:val="00D7218C"/>
    <w:rsid w:val="00D72D9E"/>
    <w:rsid w:val="00D747EA"/>
    <w:rsid w:val="00D756FB"/>
    <w:rsid w:val="00D7796A"/>
    <w:rsid w:val="00D77A1D"/>
    <w:rsid w:val="00D77F8D"/>
    <w:rsid w:val="00D80868"/>
    <w:rsid w:val="00D81385"/>
    <w:rsid w:val="00D8189F"/>
    <w:rsid w:val="00D81AC1"/>
    <w:rsid w:val="00D83F33"/>
    <w:rsid w:val="00D84259"/>
    <w:rsid w:val="00D851AB"/>
    <w:rsid w:val="00D8674C"/>
    <w:rsid w:val="00D86DAD"/>
    <w:rsid w:val="00D87580"/>
    <w:rsid w:val="00D8761B"/>
    <w:rsid w:val="00D91A19"/>
    <w:rsid w:val="00D91C2C"/>
    <w:rsid w:val="00D925C6"/>
    <w:rsid w:val="00D934A7"/>
    <w:rsid w:val="00D934D3"/>
    <w:rsid w:val="00D93FFE"/>
    <w:rsid w:val="00D9452E"/>
    <w:rsid w:val="00D94692"/>
    <w:rsid w:val="00D95590"/>
    <w:rsid w:val="00D959E7"/>
    <w:rsid w:val="00D96B2C"/>
    <w:rsid w:val="00D9D356"/>
    <w:rsid w:val="00DA05BC"/>
    <w:rsid w:val="00DA2BEE"/>
    <w:rsid w:val="00DA44ED"/>
    <w:rsid w:val="00DA5ADC"/>
    <w:rsid w:val="00DA5D26"/>
    <w:rsid w:val="00DB0036"/>
    <w:rsid w:val="00DB0DFC"/>
    <w:rsid w:val="00DB15A6"/>
    <w:rsid w:val="00DB2B02"/>
    <w:rsid w:val="00DB35C1"/>
    <w:rsid w:val="00DB54C7"/>
    <w:rsid w:val="00DB61D7"/>
    <w:rsid w:val="00DB9FE1"/>
    <w:rsid w:val="00DC00C3"/>
    <w:rsid w:val="00DC0314"/>
    <w:rsid w:val="00DC0925"/>
    <w:rsid w:val="00DC0CE0"/>
    <w:rsid w:val="00DC0F30"/>
    <w:rsid w:val="00DC16CD"/>
    <w:rsid w:val="00DC25D5"/>
    <w:rsid w:val="00DC2983"/>
    <w:rsid w:val="00DC36DE"/>
    <w:rsid w:val="00DC49C8"/>
    <w:rsid w:val="00DC618C"/>
    <w:rsid w:val="00DC68AF"/>
    <w:rsid w:val="00DC7355"/>
    <w:rsid w:val="00DC7BA3"/>
    <w:rsid w:val="00DD06BE"/>
    <w:rsid w:val="00DD0D26"/>
    <w:rsid w:val="00DD0D2A"/>
    <w:rsid w:val="00DD186A"/>
    <w:rsid w:val="00DD24D8"/>
    <w:rsid w:val="00DD2F42"/>
    <w:rsid w:val="00DD309E"/>
    <w:rsid w:val="00DD482F"/>
    <w:rsid w:val="00DD516F"/>
    <w:rsid w:val="00DD6D4D"/>
    <w:rsid w:val="00DD73B5"/>
    <w:rsid w:val="00DD7E96"/>
    <w:rsid w:val="00DE080F"/>
    <w:rsid w:val="00DE11D8"/>
    <w:rsid w:val="00DE1302"/>
    <w:rsid w:val="00DE1DB8"/>
    <w:rsid w:val="00DE2F36"/>
    <w:rsid w:val="00DE4949"/>
    <w:rsid w:val="00DE66BE"/>
    <w:rsid w:val="00DE6CC6"/>
    <w:rsid w:val="00DE6D7F"/>
    <w:rsid w:val="00DE6EF7"/>
    <w:rsid w:val="00DE7DB8"/>
    <w:rsid w:val="00DF045F"/>
    <w:rsid w:val="00DF0A64"/>
    <w:rsid w:val="00DF0D2F"/>
    <w:rsid w:val="00DF2BE9"/>
    <w:rsid w:val="00DF3003"/>
    <w:rsid w:val="00DF3BF2"/>
    <w:rsid w:val="00DF3FFD"/>
    <w:rsid w:val="00DF4068"/>
    <w:rsid w:val="00DF4DEE"/>
    <w:rsid w:val="00DF5023"/>
    <w:rsid w:val="00DF52BF"/>
    <w:rsid w:val="00DF60E7"/>
    <w:rsid w:val="00DF7912"/>
    <w:rsid w:val="00DF79D5"/>
    <w:rsid w:val="00DF7E05"/>
    <w:rsid w:val="00E016E5"/>
    <w:rsid w:val="00E01AF6"/>
    <w:rsid w:val="00E02C3E"/>
    <w:rsid w:val="00E02FC8"/>
    <w:rsid w:val="00E03BC1"/>
    <w:rsid w:val="00E04518"/>
    <w:rsid w:val="00E04543"/>
    <w:rsid w:val="00E04828"/>
    <w:rsid w:val="00E04DF9"/>
    <w:rsid w:val="00E06CC4"/>
    <w:rsid w:val="00E0724F"/>
    <w:rsid w:val="00E0727B"/>
    <w:rsid w:val="00E10DF0"/>
    <w:rsid w:val="00E144C7"/>
    <w:rsid w:val="00E1466F"/>
    <w:rsid w:val="00E14876"/>
    <w:rsid w:val="00E15BA3"/>
    <w:rsid w:val="00E162A5"/>
    <w:rsid w:val="00E16FA6"/>
    <w:rsid w:val="00E17580"/>
    <w:rsid w:val="00E20F18"/>
    <w:rsid w:val="00E2420C"/>
    <w:rsid w:val="00E25D4D"/>
    <w:rsid w:val="00E266EF"/>
    <w:rsid w:val="00E31CFA"/>
    <w:rsid w:val="00E32E13"/>
    <w:rsid w:val="00E3317E"/>
    <w:rsid w:val="00E3356B"/>
    <w:rsid w:val="00E339FC"/>
    <w:rsid w:val="00E33AAA"/>
    <w:rsid w:val="00E3476C"/>
    <w:rsid w:val="00E347F8"/>
    <w:rsid w:val="00E358DD"/>
    <w:rsid w:val="00E3632D"/>
    <w:rsid w:val="00E3715B"/>
    <w:rsid w:val="00E3763A"/>
    <w:rsid w:val="00E401D5"/>
    <w:rsid w:val="00E40563"/>
    <w:rsid w:val="00E4097D"/>
    <w:rsid w:val="00E40C30"/>
    <w:rsid w:val="00E410E6"/>
    <w:rsid w:val="00E411A5"/>
    <w:rsid w:val="00E4325A"/>
    <w:rsid w:val="00E44E57"/>
    <w:rsid w:val="00E46277"/>
    <w:rsid w:val="00E4663D"/>
    <w:rsid w:val="00E50152"/>
    <w:rsid w:val="00E502A6"/>
    <w:rsid w:val="00E5088C"/>
    <w:rsid w:val="00E50A5B"/>
    <w:rsid w:val="00E51ED0"/>
    <w:rsid w:val="00E52A9D"/>
    <w:rsid w:val="00E546BA"/>
    <w:rsid w:val="00E5516C"/>
    <w:rsid w:val="00E554C2"/>
    <w:rsid w:val="00E56F6E"/>
    <w:rsid w:val="00E5775F"/>
    <w:rsid w:val="00E60AE5"/>
    <w:rsid w:val="00E60C19"/>
    <w:rsid w:val="00E62009"/>
    <w:rsid w:val="00E62216"/>
    <w:rsid w:val="00E62344"/>
    <w:rsid w:val="00E63587"/>
    <w:rsid w:val="00E63E55"/>
    <w:rsid w:val="00E6465B"/>
    <w:rsid w:val="00E646DB"/>
    <w:rsid w:val="00E65182"/>
    <w:rsid w:val="00E657B7"/>
    <w:rsid w:val="00E6586A"/>
    <w:rsid w:val="00E65F22"/>
    <w:rsid w:val="00E66F98"/>
    <w:rsid w:val="00E674AA"/>
    <w:rsid w:val="00E701F2"/>
    <w:rsid w:val="00E70C2A"/>
    <w:rsid w:val="00E71A47"/>
    <w:rsid w:val="00E71EB1"/>
    <w:rsid w:val="00E72844"/>
    <w:rsid w:val="00E73862"/>
    <w:rsid w:val="00E74CD3"/>
    <w:rsid w:val="00E7501C"/>
    <w:rsid w:val="00E767D7"/>
    <w:rsid w:val="00E76A2D"/>
    <w:rsid w:val="00E76B85"/>
    <w:rsid w:val="00E80827"/>
    <w:rsid w:val="00E84882"/>
    <w:rsid w:val="00E84C4C"/>
    <w:rsid w:val="00E8645D"/>
    <w:rsid w:val="00E8653E"/>
    <w:rsid w:val="00E90768"/>
    <w:rsid w:val="00E91C11"/>
    <w:rsid w:val="00E92DEF"/>
    <w:rsid w:val="00E93249"/>
    <w:rsid w:val="00E938EE"/>
    <w:rsid w:val="00E94F2F"/>
    <w:rsid w:val="00E952BB"/>
    <w:rsid w:val="00E95661"/>
    <w:rsid w:val="00EA0051"/>
    <w:rsid w:val="00EA013D"/>
    <w:rsid w:val="00EA1480"/>
    <w:rsid w:val="00EA351D"/>
    <w:rsid w:val="00EA423C"/>
    <w:rsid w:val="00EA4FA7"/>
    <w:rsid w:val="00EA5246"/>
    <w:rsid w:val="00EA677C"/>
    <w:rsid w:val="00EA7094"/>
    <w:rsid w:val="00EA70F5"/>
    <w:rsid w:val="00EA7236"/>
    <w:rsid w:val="00EA7F0E"/>
    <w:rsid w:val="00EB07CF"/>
    <w:rsid w:val="00EB0B3F"/>
    <w:rsid w:val="00EB130D"/>
    <w:rsid w:val="00EB1571"/>
    <w:rsid w:val="00EB1915"/>
    <w:rsid w:val="00EB1E68"/>
    <w:rsid w:val="00EB248D"/>
    <w:rsid w:val="00EB322C"/>
    <w:rsid w:val="00EB385C"/>
    <w:rsid w:val="00EB7319"/>
    <w:rsid w:val="00EB77B0"/>
    <w:rsid w:val="00EB7AE1"/>
    <w:rsid w:val="00EC0389"/>
    <w:rsid w:val="00EC0649"/>
    <w:rsid w:val="00EC0B68"/>
    <w:rsid w:val="00EC0EB0"/>
    <w:rsid w:val="00EC319E"/>
    <w:rsid w:val="00EC35B5"/>
    <w:rsid w:val="00EC4229"/>
    <w:rsid w:val="00EC5071"/>
    <w:rsid w:val="00EC69B7"/>
    <w:rsid w:val="00EC761C"/>
    <w:rsid w:val="00EC76EB"/>
    <w:rsid w:val="00ED008F"/>
    <w:rsid w:val="00ED06B8"/>
    <w:rsid w:val="00ED390D"/>
    <w:rsid w:val="00ED3F6A"/>
    <w:rsid w:val="00ED4C1A"/>
    <w:rsid w:val="00ED539C"/>
    <w:rsid w:val="00ED5464"/>
    <w:rsid w:val="00ED5A5F"/>
    <w:rsid w:val="00ED5CEB"/>
    <w:rsid w:val="00ED666D"/>
    <w:rsid w:val="00ED7EA3"/>
    <w:rsid w:val="00EE017A"/>
    <w:rsid w:val="00EE04AC"/>
    <w:rsid w:val="00EE0C47"/>
    <w:rsid w:val="00EE1282"/>
    <w:rsid w:val="00EE15CA"/>
    <w:rsid w:val="00EE29D5"/>
    <w:rsid w:val="00EE2D86"/>
    <w:rsid w:val="00EE5486"/>
    <w:rsid w:val="00EE5BF2"/>
    <w:rsid w:val="00EE624F"/>
    <w:rsid w:val="00EE64DC"/>
    <w:rsid w:val="00EE7174"/>
    <w:rsid w:val="00EF0F2F"/>
    <w:rsid w:val="00EF0F51"/>
    <w:rsid w:val="00EF2310"/>
    <w:rsid w:val="00EF2FBD"/>
    <w:rsid w:val="00EF37D1"/>
    <w:rsid w:val="00EF3C92"/>
    <w:rsid w:val="00EF400A"/>
    <w:rsid w:val="00EF4101"/>
    <w:rsid w:val="00EF426A"/>
    <w:rsid w:val="00EF4773"/>
    <w:rsid w:val="00EF57D8"/>
    <w:rsid w:val="00EF5E70"/>
    <w:rsid w:val="00EF6717"/>
    <w:rsid w:val="00EF6858"/>
    <w:rsid w:val="00F008C8"/>
    <w:rsid w:val="00F02B0A"/>
    <w:rsid w:val="00F038BB"/>
    <w:rsid w:val="00F03946"/>
    <w:rsid w:val="00F03CD7"/>
    <w:rsid w:val="00F03FE4"/>
    <w:rsid w:val="00F0551F"/>
    <w:rsid w:val="00F05F9C"/>
    <w:rsid w:val="00F1279B"/>
    <w:rsid w:val="00F128E6"/>
    <w:rsid w:val="00F1386E"/>
    <w:rsid w:val="00F14716"/>
    <w:rsid w:val="00F14E66"/>
    <w:rsid w:val="00F14F1D"/>
    <w:rsid w:val="00F15920"/>
    <w:rsid w:val="00F165A7"/>
    <w:rsid w:val="00F171EC"/>
    <w:rsid w:val="00F179B2"/>
    <w:rsid w:val="00F2063F"/>
    <w:rsid w:val="00F20710"/>
    <w:rsid w:val="00F20D32"/>
    <w:rsid w:val="00F20D5D"/>
    <w:rsid w:val="00F213B8"/>
    <w:rsid w:val="00F21C43"/>
    <w:rsid w:val="00F22190"/>
    <w:rsid w:val="00F22FDB"/>
    <w:rsid w:val="00F234FD"/>
    <w:rsid w:val="00F23531"/>
    <w:rsid w:val="00F23C0D"/>
    <w:rsid w:val="00F23D12"/>
    <w:rsid w:val="00F243C3"/>
    <w:rsid w:val="00F24987"/>
    <w:rsid w:val="00F257A2"/>
    <w:rsid w:val="00F25DC9"/>
    <w:rsid w:val="00F269CC"/>
    <w:rsid w:val="00F27A38"/>
    <w:rsid w:val="00F301B3"/>
    <w:rsid w:val="00F311B1"/>
    <w:rsid w:val="00F312B6"/>
    <w:rsid w:val="00F32172"/>
    <w:rsid w:val="00F32E45"/>
    <w:rsid w:val="00F332A5"/>
    <w:rsid w:val="00F338B2"/>
    <w:rsid w:val="00F354B0"/>
    <w:rsid w:val="00F37675"/>
    <w:rsid w:val="00F37711"/>
    <w:rsid w:val="00F377D3"/>
    <w:rsid w:val="00F3D773"/>
    <w:rsid w:val="00F40CA6"/>
    <w:rsid w:val="00F41ECD"/>
    <w:rsid w:val="00F430B3"/>
    <w:rsid w:val="00F43348"/>
    <w:rsid w:val="00F43367"/>
    <w:rsid w:val="00F437F2"/>
    <w:rsid w:val="00F44198"/>
    <w:rsid w:val="00F44631"/>
    <w:rsid w:val="00F44E8E"/>
    <w:rsid w:val="00F4506C"/>
    <w:rsid w:val="00F45111"/>
    <w:rsid w:val="00F45669"/>
    <w:rsid w:val="00F5026F"/>
    <w:rsid w:val="00F50DBE"/>
    <w:rsid w:val="00F52286"/>
    <w:rsid w:val="00F526B6"/>
    <w:rsid w:val="00F538D8"/>
    <w:rsid w:val="00F53E5A"/>
    <w:rsid w:val="00F553E4"/>
    <w:rsid w:val="00F609D9"/>
    <w:rsid w:val="00F614CA"/>
    <w:rsid w:val="00F61EC1"/>
    <w:rsid w:val="00F61FA9"/>
    <w:rsid w:val="00F62B95"/>
    <w:rsid w:val="00F63154"/>
    <w:rsid w:val="00F633DD"/>
    <w:rsid w:val="00F63510"/>
    <w:rsid w:val="00F635D3"/>
    <w:rsid w:val="00F64191"/>
    <w:rsid w:val="00F64B54"/>
    <w:rsid w:val="00F65B6A"/>
    <w:rsid w:val="00F669E4"/>
    <w:rsid w:val="00F721BD"/>
    <w:rsid w:val="00F72247"/>
    <w:rsid w:val="00F75009"/>
    <w:rsid w:val="00F75895"/>
    <w:rsid w:val="00F75CFF"/>
    <w:rsid w:val="00F76A90"/>
    <w:rsid w:val="00F76C06"/>
    <w:rsid w:val="00F76F3C"/>
    <w:rsid w:val="00F77119"/>
    <w:rsid w:val="00F77486"/>
    <w:rsid w:val="00F779AA"/>
    <w:rsid w:val="00F8043E"/>
    <w:rsid w:val="00F80531"/>
    <w:rsid w:val="00F80A19"/>
    <w:rsid w:val="00F80AEB"/>
    <w:rsid w:val="00F80B06"/>
    <w:rsid w:val="00F82CB6"/>
    <w:rsid w:val="00F84AF6"/>
    <w:rsid w:val="00F853A2"/>
    <w:rsid w:val="00F87E4B"/>
    <w:rsid w:val="00F88C68"/>
    <w:rsid w:val="00F90420"/>
    <w:rsid w:val="00F90B93"/>
    <w:rsid w:val="00F90C5A"/>
    <w:rsid w:val="00F90EC3"/>
    <w:rsid w:val="00F91C54"/>
    <w:rsid w:val="00F91D98"/>
    <w:rsid w:val="00F91D99"/>
    <w:rsid w:val="00F9262A"/>
    <w:rsid w:val="00F939B8"/>
    <w:rsid w:val="00F9445F"/>
    <w:rsid w:val="00F96520"/>
    <w:rsid w:val="00F96AEE"/>
    <w:rsid w:val="00F97070"/>
    <w:rsid w:val="00F97AD7"/>
    <w:rsid w:val="00FA07E3"/>
    <w:rsid w:val="00FA23F3"/>
    <w:rsid w:val="00FA502C"/>
    <w:rsid w:val="00FA60D0"/>
    <w:rsid w:val="00FA6C9C"/>
    <w:rsid w:val="00FA7ECF"/>
    <w:rsid w:val="00FB0B91"/>
    <w:rsid w:val="00FB0E3A"/>
    <w:rsid w:val="00FB13FE"/>
    <w:rsid w:val="00FB1CA4"/>
    <w:rsid w:val="00FB2526"/>
    <w:rsid w:val="00FB4194"/>
    <w:rsid w:val="00FB49FE"/>
    <w:rsid w:val="00FB5160"/>
    <w:rsid w:val="00FB5357"/>
    <w:rsid w:val="00FB5772"/>
    <w:rsid w:val="00FB5DC7"/>
    <w:rsid w:val="00FB6EBC"/>
    <w:rsid w:val="00FC1287"/>
    <w:rsid w:val="00FC1B33"/>
    <w:rsid w:val="00FC1CD7"/>
    <w:rsid w:val="00FC2178"/>
    <w:rsid w:val="00FC2D03"/>
    <w:rsid w:val="00FC4003"/>
    <w:rsid w:val="00FC4520"/>
    <w:rsid w:val="00FC4992"/>
    <w:rsid w:val="00FC5D8D"/>
    <w:rsid w:val="00FC6AEB"/>
    <w:rsid w:val="00FC710E"/>
    <w:rsid w:val="00FC72F1"/>
    <w:rsid w:val="00FC7720"/>
    <w:rsid w:val="00FD00B7"/>
    <w:rsid w:val="00FD0A36"/>
    <w:rsid w:val="00FD0D7C"/>
    <w:rsid w:val="00FD198A"/>
    <w:rsid w:val="00FD19BE"/>
    <w:rsid w:val="00FD4CA1"/>
    <w:rsid w:val="00FD5517"/>
    <w:rsid w:val="00FD5595"/>
    <w:rsid w:val="00FD6121"/>
    <w:rsid w:val="00FD6577"/>
    <w:rsid w:val="00FD679A"/>
    <w:rsid w:val="00FD70B0"/>
    <w:rsid w:val="00FD7EF9"/>
    <w:rsid w:val="00FE07A9"/>
    <w:rsid w:val="00FE0EE4"/>
    <w:rsid w:val="00FE5000"/>
    <w:rsid w:val="00FE6CF6"/>
    <w:rsid w:val="00FF0D28"/>
    <w:rsid w:val="00FF19B2"/>
    <w:rsid w:val="00FF1FCB"/>
    <w:rsid w:val="00FF234A"/>
    <w:rsid w:val="00FF541D"/>
    <w:rsid w:val="00FF5C28"/>
    <w:rsid w:val="00FF644B"/>
    <w:rsid w:val="00FF6A8D"/>
    <w:rsid w:val="00FF6F7C"/>
    <w:rsid w:val="00FF7BCD"/>
    <w:rsid w:val="010857B8"/>
    <w:rsid w:val="010F325C"/>
    <w:rsid w:val="011513E0"/>
    <w:rsid w:val="011DB52D"/>
    <w:rsid w:val="01257051"/>
    <w:rsid w:val="0126C715"/>
    <w:rsid w:val="012D3B23"/>
    <w:rsid w:val="013A6AA2"/>
    <w:rsid w:val="013DE78A"/>
    <w:rsid w:val="013ECDC0"/>
    <w:rsid w:val="01405E1F"/>
    <w:rsid w:val="01413A46"/>
    <w:rsid w:val="01422283"/>
    <w:rsid w:val="0154FC50"/>
    <w:rsid w:val="0160D3DF"/>
    <w:rsid w:val="01652DA5"/>
    <w:rsid w:val="018234E3"/>
    <w:rsid w:val="0186782D"/>
    <w:rsid w:val="018F4CA6"/>
    <w:rsid w:val="01950AD9"/>
    <w:rsid w:val="01983719"/>
    <w:rsid w:val="019BD810"/>
    <w:rsid w:val="01A39544"/>
    <w:rsid w:val="01A8FD45"/>
    <w:rsid w:val="01AB9B96"/>
    <w:rsid w:val="01AF6824"/>
    <w:rsid w:val="01B3371B"/>
    <w:rsid w:val="01B5FC7C"/>
    <w:rsid w:val="01B87372"/>
    <w:rsid w:val="01D4160C"/>
    <w:rsid w:val="01D61829"/>
    <w:rsid w:val="01E2B2A7"/>
    <w:rsid w:val="01E49811"/>
    <w:rsid w:val="01EC2F12"/>
    <w:rsid w:val="01F4474F"/>
    <w:rsid w:val="01F60BD4"/>
    <w:rsid w:val="0201301C"/>
    <w:rsid w:val="02091662"/>
    <w:rsid w:val="02123824"/>
    <w:rsid w:val="02206CCD"/>
    <w:rsid w:val="0221B0E2"/>
    <w:rsid w:val="0224CD7B"/>
    <w:rsid w:val="0254F859"/>
    <w:rsid w:val="025C522D"/>
    <w:rsid w:val="025E53FC"/>
    <w:rsid w:val="0267B8D3"/>
    <w:rsid w:val="0269BBF0"/>
    <w:rsid w:val="02728CE1"/>
    <w:rsid w:val="0272ACC3"/>
    <w:rsid w:val="027564A7"/>
    <w:rsid w:val="02851ACC"/>
    <w:rsid w:val="0285B29A"/>
    <w:rsid w:val="0287C1C6"/>
    <w:rsid w:val="0290B43E"/>
    <w:rsid w:val="02916397"/>
    <w:rsid w:val="02927EB4"/>
    <w:rsid w:val="0295008A"/>
    <w:rsid w:val="0295AF5F"/>
    <w:rsid w:val="0298236D"/>
    <w:rsid w:val="02A289AD"/>
    <w:rsid w:val="02A3B13B"/>
    <w:rsid w:val="02ABDAF1"/>
    <w:rsid w:val="02C46FFF"/>
    <w:rsid w:val="02DCE259"/>
    <w:rsid w:val="02DF6FD3"/>
    <w:rsid w:val="02E6224E"/>
    <w:rsid w:val="02E7AD24"/>
    <w:rsid w:val="02EA864D"/>
    <w:rsid w:val="02EEDD39"/>
    <w:rsid w:val="02F3780F"/>
    <w:rsid w:val="02F57FE1"/>
    <w:rsid w:val="02F7744B"/>
    <w:rsid w:val="03079164"/>
    <w:rsid w:val="030A2CA9"/>
    <w:rsid w:val="030BE13E"/>
    <w:rsid w:val="03193F7A"/>
    <w:rsid w:val="0319518D"/>
    <w:rsid w:val="031CF63D"/>
    <w:rsid w:val="031EE55C"/>
    <w:rsid w:val="0323C0ED"/>
    <w:rsid w:val="0326B00C"/>
    <w:rsid w:val="03295AAB"/>
    <w:rsid w:val="032F6382"/>
    <w:rsid w:val="0333B638"/>
    <w:rsid w:val="034EEDD3"/>
    <w:rsid w:val="0350A05B"/>
    <w:rsid w:val="035F70F9"/>
    <w:rsid w:val="03643B60"/>
    <w:rsid w:val="0367CBF4"/>
    <w:rsid w:val="03689B96"/>
    <w:rsid w:val="036B1EA4"/>
    <w:rsid w:val="037141F4"/>
    <w:rsid w:val="0371CC56"/>
    <w:rsid w:val="0372C0E5"/>
    <w:rsid w:val="037CA6BC"/>
    <w:rsid w:val="0384CA42"/>
    <w:rsid w:val="0385470B"/>
    <w:rsid w:val="039295AD"/>
    <w:rsid w:val="039A4E93"/>
    <w:rsid w:val="039B3960"/>
    <w:rsid w:val="03A1F7C5"/>
    <w:rsid w:val="03A216D0"/>
    <w:rsid w:val="03B53DEB"/>
    <w:rsid w:val="03BE556C"/>
    <w:rsid w:val="03C79990"/>
    <w:rsid w:val="03D3E59F"/>
    <w:rsid w:val="03D59E6C"/>
    <w:rsid w:val="03E08116"/>
    <w:rsid w:val="03E35085"/>
    <w:rsid w:val="03E40203"/>
    <w:rsid w:val="03F77AE6"/>
    <w:rsid w:val="03F89EDA"/>
    <w:rsid w:val="0401C811"/>
    <w:rsid w:val="04040250"/>
    <w:rsid w:val="0410CD64"/>
    <w:rsid w:val="0413B660"/>
    <w:rsid w:val="041C977F"/>
    <w:rsid w:val="0426DD9C"/>
    <w:rsid w:val="043CCD8F"/>
    <w:rsid w:val="043F178F"/>
    <w:rsid w:val="04438785"/>
    <w:rsid w:val="044E1E5C"/>
    <w:rsid w:val="04551453"/>
    <w:rsid w:val="045B4ABC"/>
    <w:rsid w:val="045B9DD4"/>
    <w:rsid w:val="045D2F92"/>
    <w:rsid w:val="04675A02"/>
    <w:rsid w:val="046924D9"/>
    <w:rsid w:val="046A90DF"/>
    <w:rsid w:val="046A9574"/>
    <w:rsid w:val="046BB844"/>
    <w:rsid w:val="046CDC7D"/>
    <w:rsid w:val="04719B3F"/>
    <w:rsid w:val="04744A01"/>
    <w:rsid w:val="04821338"/>
    <w:rsid w:val="0493BE7A"/>
    <w:rsid w:val="049CA41B"/>
    <w:rsid w:val="04A6ABAD"/>
    <w:rsid w:val="04A6B748"/>
    <w:rsid w:val="04A976BC"/>
    <w:rsid w:val="04AB5266"/>
    <w:rsid w:val="04AE6A39"/>
    <w:rsid w:val="04B8A024"/>
    <w:rsid w:val="04C1C245"/>
    <w:rsid w:val="04C5441F"/>
    <w:rsid w:val="04C7C105"/>
    <w:rsid w:val="04DEEC31"/>
    <w:rsid w:val="04F2620F"/>
    <w:rsid w:val="0500D3CE"/>
    <w:rsid w:val="05099ECC"/>
    <w:rsid w:val="051A55AD"/>
    <w:rsid w:val="051D9E04"/>
    <w:rsid w:val="051EC355"/>
    <w:rsid w:val="0520039F"/>
    <w:rsid w:val="052ABD3B"/>
    <w:rsid w:val="052D3784"/>
    <w:rsid w:val="0532A8C3"/>
    <w:rsid w:val="05456B23"/>
    <w:rsid w:val="0548B6A0"/>
    <w:rsid w:val="05654BEA"/>
    <w:rsid w:val="0568E091"/>
    <w:rsid w:val="0574FB35"/>
    <w:rsid w:val="05825450"/>
    <w:rsid w:val="058450FC"/>
    <w:rsid w:val="05A62B0B"/>
    <w:rsid w:val="05AF5C6A"/>
    <w:rsid w:val="05C77ADA"/>
    <w:rsid w:val="05D6E3FC"/>
    <w:rsid w:val="05D9CB8C"/>
    <w:rsid w:val="05DD6F79"/>
    <w:rsid w:val="05E23CAA"/>
    <w:rsid w:val="05E729CE"/>
    <w:rsid w:val="05F33ABD"/>
    <w:rsid w:val="05F3644C"/>
    <w:rsid w:val="05FE8689"/>
    <w:rsid w:val="06029931"/>
    <w:rsid w:val="0602BEAD"/>
    <w:rsid w:val="06041C7A"/>
    <w:rsid w:val="0605923A"/>
    <w:rsid w:val="060A8AD4"/>
    <w:rsid w:val="06130FE0"/>
    <w:rsid w:val="06180463"/>
    <w:rsid w:val="06184EC1"/>
    <w:rsid w:val="0618AB11"/>
    <w:rsid w:val="061A4F21"/>
    <w:rsid w:val="062543AF"/>
    <w:rsid w:val="062737DF"/>
    <w:rsid w:val="06278D77"/>
    <w:rsid w:val="062C53C7"/>
    <w:rsid w:val="062DFA9C"/>
    <w:rsid w:val="06335E70"/>
    <w:rsid w:val="063B6FBA"/>
    <w:rsid w:val="063D5A19"/>
    <w:rsid w:val="063DF93F"/>
    <w:rsid w:val="064ADC30"/>
    <w:rsid w:val="0651334D"/>
    <w:rsid w:val="065AA5E3"/>
    <w:rsid w:val="066156F6"/>
    <w:rsid w:val="0663E799"/>
    <w:rsid w:val="066771B3"/>
    <w:rsid w:val="067A3E82"/>
    <w:rsid w:val="0684BB64"/>
    <w:rsid w:val="06892C81"/>
    <w:rsid w:val="06950384"/>
    <w:rsid w:val="069C0D34"/>
    <w:rsid w:val="06A36BBE"/>
    <w:rsid w:val="06B7A20C"/>
    <w:rsid w:val="06BAF141"/>
    <w:rsid w:val="06BC04FD"/>
    <w:rsid w:val="06BDAD9E"/>
    <w:rsid w:val="06C87225"/>
    <w:rsid w:val="06CB06CF"/>
    <w:rsid w:val="06CB77C5"/>
    <w:rsid w:val="06CEDE88"/>
    <w:rsid w:val="06DD8D90"/>
    <w:rsid w:val="06E3AFD6"/>
    <w:rsid w:val="06E8BFFD"/>
    <w:rsid w:val="06E93751"/>
    <w:rsid w:val="06F73994"/>
    <w:rsid w:val="06FE4750"/>
    <w:rsid w:val="06FEDE36"/>
    <w:rsid w:val="0719CCEF"/>
    <w:rsid w:val="071C3CA8"/>
    <w:rsid w:val="07221FF7"/>
    <w:rsid w:val="072814FE"/>
    <w:rsid w:val="072C9A5E"/>
    <w:rsid w:val="0733297F"/>
    <w:rsid w:val="07364A1A"/>
    <w:rsid w:val="07373F42"/>
    <w:rsid w:val="07390857"/>
    <w:rsid w:val="073C5A0A"/>
    <w:rsid w:val="074F5A7C"/>
    <w:rsid w:val="074F90C8"/>
    <w:rsid w:val="075211F8"/>
    <w:rsid w:val="0761FC8A"/>
    <w:rsid w:val="076AA7DE"/>
    <w:rsid w:val="076F6E65"/>
    <w:rsid w:val="0773A09C"/>
    <w:rsid w:val="077A3BA2"/>
    <w:rsid w:val="077D60CD"/>
    <w:rsid w:val="07937471"/>
    <w:rsid w:val="079B4417"/>
    <w:rsid w:val="079E83F4"/>
    <w:rsid w:val="07AB3BD9"/>
    <w:rsid w:val="07B35145"/>
    <w:rsid w:val="07B3B6E2"/>
    <w:rsid w:val="07C2B111"/>
    <w:rsid w:val="07C35405"/>
    <w:rsid w:val="07C37AC5"/>
    <w:rsid w:val="07C50F3A"/>
    <w:rsid w:val="07C63A4F"/>
    <w:rsid w:val="07C9F189"/>
    <w:rsid w:val="07D7F4D2"/>
    <w:rsid w:val="07DC1601"/>
    <w:rsid w:val="07F5DAF2"/>
    <w:rsid w:val="07F87CDD"/>
    <w:rsid w:val="07FC5B3F"/>
    <w:rsid w:val="07FE1636"/>
    <w:rsid w:val="0802C431"/>
    <w:rsid w:val="08032A7D"/>
    <w:rsid w:val="080ADAD4"/>
    <w:rsid w:val="0819584B"/>
    <w:rsid w:val="081B7DA5"/>
    <w:rsid w:val="0820FF4F"/>
    <w:rsid w:val="0822008A"/>
    <w:rsid w:val="082366A5"/>
    <w:rsid w:val="0824B70C"/>
    <w:rsid w:val="0831CAF4"/>
    <w:rsid w:val="083565B3"/>
    <w:rsid w:val="08363247"/>
    <w:rsid w:val="0838594D"/>
    <w:rsid w:val="0845F1C7"/>
    <w:rsid w:val="084633A7"/>
    <w:rsid w:val="084C069F"/>
    <w:rsid w:val="084D10BC"/>
    <w:rsid w:val="085583F3"/>
    <w:rsid w:val="08585019"/>
    <w:rsid w:val="0860BC77"/>
    <w:rsid w:val="0872B274"/>
    <w:rsid w:val="08734054"/>
    <w:rsid w:val="088807C5"/>
    <w:rsid w:val="088BDD98"/>
    <w:rsid w:val="088D63CE"/>
    <w:rsid w:val="08997A16"/>
    <w:rsid w:val="089EFD1C"/>
    <w:rsid w:val="08A35245"/>
    <w:rsid w:val="08A512F3"/>
    <w:rsid w:val="08AFAF05"/>
    <w:rsid w:val="08B5FAA8"/>
    <w:rsid w:val="08BA9E0A"/>
    <w:rsid w:val="08C23199"/>
    <w:rsid w:val="08D3351C"/>
    <w:rsid w:val="08D911FA"/>
    <w:rsid w:val="08DE8F3E"/>
    <w:rsid w:val="08E1BB8F"/>
    <w:rsid w:val="08F1D5E0"/>
    <w:rsid w:val="08F33D60"/>
    <w:rsid w:val="08F561CA"/>
    <w:rsid w:val="08F5EEFB"/>
    <w:rsid w:val="08FA0B90"/>
    <w:rsid w:val="08FA8AEF"/>
    <w:rsid w:val="0909CB59"/>
    <w:rsid w:val="090DCF91"/>
    <w:rsid w:val="091255FA"/>
    <w:rsid w:val="0914BE23"/>
    <w:rsid w:val="092B770B"/>
    <w:rsid w:val="092C6755"/>
    <w:rsid w:val="092FE510"/>
    <w:rsid w:val="09398AE0"/>
    <w:rsid w:val="093BF9DD"/>
    <w:rsid w:val="093C8E11"/>
    <w:rsid w:val="09428025"/>
    <w:rsid w:val="09461446"/>
    <w:rsid w:val="094C10C8"/>
    <w:rsid w:val="09507148"/>
    <w:rsid w:val="095CC3CB"/>
    <w:rsid w:val="096E72BC"/>
    <w:rsid w:val="0975C0C7"/>
    <w:rsid w:val="097723CA"/>
    <w:rsid w:val="097A4956"/>
    <w:rsid w:val="097BB406"/>
    <w:rsid w:val="097ECA0A"/>
    <w:rsid w:val="0987377B"/>
    <w:rsid w:val="0994885F"/>
    <w:rsid w:val="0994A9C7"/>
    <w:rsid w:val="09B379EC"/>
    <w:rsid w:val="09BDDAE7"/>
    <w:rsid w:val="09C00773"/>
    <w:rsid w:val="09C37114"/>
    <w:rsid w:val="09C62B45"/>
    <w:rsid w:val="09C8F6DD"/>
    <w:rsid w:val="09CE5791"/>
    <w:rsid w:val="09D56C06"/>
    <w:rsid w:val="09E3A5AD"/>
    <w:rsid w:val="09FCB6C8"/>
    <w:rsid w:val="09FFC7AF"/>
    <w:rsid w:val="0A0399B7"/>
    <w:rsid w:val="0A142E78"/>
    <w:rsid w:val="0A234724"/>
    <w:rsid w:val="0A30C73D"/>
    <w:rsid w:val="0A311FC8"/>
    <w:rsid w:val="0A344647"/>
    <w:rsid w:val="0A3D5043"/>
    <w:rsid w:val="0A3FDAFA"/>
    <w:rsid w:val="0A4757E9"/>
    <w:rsid w:val="0A49B506"/>
    <w:rsid w:val="0A530B16"/>
    <w:rsid w:val="0A58145E"/>
    <w:rsid w:val="0A58E4C3"/>
    <w:rsid w:val="0A58EFB2"/>
    <w:rsid w:val="0A5F7BD6"/>
    <w:rsid w:val="0A6114B9"/>
    <w:rsid w:val="0A62D514"/>
    <w:rsid w:val="0A650FA1"/>
    <w:rsid w:val="0A654C26"/>
    <w:rsid w:val="0A6A1F75"/>
    <w:rsid w:val="0A722B2F"/>
    <w:rsid w:val="0A738633"/>
    <w:rsid w:val="0A7860EB"/>
    <w:rsid w:val="0A78AD2A"/>
    <w:rsid w:val="0A7F3BE2"/>
    <w:rsid w:val="0A82B4B5"/>
    <w:rsid w:val="0A88F731"/>
    <w:rsid w:val="0A8CBC75"/>
    <w:rsid w:val="0A8D6856"/>
    <w:rsid w:val="0A968D07"/>
    <w:rsid w:val="0A9F6974"/>
    <w:rsid w:val="0AA2A0C2"/>
    <w:rsid w:val="0AAAB2B7"/>
    <w:rsid w:val="0AB37DB9"/>
    <w:rsid w:val="0AB46536"/>
    <w:rsid w:val="0AC6D423"/>
    <w:rsid w:val="0AC902C6"/>
    <w:rsid w:val="0ACFED91"/>
    <w:rsid w:val="0AD39F54"/>
    <w:rsid w:val="0AD623B5"/>
    <w:rsid w:val="0AE02957"/>
    <w:rsid w:val="0AE13895"/>
    <w:rsid w:val="0AE6D191"/>
    <w:rsid w:val="0AEDC176"/>
    <w:rsid w:val="0AF4E7A0"/>
    <w:rsid w:val="0AF9606F"/>
    <w:rsid w:val="0AFA739F"/>
    <w:rsid w:val="0B016C92"/>
    <w:rsid w:val="0B205D97"/>
    <w:rsid w:val="0B24F2C5"/>
    <w:rsid w:val="0B258B12"/>
    <w:rsid w:val="0B25FB77"/>
    <w:rsid w:val="0B3D484C"/>
    <w:rsid w:val="0B3F29BC"/>
    <w:rsid w:val="0B50231A"/>
    <w:rsid w:val="0B5471A8"/>
    <w:rsid w:val="0B5B37E1"/>
    <w:rsid w:val="0B5D8B67"/>
    <w:rsid w:val="0B654A93"/>
    <w:rsid w:val="0B6DAE39"/>
    <w:rsid w:val="0B6DE7BA"/>
    <w:rsid w:val="0B7163B0"/>
    <w:rsid w:val="0B75F2E2"/>
    <w:rsid w:val="0B82426B"/>
    <w:rsid w:val="0B88E835"/>
    <w:rsid w:val="0B898946"/>
    <w:rsid w:val="0B8E4E56"/>
    <w:rsid w:val="0B907F0C"/>
    <w:rsid w:val="0B95C339"/>
    <w:rsid w:val="0B97ABD1"/>
    <w:rsid w:val="0BA4B437"/>
    <w:rsid w:val="0BADB2DA"/>
    <w:rsid w:val="0BB0BF7D"/>
    <w:rsid w:val="0BBB8AA6"/>
    <w:rsid w:val="0BBCD738"/>
    <w:rsid w:val="0BC6B5CA"/>
    <w:rsid w:val="0BCC5F32"/>
    <w:rsid w:val="0BD2D7C0"/>
    <w:rsid w:val="0BD3FC6E"/>
    <w:rsid w:val="0BD5F28A"/>
    <w:rsid w:val="0BE11BFC"/>
    <w:rsid w:val="0BF0F3C7"/>
    <w:rsid w:val="0BF675A5"/>
    <w:rsid w:val="0BFB1121"/>
    <w:rsid w:val="0C05C68C"/>
    <w:rsid w:val="0C1540A1"/>
    <w:rsid w:val="0C170E48"/>
    <w:rsid w:val="0C1798E4"/>
    <w:rsid w:val="0C1DD232"/>
    <w:rsid w:val="0C1FEE33"/>
    <w:rsid w:val="0C229CD5"/>
    <w:rsid w:val="0C2B62F9"/>
    <w:rsid w:val="0C34C953"/>
    <w:rsid w:val="0C36244D"/>
    <w:rsid w:val="0C368AF2"/>
    <w:rsid w:val="0C36B5C4"/>
    <w:rsid w:val="0C3B3A06"/>
    <w:rsid w:val="0C3D12B8"/>
    <w:rsid w:val="0C3F21EC"/>
    <w:rsid w:val="0C5492CE"/>
    <w:rsid w:val="0C57B544"/>
    <w:rsid w:val="0C621D4B"/>
    <w:rsid w:val="0C689877"/>
    <w:rsid w:val="0C6CC594"/>
    <w:rsid w:val="0C782063"/>
    <w:rsid w:val="0C85730C"/>
    <w:rsid w:val="0C884387"/>
    <w:rsid w:val="0C8EEE4E"/>
    <w:rsid w:val="0C8FF6F5"/>
    <w:rsid w:val="0C95B000"/>
    <w:rsid w:val="0C9B33AF"/>
    <w:rsid w:val="0C9B9928"/>
    <w:rsid w:val="0C9C9D3A"/>
    <w:rsid w:val="0CA30706"/>
    <w:rsid w:val="0CA38BFA"/>
    <w:rsid w:val="0CABB755"/>
    <w:rsid w:val="0CAEE451"/>
    <w:rsid w:val="0CB3AF1B"/>
    <w:rsid w:val="0CBB82D3"/>
    <w:rsid w:val="0CCE737D"/>
    <w:rsid w:val="0CD0582A"/>
    <w:rsid w:val="0CD106AE"/>
    <w:rsid w:val="0CD20575"/>
    <w:rsid w:val="0CD4A613"/>
    <w:rsid w:val="0CE22D21"/>
    <w:rsid w:val="0CE4B841"/>
    <w:rsid w:val="0CED3A36"/>
    <w:rsid w:val="0CF58FD1"/>
    <w:rsid w:val="0D045F53"/>
    <w:rsid w:val="0D0FFDB4"/>
    <w:rsid w:val="0D129DE6"/>
    <w:rsid w:val="0D179CC9"/>
    <w:rsid w:val="0D25742E"/>
    <w:rsid w:val="0D258493"/>
    <w:rsid w:val="0D30AFB6"/>
    <w:rsid w:val="0D3A535E"/>
    <w:rsid w:val="0D3D62C6"/>
    <w:rsid w:val="0D3F2473"/>
    <w:rsid w:val="0D4BDBAF"/>
    <w:rsid w:val="0D5FB380"/>
    <w:rsid w:val="0D6D7FA7"/>
    <w:rsid w:val="0D721DCC"/>
    <w:rsid w:val="0D7978C9"/>
    <w:rsid w:val="0D7B940D"/>
    <w:rsid w:val="0D7D816B"/>
    <w:rsid w:val="0D7E2278"/>
    <w:rsid w:val="0D8138AE"/>
    <w:rsid w:val="0D94D21B"/>
    <w:rsid w:val="0D9A8848"/>
    <w:rsid w:val="0DA08657"/>
    <w:rsid w:val="0DA48F84"/>
    <w:rsid w:val="0DB936E2"/>
    <w:rsid w:val="0DB96067"/>
    <w:rsid w:val="0DE67A8E"/>
    <w:rsid w:val="0DEC686B"/>
    <w:rsid w:val="0DEF9D9D"/>
    <w:rsid w:val="0E0E847D"/>
    <w:rsid w:val="0E1B51B5"/>
    <w:rsid w:val="0E212223"/>
    <w:rsid w:val="0E2E55C2"/>
    <w:rsid w:val="0E308876"/>
    <w:rsid w:val="0E309858"/>
    <w:rsid w:val="0E5D13BE"/>
    <w:rsid w:val="0E5D3279"/>
    <w:rsid w:val="0E653A7D"/>
    <w:rsid w:val="0E67F048"/>
    <w:rsid w:val="0E680849"/>
    <w:rsid w:val="0E6FD5F8"/>
    <w:rsid w:val="0E722689"/>
    <w:rsid w:val="0E72490A"/>
    <w:rsid w:val="0E8AD366"/>
    <w:rsid w:val="0E955F5D"/>
    <w:rsid w:val="0E97E1CD"/>
    <w:rsid w:val="0E9CC0FC"/>
    <w:rsid w:val="0EA5DCAC"/>
    <w:rsid w:val="0EB2DBF6"/>
    <w:rsid w:val="0EB3CD9B"/>
    <w:rsid w:val="0EBCA609"/>
    <w:rsid w:val="0EBE782C"/>
    <w:rsid w:val="0EC93436"/>
    <w:rsid w:val="0ECE7CF9"/>
    <w:rsid w:val="0ED822CA"/>
    <w:rsid w:val="0EE220FD"/>
    <w:rsid w:val="0EEBA77F"/>
    <w:rsid w:val="0EF43991"/>
    <w:rsid w:val="0F11093F"/>
    <w:rsid w:val="0F1A5802"/>
    <w:rsid w:val="0F21935B"/>
    <w:rsid w:val="0F2AF1B1"/>
    <w:rsid w:val="0F2D53F8"/>
    <w:rsid w:val="0F30D5D2"/>
    <w:rsid w:val="0F32048E"/>
    <w:rsid w:val="0F32D2AD"/>
    <w:rsid w:val="0F3CFF95"/>
    <w:rsid w:val="0F3D5E95"/>
    <w:rsid w:val="0F436F75"/>
    <w:rsid w:val="0F475B06"/>
    <w:rsid w:val="0F5168FC"/>
    <w:rsid w:val="0F53364E"/>
    <w:rsid w:val="0F5A9F00"/>
    <w:rsid w:val="0F5E2460"/>
    <w:rsid w:val="0F736B44"/>
    <w:rsid w:val="0F73A85A"/>
    <w:rsid w:val="0F74DF89"/>
    <w:rsid w:val="0F766D86"/>
    <w:rsid w:val="0F775C64"/>
    <w:rsid w:val="0F781BF3"/>
    <w:rsid w:val="0F792BC6"/>
    <w:rsid w:val="0F9424E3"/>
    <w:rsid w:val="0F962393"/>
    <w:rsid w:val="0FA14ADA"/>
    <w:rsid w:val="0FB39B3A"/>
    <w:rsid w:val="0FB8795A"/>
    <w:rsid w:val="0FC8309A"/>
    <w:rsid w:val="0FCE666B"/>
    <w:rsid w:val="0FD40998"/>
    <w:rsid w:val="0FD420BF"/>
    <w:rsid w:val="0FE14C30"/>
    <w:rsid w:val="0FE834B2"/>
    <w:rsid w:val="0FE85A8E"/>
    <w:rsid w:val="0FEA88D3"/>
    <w:rsid w:val="0FFF03AC"/>
    <w:rsid w:val="100425EE"/>
    <w:rsid w:val="100EF509"/>
    <w:rsid w:val="1012659C"/>
    <w:rsid w:val="10278DA9"/>
    <w:rsid w:val="102F4E57"/>
    <w:rsid w:val="10392731"/>
    <w:rsid w:val="10474BC6"/>
    <w:rsid w:val="1056D372"/>
    <w:rsid w:val="105DDB74"/>
    <w:rsid w:val="10631181"/>
    <w:rsid w:val="1065C687"/>
    <w:rsid w:val="106D956A"/>
    <w:rsid w:val="10755017"/>
    <w:rsid w:val="1079E668"/>
    <w:rsid w:val="107B0618"/>
    <w:rsid w:val="10856A4B"/>
    <w:rsid w:val="108FF7E4"/>
    <w:rsid w:val="10935D9B"/>
    <w:rsid w:val="1099D388"/>
    <w:rsid w:val="10A80C88"/>
    <w:rsid w:val="10AAD823"/>
    <w:rsid w:val="10AFDBDE"/>
    <w:rsid w:val="10BA61B5"/>
    <w:rsid w:val="10BB4F6D"/>
    <w:rsid w:val="10CCB380"/>
    <w:rsid w:val="10D7F77C"/>
    <w:rsid w:val="10DBEB6E"/>
    <w:rsid w:val="10DCEF6C"/>
    <w:rsid w:val="10E7D3D7"/>
    <w:rsid w:val="10E7E38B"/>
    <w:rsid w:val="10EBAF28"/>
    <w:rsid w:val="10FCE509"/>
    <w:rsid w:val="110A9144"/>
    <w:rsid w:val="111268A5"/>
    <w:rsid w:val="1118AECB"/>
    <w:rsid w:val="111E9010"/>
    <w:rsid w:val="1120B59B"/>
    <w:rsid w:val="112187A6"/>
    <w:rsid w:val="1129DFB9"/>
    <w:rsid w:val="113A1BD4"/>
    <w:rsid w:val="11476D74"/>
    <w:rsid w:val="114E5ACD"/>
    <w:rsid w:val="1153C23D"/>
    <w:rsid w:val="116160D9"/>
    <w:rsid w:val="116A6ED8"/>
    <w:rsid w:val="116F4455"/>
    <w:rsid w:val="1171D99D"/>
    <w:rsid w:val="1187B9F3"/>
    <w:rsid w:val="118CF0D9"/>
    <w:rsid w:val="118F55A9"/>
    <w:rsid w:val="1196A682"/>
    <w:rsid w:val="11A900E3"/>
    <w:rsid w:val="11B09E58"/>
    <w:rsid w:val="11BD287E"/>
    <w:rsid w:val="11C4256B"/>
    <w:rsid w:val="11C5FA03"/>
    <w:rsid w:val="11CFF4C9"/>
    <w:rsid w:val="11EA4A30"/>
    <w:rsid w:val="11F01FFA"/>
    <w:rsid w:val="1202986E"/>
    <w:rsid w:val="12105DFC"/>
    <w:rsid w:val="121500FF"/>
    <w:rsid w:val="12153EF8"/>
    <w:rsid w:val="12327A76"/>
    <w:rsid w:val="1232F6E6"/>
    <w:rsid w:val="1235DCC0"/>
    <w:rsid w:val="123E8C73"/>
    <w:rsid w:val="125238C3"/>
    <w:rsid w:val="12595965"/>
    <w:rsid w:val="125E3F25"/>
    <w:rsid w:val="126869EB"/>
    <w:rsid w:val="1274DD28"/>
    <w:rsid w:val="1278814D"/>
    <w:rsid w:val="12797435"/>
    <w:rsid w:val="127F6182"/>
    <w:rsid w:val="12813ACB"/>
    <w:rsid w:val="1286D853"/>
    <w:rsid w:val="1288B11C"/>
    <w:rsid w:val="1288BCC9"/>
    <w:rsid w:val="128D9AD9"/>
    <w:rsid w:val="128E776E"/>
    <w:rsid w:val="1294A00D"/>
    <w:rsid w:val="1298EAAC"/>
    <w:rsid w:val="12992580"/>
    <w:rsid w:val="1299ED6A"/>
    <w:rsid w:val="129BEE33"/>
    <w:rsid w:val="12C23243"/>
    <w:rsid w:val="12C3EB50"/>
    <w:rsid w:val="12C891C0"/>
    <w:rsid w:val="12CA824D"/>
    <w:rsid w:val="12CB1DA5"/>
    <w:rsid w:val="12CEE91B"/>
    <w:rsid w:val="12D10B80"/>
    <w:rsid w:val="12D34F52"/>
    <w:rsid w:val="12D49236"/>
    <w:rsid w:val="12D4DBFB"/>
    <w:rsid w:val="12DB5BD5"/>
    <w:rsid w:val="12E09143"/>
    <w:rsid w:val="12E60DFC"/>
    <w:rsid w:val="12E8780A"/>
    <w:rsid w:val="12E8F9C6"/>
    <w:rsid w:val="12E9BE56"/>
    <w:rsid w:val="12EEE913"/>
    <w:rsid w:val="12FB45F8"/>
    <w:rsid w:val="130A3A37"/>
    <w:rsid w:val="130B448E"/>
    <w:rsid w:val="1311880C"/>
    <w:rsid w:val="131ACFF2"/>
    <w:rsid w:val="13240816"/>
    <w:rsid w:val="1327AA22"/>
    <w:rsid w:val="134754D0"/>
    <w:rsid w:val="13667B7B"/>
    <w:rsid w:val="136E9107"/>
    <w:rsid w:val="137EE88C"/>
    <w:rsid w:val="1387D2AF"/>
    <w:rsid w:val="13886D0F"/>
    <w:rsid w:val="138F76B1"/>
    <w:rsid w:val="1394C0AE"/>
    <w:rsid w:val="1397D18C"/>
    <w:rsid w:val="13A1FB92"/>
    <w:rsid w:val="13B0A180"/>
    <w:rsid w:val="13B71EF3"/>
    <w:rsid w:val="13B76C1E"/>
    <w:rsid w:val="13C4F2F8"/>
    <w:rsid w:val="13D4CA9A"/>
    <w:rsid w:val="13E267B0"/>
    <w:rsid w:val="13F27FD2"/>
    <w:rsid w:val="13FE490C"/>
    <w:rsid w:val="140588A6"/>
    <w:rsid w:val="1417F9CC"/>
    <w:rsid w:val="1418195F"/>
    <w:rsid w:val="1423039A"/>
    <w:rsid w:val="1423049A"/>
    <w:rsid w:val="142B6803"/>
    <w:rsid w:val="143D3F3D"/>
    <w:rsid w:val="1454F495"/>
    <w:rsid w:val="145BF722"/>
    <w:rsid w:val="1467A13B"/>
    <w:rsid w:val="147027FE"/>
    <w:rsid w:val="147AF1C9"/>
    <w:rsid w:val="147EA617"/>
    <w:rsid w:val="1490A476"/>
    <w:rsid w:val="149A4A0C"/>
    <w:rsid w:val="14A9EC57"/>
    <w:rsid w:val="14B2FEE0"/>
    <w:rsid w:val="14B394A1"/>
    <w:rsid w:val="14B3CC38"/>
    <w:rsid w:val="14C0CC01"/>
    <w:rsid w:val="14D4D0D4"/>
    <w:rsid w:val="14D78F7B"/>
    <w:rsid w:val="14E60CAD"/>
    <w:rsid w:val="14EF6587"/>
    <w:rsid w:val="14FBBC1A"/>
    <w:rsid w:val="15049AC7"/>
    <w:rsid w:val="1511F89F"/>
    <w:rsid w:val="15185E8E"/>
    <w:rsid w:val="151B094E"/>
    <w:rsid w:val="151EE55E"/>
    <w:rsid w:val="151FFE1A"/>
    <w:rsid w:val="152957F6"/>
    <w:rsid w:val="153901F3"/>
    <w:rsid w:val="153A04A8"/>
    <w:rsid w:val="154B4267"/>
    <w:rsid w:val="154F8B0F"/>
    <w:rsid w:val="155B1E45"/>
    <w:rsid w:val="155BE5F3"/>
    <w:rsid w:val="155FEDA4"/>
    <w:rsid w:val="155FFB28"/>
    <w:rsid w:val="15617919"/>
    <w:rsid w:val="1563EAE4"/>
    <w:rsid w:val="15678158"/>
    <w:rsid w:val="156E5A46"/>
    <w:rsid w:val="157206D4"/>
    <w:rsid w:val="1579C51E"/>
    <w:rsid w:val="157B2EB1"/>
    <w:rsid w:val="1595E9E9"/>
    <w:rsid w:val="1599AA4E"/>
    <w:rsid w:val="159F9691"/>
    <w:rsid w:val="15BBD6A7"/>
    <w:rsid w:val="15D8D64E"/>
    <w:rsid w:val="15F021D6"/>
    <w:rsid w:val="15F8724D"/>
    <w:rsid w:val="160A365D"/>
    <w:rsid w:val="160D82C7"/>
    <w:rsid w:val="1612CC63"/>
    <w:rsid w:val="1621B56C"/>
    <w:rsid w:val="162A0DAF"/>
    <w:rsid w:val="16360FD8"/>
    <w:rsid w:val="164FEF61"/>
    <w:rsid w:val="1654A943"/>
    <w:rsid w:val="16562BC3"/>
    <w:rsid w:val="166678D6"/>
    <w:rsid w:val="166FF16D"/>
    <w:rsid w:val="167D1ADF"/>
    <w:rsid w:val="168240DE"/>
    <w:rsid w:val="16858615"/>
    <w:rsid w:val="168F3227"/>
    <w:rsid w:val="16930AC4"/>
    <w:rsid w:val="16A5BAA6"/>
    <w:rsid w:val="16A5F62F"/>
    <w:rsid w:val="16AAF391"/>
    <w:rsid w:val="16AFBCA3"/>
    <w:rsid w:val="16B0AB5B"/>
    <w:rsid w:val="16B0C701"/>
    <w:rsid w:val="16B1F73C"/>
    <w:rsid w:val="16B4653D"/>
    <w:rsid w:val="16B89B94"/>
    <w:rsid w:val="16BE8B6B"/>
    <w:rsid w:val="16C17D94"/>
    <w:rsid w:val="16C61136"/>
    <w:rsid w:val="16CA9EEE"/>
    <w:rsid w:val="16CFDED1"/>
    <w:rsid w:val="16D4F049"/>
    <w:rsid w:val="16DDDFC8"/>
    <w:rsid w:val="16E261D9"/>
    <w:rsid w:val="16FA3E61"/>
    <w:rsid w:val="16FD7FC7"/>
    <w:rsid w:val="1713C0A8"/>
    <w:rsid w:val="171423FE"/>
    <w:rsid w:val="17223F30"/>
    <w:rsid w:val="17225F46"/>
    <w:rsid w:val="172A401E"/>
    <w:rsid w:val="1731C149"/>
    <w:rsid w:val="17420056"/>
    <w:rsid w:val="17447B0D"/>
    <w:rsid w:val="17489D6D"/>
    <w:rsid w:val="175EC8F1"/>
    <w:rsid w:val="1760024F"/>
    <w:rsid w:val="1762E6B1"/>
    <w:rsid w:val="176497F9"/>
    <w:rsid w:val="176F8941"/>
    <w:rsid w:val="177269FB"/>
    <w:rsid w:val="17826757"/>
    <w:rsid w:val="178C368F"/>
    <w:rsid w:val="17ADE4D6"/>
    <w:rsid w:val="17B0D836"/>
    <w:rsid w:val="17BDE37D"/>
    <w:rsid w:val="17C5BD95"/>
    <w:rsid w:val="17C96534"/>
    <w:rsid w:val="17D07FF5"/>
    <w:rsid w:val="17D29A0D"/>
    <w:rsid w:val="17E67ACB"/>
    <w:rsid w:val="17F05CC4"/>
    <w:rsid w:val="17F3ED39"/>
    <w:rsid w:val="17F7B952"/>
    <w:rsid w:val="1800F731"/>
    <w:rsid w:val="1803310D"/>
    <w:rsid w:val="1805A126"/>
    <w:rsid w:val="181178CC"/>
    <w:rsid w:val="1815C686"/>
    <w:rsid w:val="181DCF1B"/>
    <w:rsid w:val="1821E4F3"/>
    <w:rsid w:val="18277CCD"/>
    <w:rsid w:val="182EF65C"/>
    <w:rsid w:val="1832A5FB"/>
    <w:rsid w:val="1832D4E3"/>
    <w:rsid w:val="18392CE0"/>
    <w:rsid w:val="1847F5B1"/>
    <w:rsid w:val="184CA7E1"/>
    <w:rsid w:val="184F0B4A"/>
    <w:rsid w:val="185B3190"/>
    <w:rsid w:val="1863E2AC"/>
    <w:rsid w:val="18670ABA"/>
    <w:rsid w:val="18841A62"/>
    <w:rsid w:val="189F353D"/>
    <w:rsid w:val="18A27774"/>
    <w:rsid w:val="18A47916"/>
    <w:rsid w:val="18A4D2CB"/>
    <w:rsid w:val="18A744EC"/>
    <w:rsid w:val="18AD80EA"/>
    <w:rsid w:val="18B1D163"/>
    <w:rsid w:val="18C3D9B7"/>
    <w:rsid w:val="18C4EC73"/>
    <w:rsid w:val="18DB479F"/>
    <w:rsid w:val="18F7DF9F"/>
    <w:rsid w:val="191DDB18"/>
    <w:rsid w:val="191E3EC1"/>
    <w:rsid w:val="191E4E7A"/>
    <w:rsid w:val="191F1A82"/>
    <w:rsid w:val="1929B69C"/>
    <w:rsid w:val="1944D229"/>
    <w:rsid w:val="194A34F7"/>
    <w:rsid w:val="19637935"/>
    <w:rsid w:val="19669791"/>
    <w:rsid w:val="1967761C"/>
    <w:rsid w:val="197D6E48"/>
    <w:rsid w:val="197DBD72"/>
    <w:rsid w:val="197DC219"/>
    <w:rsid w:val="1983C71E"/>
    <w:rsid w:val="1989C7F9"/>
    <w:rsid w:val="198B89B6"/>
    <w:rsid w:val="19A6DB08"/>
    <w:rsid w:val="19B8E191"/>
    <w:rsid w:val="19B95167"/>
    <w:rsid w:val="19C45DE9"/>
    <w:rsid w:val="19D32681"/>
    <w:rsid w:val="19D4F9F9"/>
    <w:rsid w:val="19D6AACC"/>
    <w:rsid w:val="19E0B1D0"/>
    <w:rsid w:val="19E17DAE"/>
    <w:rsid w:val="19EBA1A1"/>
    <w:rsid w:val="19F53E16"/>
    <w:rsid w:val="19F71FF5"/>
    <w:rsid w:val="19FEBE91"/>
    <w:rsid w:val="1A011245"/>
    <w:rsid w:val="1A04CC97"/>
    <w:rsid w:val="1A254539"/>
    <w:rsid w:val="1A33BFC5"/>
    <w:rsid w:val="1A354840"/>
    <w:rsid w:val="1A3AE38E"/>
    <w:rsid w:val="1A3B8997"/>
    <w:rsid w:val="1A3C8E8B"/>
    <w:rsid w:val="1A414CBA"/>
    <w:rsid w:val="1A4E90FB"/>
    <w:rsid w:val="1A5177C4"/>
    <w:rsid w:val="1A5179A1"/>
    <w:rsid w:val="1A54D1A3"/>
    <w:rsid w:val="1A5DA7C6"/>
    <w:rsid w:val="1A705EEC"/>
    <w:rsid w:val="1A710DD8"/>
    <w:rsid w:val="1A7CF1E3"/>
    <w:rsid w:val="1A7ECDC0"/>
    <w:rsid w:val="1A81F574"/>
    <w:rsid w:val="1A86AE1F"/>
    <w:rsid w:val="1A8CCD1E"/>
    <w:rsid w:val="1A91C932"/>
    <w:rsid w:val="1A97AAED"/>
    <w:rsid w:val="1AA707A6"/>
    <w:rsid w:val="1AB11334"/>
    <w:rsid w:val="1AB72AAF"/>
    <w:rsid w:val="1ABB544D"/>
    <w:rsid w:val="1AC6EBEB"/>
    <w:rsid w:val="1ADA40C0"/>
    <w:rsid w:val="1ADFC40B"/>
    <w:rsid w:val="1AE00EB6"/>
    <w:rsid w:val="1AE58375"/>
    <w:rsid w:val="1AF164E8"/>
    <w:rsid w:val="1AF1E033"/>
    <w:rsid w:val="1AFE94DC"/>
    <w:rsid w:val="1AFF4C1C"/>
    <w:rsid w:val="1B0D4191"/>
    <w:rsid w:val="1B1CB602"/>
    <w:rsid w:val="1B1FD3F1"/>
    <w:rsid w:val="1B208028"/>
    <w:rsid w:val="1B251DC5"/>
    <w:rsid w:val="1B2AE375"/>
    <w:rsid w:val="1B2B5738"/>
    <w:rsid w:val="1B2BB598"/>
    <w:rsid w:val="1B33EB81"/>
    <w:rsid w:val="1B35DA18"/>
    <w:rsid w:val="1B3832A5"/>
    <w:rsid w:val="1B44355A"/>
    <w:rsid w:val="1B5701C7"/>
    <w:rsid w:val="1B5880D3"/>
    <w:rsid w:val="1B66CDD0"/>
    <w:rsid w:val="1B6A2F96"/>
    <w:rsid w:val="1B737BFF"/>
    <w:rsid w:val="1B892888"/>
    <w:rsid w:val="1B8D7453"/>
    <w:rsid w:val="1B93F4B0"/>
    <w:rsid w:val="1B9ECD16"/>
    <w:rsid w:val="1BA5AA9D"/>
    <w:rsid w:val="1BAF264F"/>
    <w:rsid w:val="1BB5FB05"/>
    <w:rsid w:val="1BC1603C"/>
    <w:rsid w:val="1BC40801"/>
    <w:rsid w:val="1BDD77CA"/>
    <w:rsid w:val="1BDE9FC2"/>
    <w:rsid w:val="1BDF9A92"/>
    <w:rsid w:val="1BF25ED9"/>
    <w:rsid w:val="1BF41DF3"/>
    <w:rsid w:val="1BF5C1C2"/>
    <w:rsid w:val="1C022F3F"/>
    <w:rsid w:val="1C07474A"/>
    <w:rsid w:val="1C13E985"/>
    <w:rsid w:val="1C15F69F"/>
    <w:rsid w:val="1C1CF00F"/>
    <w:rsid w:val="1C268B4E"/>
    <w:rsid w:val="1C2DC191"/>
    <w:rsid w:val="1C305CE3"/>
    <w:rsid w:val="1C3328C8"/>
    <w:rsid w:val="1C34664F"/>
    <w:rsid w:val="1C47078C"/>
    <w:rsid w:val="1C492BF5"/>
    <w:rsid w:val="1C55E318"/>
    <w:rsid w:val="1C6713CA"/>
    <w:rsid w:val="1C6C0A78"/>
    <w:rsid w:val="1C6F9003"/>
    <w:rsid w:val="1C72D297"/>
    <w:rsid w:val="1C7B6995"/>
    <w:rsid w:val="1C86A68E"/>
    <w:rsid w:val="1C8F1452"/>
    <w:rsid w:val="1C91E627"/>
    <w:rsid w:val="1C93995B"/>
    <w:rsid w:val="1C9A16FB"/>
    <w:rsid w:val="1C9A1AFA"/>
    <w:rsid w:val="1CA6C9EF"/>
    <w:rsid w:val="1CABCF27"/>
    <w:rsid w:val="1CB6620B"/>
    <w:rsid w:val="1CB8D0B2"/>
    <w:rsid w:val="1CC2988E"/>
    <w:rsid w:val="1CC4AACC"/>
    <w:rsid w:val="1CCD6E73"/>
    <w:rsid w:val="1CCFDED8"/>
    <w:rsid w:val="1CD2869D"/>
    <w:rsid w:val="1CD31D2C"/>
    <w:rsid w:val="1CE259C4"/>
    <w:rsid w:val="1CE868FB"/>
    <w:rsid w:val="1CF6CB61"/>
    <w:rsid w:val="1D0BFC59"/>
    <w:rsid w:val="1D191980"/>
    <w:rsid w:val="1D24AFA2"/>
    <w:rsid w:val="1D288B55"/>
    <w:rsid w:val="1D28E691"/>
    <w:rsid w:val="1D28FC12"/>
    <w:rsid w:val="1D2961E2"/>
    <w:rsid w:val="1D2B4E3D"/>
    <w:rsid w:val="1D2D3CE5"/>
    <w:rsid w:val="1D43B235"/>
    <w:rsid w:val="1D49CC6E"/>
    <w:rsid w:val="1D597B3B"/>
    <w:rsid w:val="1D5B5884"/>
    <w:rsid w:val="1D62A507"/>
    <w:rsid w:val="1D74AA36"/>
    <w:rsid w:val="1D7701F1"/>
    <w:rsid w:val="1D7E0779"/>
    <w:rsid w:val="1D858F3E"/>
    <w:rsid w:val="1D8CC23D"/>
    <w:rsid w:val="1D90253C"/>
    <w:rsid w:val="1D90D0FC"/>
    <w:rsid w:val="1D91A2D8"/>
    <w:rsid w:val="1D92A87B"/>
    <w:rsid w:val="1D9A67E1"/>
    <w:rsid w:val="1D9B988B"/>
    <w:rsid w:val="1D9E5136"/>
    <w:rsid w:val="1DA65F9F"/>
    <w:rsid w:val="1DAEEA3B"/>
    <w:rsid w:val="1DB3719E"/>
    <w:rsid w:val="1DB731B5"/>
    <w:rsid w:val="1DBB4F87"/>
    <w:rsid w:val="1DCA9ACB"/>
    <w:rsid w:val="1DCD09C0"/>
    <w:rsid w:val="1DCE437A"/>
    <w:rsid w:val="1DDBD595"/>
    <w:rsid w:val="1DDE6910"/>
    <w:rsid w:val="1DDFBCD1"/>
    <w:rsid w:val="1DEC913F"/>
    <w:rsid w:val="1DF78A3A"/>
    <w:rsid w:val="1DF9B1C0"/>
    <w:rsid w:val="1E059827"/>
    <w:rsid w:val="1E06CA9D"/>
    <w:rsid w:val="1E07F991"/>
    <w:rsid w:val="1E0E58F2"/>
    <w:rsid w:val="1E1228B8"/>
    <w:rsid w:val="1E157926"/>
    <w:rsid w:val="1E2A6E61"/>
    <w:rsid w:val="1E2CE192"/>
    <w:rsid w:val="1E377CAE"/>
    <w:rsid w:val="1E39792F"/>
    <w:rsid w:val="1E3F18F4"/>
    <w:rsid w:val="1E4422DE"/>
    <w:rsid w:val="1E682BD4"/>
    <w:rsid w:val="1E6A3DEB"/>
    <w:rsid w:val="1E74B493"/>
    <w:rsid w:val="1E7A87C1"/>
    <w:rsid w:val="1E7B9C3D"/>
    <w:rsid w:val="1E8B487A"/>
    <w:rsid w:val="1E8B6BA5"/>
    <w:rsid w:val="1E9EC5D5"/>
    <w:rsid w:val="1EA4D884"/>
    <w:rsid w:val="1EAA45D9"/>
    <w:rsid w:val="1EAA72CA"/>
    <w:rsid w:val="1EAE881A"/>
    <w:rsid w:val="1EB63D76"/>
    <w:rsid w:val="1EBC60B6"/>
    <w:rsid w:val="1EC8BF40"/>
    <w:rsid w:val="1ECCD7F0"/>
    <w:rsid w:val="1ED5D1AC"/>
    <w:rsid w:val="1ED5F732"/>
    <w:rsid w:val="1EDF1AF6"/>
    <w:rsid w:val="1EF02369"/>
    <w:rsid w:val="1EF06679"/>
    <w:rsid w:val="1EFA2F5E"/>
    <w:rsid w:val="1F14B5CA"/>
    <w:rsid w:val="1F16171A"/>
    <w:rsid w:val="1F1A26CB"/>
    <w:rsid w:val="1F1A825D"/>
    <w:rsid w:val="1F1AACB5"/>
    <w:rsid w:val="1F1BF764"/>
    <w:rsid w:val="1F22F403"/>
    <w:rsid w:val="1F27CE91"/>
    <w:rsid w:val="1F38CD68"/>
    <w:rsid w:val="1F3D9853"/>
    <w:rsid w:val="1F40A593"/>
    <w:rsid w:val="1F5069D6"/>
    <w:rsid w:val="1F5227DA"/>
    <w:rsid w:val="1F5B12E0"/>
    <w:rsid w:val="1F5EF75F"/>
    <w:rsid w:val="1F69FE88"/>
    <w:rsid w:val="1F722B2A"/>
    <w:rsid w:val="1F777C5C"/>
    <w:rsid w:val="1F798587"/>
    <w:rsid w:val="1F85652A"/>
    <w:rsid w:val="1F8DF60B"/>
    <w:rsid w:val="1F935254"/>
    <w:rsid w:val="1F9858E4"/>
    <w:rsid w:val="1FAB1EEC"/>
    <w:rsid w:val="1FB15B97"/>
    <w:rsid w:val="1FB1B9CA"/>
    <w:rsid w:val="1FB67DE4"/>
    <w:rsid w:val="1FC487E0"/>
    <w:rsid w:val="1FD08ACF"/>
    <w:rsid w:val="1FD3A784"/>
    <w:rsid w:val="1FDD9861"/>
    <w:rsid w:val="1FE44513"/>
    <w:rsid w:val="1FE7D507"/>
    <w:rsid w:val="1FED6C80"/>
    <w:rsid w:val="1FEF565B"/>
    <w:rsid w:val="1FF21A55"/>
    <w:rsid w:val="1FFA29B8"/>
    <w:rsid w:val="1FFD157F"/>
    <w:rsid w:val="20048B2D"/>
    <w:rsid w:val="2005DB1B"/>
    <w:rsid w:val="2011819D"/>
    <w:rsid w:val="2012575E"/>
    <w:rsid w:val="201BBFF9"/>
    <w:rsid w:val="202AFF6E"/>
    <w:rsid w:val="203832C1"/>
    <w:rsid w:val="20388C24"/>
    <w:rsid w:val="203AD76D"/>
    <w:rsid w:val="206C861C"/>
    <w:rsid w:val="206EF295"/>
    <w:rsid w:val="2070CB26"/>
    <w:rsid w:val="2076A2F7"/>
    <w:rsid w:val="207A4DFE"/>
    <w:rsid w:val="20848877"/>
    <w:rsid w:val="2087AD7D"/>
    <w:rsid w:val="208D6CDD"/>
    <w:rsid w:val="20944154"/>
    <w:rsid w:val="2099E90F"/>
    <w:rsid w:val="20A080A0"/>
    <w:rsid w:val="20A13315"/>
    <w:rsid w:val="20A75EA8"/>
    <w:rsid w:val="20A962E2"/>
    <w:rsid w:val="20AA8D33"/>
    <w:rsid w:val="20C1BCBA"/>
    <w:rsid w:val="20CB5049"/>
    <w:rsid w:val="20D53697"/>
    <w:rsid w:val="20E8F8DF"/>
    <w:rsid w:val="20F238BB"/>
    <w:rsid w:val="20F6A20D"/>
    <w:rsid w:val="20FC4BAB"/>
    <w:rsid w:val="20FE3EEE"/>
    <w:rsid w:val="20FE71EA"/>
    <w:rsid w:val="210979CB"/>
    <w:rsid w:val="210F7CB8"/>
    <w:rsid w:val="2112E46B"/>
    <w:rsid w:val="211AFE9E"/>
    <w:rsid w:val="211BC729"/>
    <w:rsid w:val="2128E232"/>
    <w:rsid w:val="212D2306"/>
    <w:rsid w:val="21338605"/>
    <w:rsid w:val="213E1465"/>
    <w:rsid w:val="21475EE0"/>
    <w:rsid w:val="214A5382"/>
    <w:rsid w:val="214DD056"/>
    <w:rsid w:val="2151FC8A"/>
    <w:rsid w:val="2157672A"/>
    <w:rsid w:val="215B3E3F"/>
    <w:rsid w:val="216086B7"/>
    <w:rsid w:val="216AAF94"/>
    <w:rsid w:val="2170F41F"/>
    <w:rsid w:val="21715AB2"/>
    <w:rsid w:val="2175ACE7"/>
    <w:rsid w:val="2176313C"/>
    <w:rsid w:val="21763B6C"/>
    <w:rsid w:val="21810F5C"/>
    <w:rsid w:val="218207C3"/>
    <w:rsid w:val="218C06AA"/>
    <w:rsid w:val="21A8ED29"/>
    <w:rsid w:val="21AA6599"/>
    <w:rsid w:val="21AD3AF1"/>
    <w:rsid w:val="21B82829"/>
    <w:rsid w:val="21BB4009"/>
    <w:rsid w:val="21BCE381"/>
    <w:rsid w:val="21D19912"/>
    <w:rsid w:val="21D88115"/>
    <w:rsid w:val="21DD021B"/>
    <w:rsid w:val="21E3AA57"/>
    <w:rsid w:val="21E9217F"/>
    <w:rsid w:val="21F396C1"/>
    <w:rsid w:val="21F87F86"/>
    <w:rsid w:val="21FDF4B4"/>
    <w:rsid w:val="220100EA"/>
    <w:rsid w:val="220C237A"/>
    <w:rsid w:val="220E0B5B"/>
    <w:rsid w:val="22138BA7"/>
    <w:rsid w:val="22171F2A"/>
    <w:rsid w:val="22226177"/>
    <w:rsid w:val="22242A69"/>
    <w:rsid w:val="2228303E"/>
    <w:rsid w:val="22288109"/>
    <w:rsid w:val="222A9FC5"/>
    <w:rsid w:val="223576E7"/>
    <w:rsid w:val="22395106"/>
    <w:rsid w:val="2249BD5D"/>
    <w:rsid w:val="224ED2C5"/>
    <w:rsid w:val="2257F53E"/>
    <w:rsid w:val="226520DD"/>
    <w:rsid w:val="2266C039"/>
    <w:rsid w:val="226D02C9"/>
    <w:rsid w:val="22738EC3"/>
    <w:rsid w:val="228482E2"/>
    <w:rsid w:val="228B7C52"/>
    <w:rsid w:val="228EE9D1"/>
    <w:rsid w:val="229A043F"/>
    <w:rsid w:val="22B1D26C"/>
    <w:rsid w:val="22B56064"/>
    <w:rsid w:val="22BB5201"/>
    <w:rsid w:val="22BED3A4"/>
    <w:rsid w:val="22C26819"/>
    <w:rsid w:val="22C4D670"/>
    <w:rsid w:val="22D4D2E7"/>
    <w:rsid w:val="22D6B4AD"/>
    <w:rsid w:val="22D91178"/>
    <w:rsid w:val="22DAFC51"/>
    <w:rsid w:val="22F7FC5C"/>
    <w:rsid w:val="22F87B27"/>
    <w:rsid w:val="22FC626D"/>
    <w:rsid w:val="22FD79EF"/>
    <w:rsid w:val="23004CF4"/>
    <w:rsid w:val="2307E47C"/>
    <w:rsid w:val="230DAECF"/>
    <w:rsid w:val="230DCACE"/>
    <w:rsid w:val="231E2546"/>
    <w:rsid w:val="232DB0CD"/>
    <w:rsid w:val="23377F53"/>
    <w:rsid w:val="2337CDE8"/>
    <w:rsid w:val="233E9706"/>
    <w:rsid w:val="23573472"/>
    <w:rsid w:val="23639874"/>
    <w:rsid w:val="2369630B"/>
    <w:rsid w:val="2376B923"/>
    <w:rsid w:val="237C9F9B"/>
    <w:rsid w:val="2383D1BC"/>
    <w:rsid w:val="238D8093"/>
    <w:rsid w:val="23905B26"/>
    <w:rsid w:val="239B7D6A"/>
    <w:rsid w:val="239D41F0"/>
    <w:rsid w:val="23A1D2C4"/>
    <w:rsid w:val="23A29B54"/>
    <w:rsid w:val="23A500C6"/>
    <w:rsid w:val="23A686BD"/>
    <w:rsid w:val="23AE5016"/>
    <w:rsid w:val="23B29A1D"/>
    <w:rsid w:val="23B65E64"/>
    <w:rsid w:val="23CA7681"/>
    <w:rsid w:val="23CECA90"/>
    <w:rsid w:val="23D52233"/>
    <w:rsid w:val="23D600D8"/>
    <w:rsid w:val="23D8D528"/>
    <w:rsid w:val="23EA20EE"/>
    <w:rsid w:val="23F10C0C"/>
    <w:rsid w:val="23F4A221"/>
    <w:rsid w:val="23FD191D"/>
    <w:rsid w:val="23FF64FD"/>
    <w:rsid w:val="2415C834"/>
    <w:rsid w:val="241D62F5"/>
    <w:rsid w:val="241E3CD3"/>
    <w:rsid w:val="242D7573"/>
    <w:rsid w:val="242E3605"/>
    <w:rsid w:val="242F55DB"/>
    <w:rsid w:val="2430F4AD"/>
    <w:rsid w:val="243C6C22"/>
    <w:rsid w:val="243DB7D0"/>
    <w:rsid w:val="244E06FC"/>
    <w:rsid w:val="245A8842"/>
    <w:rsid w:val="246BE483"/>
    <w:rsid w:val="246D3E4A"/>
    <w:rsid w:val="24713153"/>
    <w:rsid w:val="247DF03F"/>
    <w:rsid w:val="247E4F32"/>
    <w:rsid w:val="2480757F"/>
    <w:rsid w:val="2486E771"/>
    <w:rsid w:val="248F8474"/>
    <w:rsid w:val="2497AC7F"/>
    <w:rsid w:val="249C4572"/>
    <w:rsid w:val="249E2060"/>
    <w:rsid w:val="24A29762"/>
    <w:rsid w:val="24B0F1DC"/>
    <w:rsid w:val="24B4303A"/>
    <w:rsid w:val="24BCB355"/>
    <w:rsid w:val="24C8AF28"/>
    <w:rsid w:val="24CF8352"/>
    <w:rsid w:val="24DBC4AC"/>
    <w:rsid w:val="24E12933"/>
    <w:rsid w:val="24E2861B"/>
    <w:rsid w:val="24E5108C"/>
    <w:rsid w:val="24E878F1"/>
    <w:rsid w:val="24E89650"/>
    <w:rsid w:val="24F116ED"/>
    <w:rsid w:val="24F2471D"/>
    <w:rsid w:val="25028682"/>
    <w:rsid w:val="250F0491"/>
    <w:rsid w:val="251FFA8D"/>
    <w:rsid w:val="2529C969"/>
    <w:rsid w:val="25334BF3"/>
    <w:rsid w:val="2537260A"/>
    <w:rsid w:val="25379C28"/>
    <w:rsid w:val="2545366F"/>
    <w:rsid w:val="254F126E"/>
    <w:rsid w:val="255007F1"/>
    <w:rsid w:val="2555A7A0"/>
    <w:rsid w:val="256A4480"/>
    <w:rsid w:val="256E34FA"/>
    <w:rsid w:val="2570A7AD"/>
    <w:rsid w:val="257A0DD2"/>
    <w:rsid w:val="25834C1B"/>
    <w:rsid w:val="2586F617"/>
    <w:rsid w:val="2587B688"/>
    <w:rsid w:val="2587ED77"/>
    <w:rsid w:val="25AB1416"/>
    <w:rsid w:val="25AF9114"/>
    <w:rsid w:val="25BF8606"/>
    <w:rsid w:val="25E2A957"/>
    <w:rsid w:val="25EBD89D"/>
    <w:rsid w:val="25EE9434"/>
    <w:rsid w:val="26070E7D"/>
    <w:rsid w:val="261053CA"/>
    <w:rsid w:val="2616DDAB"/>
    <w:rsid w:val="2617B62B"/>
    <w:rsid w:val="26181536"/>
    <w:rsid w:val="2619FD94"/>
    <w:rsid w:val="261DA80F"/>
    <w:rsid w:val="2622069F"/>
    <w:rsid w:val="26304B0F"/>
    <w:rsid w:val="263FF64B"/>
    <w:rsid w:val="265A9767"/>
    <w:rsid w:val="265B54F8"/>
    <w:rsid w:val="265EC931"/>
    <w:rsid w:val="265ED008"/>
    <w:rsid w:val="2665462B"/>
    <w:rsid w:val="266C7D3A"/>
    <w:rsid w:val="26716575"/>
    <w:rsid w:val="26781B91"/>
    <w:rsid w:val="26880790"/>
    <w:rsid w:val="269302C2"/>
    <w:rsid w:val="2693FAE9"/>
    <w:rsid w:val="2694F807"/>
    <w:rsid w:val="269836DA"/>
    <w:rsid w:val="26A3D986"/>
    <w:rsid w:val="26AE9605"/>
    <w:rsid w:val="26BC10C3"/>
    <w:rsid w:val="26BCEFF2"/>
    <w:rsid w:val="26BEEB2D"/>
    <w:rsid w:val="26CF7C0B"/>
    <w:rsid w:val="26D2E2FD"/>
    <w:rsid w:val="26D3BA53"/>
    <w:rsid w:val="26E0B090"/>
    <w:rsid w:val="26E13B18"/>
    <w:rsid w:val="26E4EEF4"/>
    <w:rsid w:val="26E52A4B"/>
    <w:rsid w:val="26E78818"/>
    <w:rsid w:val="26EFDF32"/>
    <w:rsid w:val="26F7056A"/>
    <w:rsid w:val="26FE14E1"/>
    <w:rsid w:val="26FF049C"/>
    <w:rsid w:val="27163C7E"/>
    <w:rsid w:val="272CDF80"/>
    <w:rsid w:val="273367CE"/>
    <w:rsid w:val="2733B437"/>
    <w:rsid w:val="2738C127"/>
    <w:rsid w:val="2741AF7A"/>
    <w:rsid w:val="2743BDCC"/>
    <w:rsid w:val="274ADE27"/>
    <w:rsid w:val="2757300A"/>
    <w:rsid w:val="27587B93"/>
    <w:rsid w:val="27767D31"/>
    <w:rsid w:val="27852B49"/>
    <w:rsid w:val="278A1D0D"/>
    <w:rsid w:val="278D4A94"/>
    <w:rsid w:val="27A78090"/>
    <w:rsid w:val="27A83C25"/>
    <w:rsid w:val="27AA0E65"/>
    <w:rsid w:val="27ADA016"/>
    <w:rsid w:val="27B3CD00"/>
    <w:rsid w:val="27B76F7B"/>
    <w:rsid w:val="27BC87A5"/>
    <w:rsid w:val="27E87D78"/>
    <w:rsid w:val="27E8DD86"/>
    <w:rsid w:val="27F51707"/>
    <w:rsid w:val="27F7C376"/>
    <w:rsid w:val="27F7C6E7"/>
    <w:rsid w:val="27FCCBE5"/>
    <w:rsid w:val="27FD5615"/>
    <w:rsid w:val="281EC1F2"/>
    <w:rsid w:val="281F9204"/>
    <w:rsid w:val="2837AA90"/>
    <w:rsid w:val="283F1183"/>
    <w:rsid w:val="283F8156"/>
    <w:rsid w:val="283FAD37"/>
    <w:rsid w:val="28425D8D"/>
    <w:rsid w:val="284639FB"/>
    <w:rsid w:val="28484CD7"/>
    <w:rsid w:val="285539C0"/>
    <w:rsid w:val="2856D3D4"/>
    <w:rsid w:val="28574E50"/>
    <w:rsid w:val="285F5BD2"/>
    <w:rsid w:val="2873F470"/>
    <w:rsid w:val="289758A0"/>
    <w:rsid w:val="28B2FD6C"/>
    <w:rsid w:val="28C0A49D"/>
    <w:rsid w:val="28D52069"/>
    <w:rsid w:val="28DBC48F"/>
    <w:rsid w:val="28DF87AE"/>
    <w:rsid w:val="28DFC8B3"/>
    <w:rsid w:val="28E21AFD"/>
    <w:rsid w:val="28E52963"/>
    <w:rsid w:val="28E5519C"/>
    <w:rsid w:val="28FBAE04"/>
    <w:rsid w:val="290A8955"/>
    <w:rsid w:val="2924E2EF"/>
    <w:rsid w:val="2947ECAB"/>
    <w:rsid w:val="294E1252"/>
    <w:rsid w:val="294F49F3"/>
    <w:rsid w:val="2955FAE2"/>
    <w:rsid w:val="2956EE5F"/>
    <w:rsid w:val="295BD313"/>
    <w:rsid w:val="295EBB04"/>
    <w:rsid w:val="29676923"/>
    <w:rsid w:val="297FC6A6"/>
    <w:rsid w:val="29800CD2"/>
    <w:rsid w:val="298647F7"/>
    <w:rsid w:val="298F11A5"/>
    <w:rsid w:val="29930DAA"/>
    <w:rsid w:val="299F1476"/>
    <w:rsid w:val="29A0D85B"/>
    <w:rsid w:val="29C25768"/>
    <w:rsid w:val="29C85414"/>
    <w:rsid w:val="29C8635E"/>
    <w:rsid w:val="29C9F8CD"/>
    <w:rsid w:val="29CC257F"/>
    <w:rsid w:val="29E0242D"/>
    <w:rsid w:val="29E4810C"/>
    <w:rsid w:val="29F441B7"/>
    <w:rsid w:val="29F52AA3"/>
    <w:rsid w:val="29F56995"/>
    <w:rsid w:val="29F5F6FD"/>
    <w:rsid w:val="29F9F693"/>
    <w:rsid w:val="29FB03F0"/>
    <w:rsid w:val="29FB62FE"/>
    <w:rsid w:val="2A051C69"/>
    <w:rsid w:val="2A144D89"/>
    <w:rsid w:val="2A1D5CCA"/>
    <w:rsid w:val="2A25EBAE"/>
    <w:rsid w:val="2A270F65"/>
    <w:rsid w:val="2A277582"/>
    <w:rsid w:val="2A2DF980"/>
    <w:rsid w:val="2A3CAFB3"/>
    <w:rsid w:val="2A4BE827"/>
    <w:rsid w:val="2A5DD94A"/>
    <w:rsid w:val="2A5EA15E"/>
    <w:rsid w:val="2A709B7E"/>
    <w:rsid w:val="2A71C2F8"/>
    <w:rsid w:val="2A7294F3"/>
    <w:rsid w:val="2A7B1AE7"/>
    <w:rsid w:val="2A7D5F7F"/>
    <w:rsid w:val="2A880E84"/>
    <w:rsid w:val="2A981F34"/>
    <w:rsid w:val="2AA98F0E"/>
    <w:rsid w:val="2AAF407F"/>
    <w:rsid w:val="2AC7132D"/>
    <w:rsid w:val="2ACB9371"/>
    <w:rsid w:val="2ADA703A"/>
    <w:rsid w:val="2ADDFAB1"/>
    <w:rsid w:val="2ADEB820"/>
    <w:rsid w:val="2AE9618A"/>
    <w:rsid w:val="2AF00506"/>
    <w:rsid w:val="2AFD6EED"/>
    <w:rsid w:val="2B0E570C"/>
    <w:rsid w:val="2B0F88B0"/>
    <w:rsid w:val="2B1A1D62"/>
    <w:rsid w:val="2B1F16AF"/>
    <w:rsid w:val="2B22B412"/>
    <w:rsid w:val="2B296D46"/>
    <w:rsid w:val="2B38DD3D"/>
    <w:rsid w:val="2B3F4CB2"/>
    <w:rsid w:val="2B460D89"/>
    <w:rsid w:val="2B468B18"/>
    <w:rsid w:val="2B571716"/>
    <w:rsid w:val="2B58411A"/>
    <w:rsid w:val="2B64F07D"/>
    <w:rsid w:val="2B672696"/>
    <w:rsid w:val="2B6EC8AF"/>
    <w:rsid w:val="2B6F583B"/>
    <w:rsid w:val="2B7A45D9"/>
    <w:rsid w:val="2B7F33A2"/>
    <w:rsid w:val="2B8461C3"/>
    <w:rsid w:val="2B85F370"/>
    <w:rsid w:val="2B912E2F"/>
    <w:rsid w:val="2B9F0D59"/>
    <w:rsid w:val="2BA3D03A"/>
    <w:rsid w:val="2BA86A88"/>
    <w:rsid w:val="2BAD0CE2"/>
    <w:rsid w:val="2BB43FBA"/>
    <w:rsid w:val="2BBBCA88"/>
    <w:rsid w:val="2BBC3C75"/>
    <w:rsid w:val="2BBE9EC7"/>
    <w:rsid w:val="2BD27B62"/>
    <w:rsid w:val="2BD7FD23"/>
    <w:rsid w:val="2BD8D823"/>
    <w:rsid w:val="2BDE3EB1"/>
    <w:rsid w:val="2BE6C445"/>
    <w:rsid w:val="2BE78715"/>
    <w:rsid w:val="2BECEB51"/>
    <w:rsid w:val="2BEE2D1F"/>
    <w:rsid w:val="2BF31501"/>
    <w:rsid w:val="2BFFA1F6"/>
    <w:rsid w:val="2C133136"/>
    <w:rsid w:val="2C142987"/>
    <w:rsid w:val="2C18D81D"/>
    <w:rsid w:val="2C212E35"/>
    <w:rsid w:val="2C281BBB"/>
    <w:rsid w:val="2C2FE747"/>
    <w:rsid w:val="2C360CCB"/>
    <w:rsid w:val="2C3EE5F3"/>
    <w:rsid w:val="2C41A894"/>
    <w:rsid w:val="2C49480B"/>
    <w:rsid w:val="2C4F8F20"/>
    <w:rsid w:val="2C77FB76"/>
    <w:rsid w:val="2C79FE82"/>
    <w:rsid w:val="2C7D70A7"/>
    <w:rsid w:val="2C800859"/>
    <w:rsid w:val="2C8033B4"/>
    <w:rsid w:val="2C813DCE"/>
    <w:rsid w:val="2C946056"/>
    <w:rsid w:val="2CA2AB5D"/>
    <w:rsid w:val="2CA4815A"/>
    <w:rsid w:val="2CA8C4CF"/>
    <w:rsid w:val="2CAF7A4D"/>
    <w:rsid w:val="2CB368A7"/>
    <w:rsid w:val="2CB9A6C6"/>
    <w:rsid w:val="2CBE2ABF"/>
    <w:rsid w:val="2CC8F660"/>
    <w:rsid w:val="2CCA3625"/>
    <w:rsid w:val="2CCD7B3C"/>
    <w:rsid w:val="2CD3C888"/>
    <w:rsid w:val="2CE74F5B"/>
    <w:rsid w:val="2CEC8FFC"/>
    <w:rsid w:val="2CEDA5D1"/>
    <w:rsid w:val="2CF237CD"/>
    <w:rsid w:val="2CF5967B"/>
    <w:rsid w:val="2D025F6B"/>
    <w:rsid w:val="2D10E962"/>
    <w:rsid w:val="2D128338"/>
    <w:rsid w:val="2D17CCA7"/>
    <w:rsid w:val="2D17EE80"/>
    <w:rsid w:val="2D1BC5D8"/>
    <w:rsid w:val="2D236E49"/>
    <w:rsid w:val="2D36AB67"/>
    <w:rsid w:val="2D38C37A"/>
    <w:rsid w:val="2D5AFFD9"/>
    <w:rsid w:val="2D5D1529"/>
    <w:rsid w:val="2D60E646"/>
    <w:rsid w:val="2D791297"/>
    <w:rsid w:val="2D7B339D"/>
    <w:rsid w:val="2D7C3A93"/>
    <w:rsid w:val="2D80E316"/>
    <w:rsid w:val="2D882888"/>
    <w:rsid w:val="2D8BE801"/>
    <w:rsid w:val="2D963252"/>
    <w:rsid w:val="2D97D32F"/>
    <w:rsid w:val="2D9E51A2"/>
    <w:rsid w:val="2DABB84D"/>
    <w:rsid w:val="2DAC111E"/>
    <w:rsid w:val="2DC2FECD"/>
    <w:rsid w:val="2DC4EB52"/>
    <w:rsid w:val="2DC757E4"/>
    <w:rsid w:val="2DCBA278"/>
    <w:rsid w:val="2DD10728"/>
    <w:rsid w:val="2DD46A95"/>
    <w:rsid w:val="2DD57CCC"/>
    <w:rsid w:val="2DD66EC1"/>
    <w:rsid w:val="2DE44B90"/>
    <w:rsid w:val="2DF5AC64"/>
    <w:rsid w:val="2E007D15"/>
    <w:rsid w:val="2E0401B9"/>
    <w:rsid w:val="2E0CBEAF"/>
    <w:rsid w:val="2E19AECA"/>
    <w:rsid w:val="2E219F99"/>
    <w:rsid w:val="2E2E7D14"/>
    <w:rsid w:val="2E43ED68"/>
    <w:rsid w:val="2E44E1D0"/>
    <w:rsid w:val="2E455DFB"/>
    <w:rsid w:val="2E48E2F5"/>
    <w:rsid w:val="2E4C7974"/>
    <w:rsid w:val="2E4FF68C"/>
    <w:rsid w:val="2E520098"/>
    <w:rsid w:val="2E54DFB6"/>
    <w:rsid w:val="2E5FB179"/>
    <w:rsid w:val="2E6068F1"/>
    <w:rsid w:val="2E67F8A6"/>
    <w:rsid w:val="2E84274E"/>
    <w:rsid w:val="2E87AF52"/>
    <w:rsid w:val="2E88CA89"/>
    <w:rsid w:val="2E8BF075"/>
    <w:rsid w:val="2E97A28A"/>
    <w:rsid w:val="2EA60931"/>
    <w:rsid w:val="2EA69B86"/>
    <w:rsid w:val="2EB0B806"/>
    <w:rsid w:val="2EB5DF4D"/>
    <w:rsid w:val="2EBAB6E0"/>
    <w:rsid w:val="2EC67D5D"/>
    <w:rsid w:val="2ED1478B"/>
    <w:rsid w:val="2ED535C2"/>
    <w:rsid w:val="2ED99FE2"/>
    <w:rsid w:val="2EE87BC5"/>
    <w:rsid w:val="2EF2C4E7"/>
    <w:rsid w:val="2EF60D1B"/>
    <w:rsid w:val="2EF7DD56"/>
    <w:rsid w:val="2F01A160"/>
    <w:rsid w:val="2F0A9E4A"/>
    <w:rsid w:val="2F35DB63"/>
    <w:rsid w:val="2F40BA3D"/>
    <w:rsid w:val="2F4B6C10"/>
    <w:rsid w:val="2F50245E"/>
    <w:rsid w:val="2F552055"/>
    <w:rsid w:val="2F59F962"/>
    <w:rsid w:val="2F5D93A9"/>
    <w:rsid w:val="2F5DE5A5"/>
    <w:rsid w:val="2F63CE7F"/>
    <w:rsid w:val="2F6ED460"/>
    <w:rsid w:val="2F70B95A"/>
    <w:rsid w:val="2F714037"/>
    <w:rsid w:val="2F7957AE"/>
    <w:rsid w:val="2F79C30F"/>
    <w:rsid w:val="2F7B84EA"/>
    <w:rsid w:val="2F7C85F8"/>
    <w:rsid w:val="2F81A75B"/>
    <w:rsid w:val="2F85ABCF"/>
    <w:rsid w:val="2F8F6358"/>
    <w:rsid w:val="2FB0A985"/>
    <w:rsid w:val="2FC76050"/>
    <w:rsid w:val="2FC916AE"/>
    <w:rsid w:val="2FE63B4D"/>
    <w:rsid w:val="2FE760A2"/>
    <w:rsid w:val="2FEBEBB4"/>
    <w:rsid w:val="2FF2CB08"/>
    <w:rsid w:val="2FF544C7"/>
    <w:rsid w:val="2FFADE21"/>
    <w:rsid w:val="2FFED79F"/>
    <w:rsid w:val="301A1E88"/>
    <w:rsid w:val="302464A2"/>
    <w:rsid w:val="30293BC5"/>
    <w:rsid w:val="3033929D"/>
    <w:rsid w:val="3038C623"/>
    <w:rsid w:val="30467FD3"/>
    <w:rsid w:val="304E112A"/>
    <w:rsid w:val="3050B4CF"/>
    <w:rsid w:val="30537830"/>
    <w:rsid w:val="30552E82"/>
    <w:rsid w:val="30575C3B"/>
    <w:rsid w:val="305A98C6"/>
    <w:rsid w:val="305FC26A"/>
    <w:rsid w:val="307523E4"/>
    <w:rsid w:val="307A86BE"/>
    <w:rsid w:val="3083ABEA"/>
    <w:rsid w:val="309306E7"/>
    <w:rsid w:val="309A72EB"/>
    <w:rsid w:val="309DE6EF"/>
    <w:rsid w:val="30A2A811"/>
    <w:rsid w:val="30AFB41C"/>
    <w:rsid w:val="30B9A6A5"/>
    <w:rsid w:val="30BC37A1"/>
    <w:rsid w:val="30C0409F"/>
    <w:rsid w:val="30C04828"/>
    <w:rsid w:val="30C604F5"/>
    <w:rsid w:val="30CB2FCB"/>
    <w:rsid w:val="30EF202E"/>
    <w:rsid w:val="30EFE5BA"/>
    <w:rsid w:val="30F28E60"/>
    <w:rsid w:val="30FD0BF6"/>
    <w:rsid w:val="31249CA7"/>
    <w:rsid w:val="312BF41D"/>
    <w:rsid w:val="313447DA"/>
    <w:rsid w:val="3138AEE5"/>
    <w:rsid w:val="313998CD"/>
    <w:rsid w:val="31468BFF"/>
    <w:rsid w:val="31527176"/>
    <w:rsid w:val="315D9C2C"/>
    <w:rsid w:val="315DAA44"/>
    <w:rsid w:val="3165C6D7"/>
    <w:rsid w:val="31667556"/>
    <w:rsid w:val="316A0553"/>
    <w:rsid w:val="316B71C7"/>
    <w:rsid w:val="316E050E"/>
    <w:rsid w:val="317667EC"/>
    <w:rsid w:val="31773FAF"/>
    <w:rsid w:val="317902FF"/>
    <w:rsid w:val="3179388A"/>
    <w:rsid w:val="3194E49E"/>
    <w:rsid w:val="3195455F"/>
    <w:rsid w:val="319E5466"/>
    <w:rsid w:val="31AAD3DC"/>
    <w:rsid w:val="31AD8AAC"/>
    <w:rsid w:val="31B3203A"/>
    <w:rsid w:val="31B66B63"/>
    <w:rsid w:val="31B73294"/>
    <w:rsid w:val="31B7982C"/>
    <w:rsid w:val="31C42D64"/>
    <w:rsid w:val="31C75195"/>
    <w:rsid w:val="31C76439"/>
    <w:rsid w:val="31C82FE4"/>
    <w:rsid w:val="31CF38DD"/>
    <w:rsid w:val="31D729E9"/>
    <w:rsid w:val="31DA4C78"/>
    <w:rsid w:val="31DB8FE1"/>
    <w:rsid w:val="31DBA1D1"/>
    <w:rsid w:val="31E5F4EB"/>
    <w:rsid w:val="31ED7274"/>
    <w:rsid w:val="31EE2027"/>
    <w:rsid w:val="31EF2703"/>
    <w:rsid w:val="31F19DC2"/>
    <w:rsid w:val="31FDCEE0"/>
    <w:rsid w:val="3210C31F"/>
    <w:rsid w:val="3214DE59"/>
    <w:rsid w:val="3216879D"/>
    <w:rsid w:val="321B470B"/>
    <w:rsid w:val="32293EBD"/>
    <w:rsid w:val="322DB2DB"/>
    <w:rsid w:val="323635AE"/>
    <w:rsid w:val="323676AB"/>
    <w:rsid w:val="3242B322"/>
    <w:rsid w:val="3243D867"/>
    <w:rsid w:val="32468952"/>
    <w:rsid w:val="3252D04B"/>
    <w:rsid w:val="3254AE01"/>
    <w:rsid w:val="325F242F"/>
    <w:rsid w:val="326528B3"/>
    <w:rsid w:val="326836B9"/>
    <w:rsid w:val="32707F03"/>
    <w:rsid w:val="3276FAEF"/>
    <w:rsid w:val="327D88C2"/>
    <w:rsid w:val="3283BF08"/>
    <w:rsid w:val="32895C73"/>
    <w:rsid w:val="3293AA31"/>
    <w:rsid w:val="3297D2DC"/>
    <w:rsid w:val="329A2AC8"/>
    <w:rsid w:val="329D7C4D"/>
    <w:rsid w:val="32A3CC31"/>
    <w:rsid w:val="32C34965"/>
    <w:rsid w:val="32C94373"/>
    <w:rsid w:val="32D32AA0"/>
    <w:rsid w:val="32D7F10C"/>
    <w:rsid w:val="32DD7BF6"/>
    <w:rsid w:val="32F17A38"/>
    <w:rsid w:val="32F4D07C"/>
    <w:rsid w:val="32FA30EC"/>
    <w:rsid w:val="32FB610C"/>
    <w:rsid w:val="3300E389"/>
    <w:rsid w:val="33128B3F"/>
    <w:rsid w:val="33173E11"/>
    <w:rsid w:val="331F31BE"/>
    <w:rsid w:val="332DE92B"/>
    <w:rsid w:val="333A3876"/>
    <w:rsid w:val="334E89DD"/>
    <w:rsid w:val="33513CB0"/>
    <w:rsid w:val="336287A4"/>
    <w:rsid w:val="336617A8"/>
    <w:rsid w:val="33676D72"/>
    <w:rsid w:val="3369CE1E"/>
    <w:rsid w:val="3375B741"/>
    <w:rsid w:val="3378B067"/>
    <w:rsid w:val="337DB12F"/>
    <w:rsid w:val="337E7669"/>
    <w:rsid w:val="338F9D7A"/>
    <w:rsid w:val="33986DE6"/>
    <w:rsid w:val="339A8753"/>
    <w:rsid w:val="339BB71D"/>
    <w:rsid w:val="339C4F66"/>
    <w:rsid w:val="33A6C16D"/>
    <w:rsid w:val="33B07B24"/>
    <w:rsid w:val="33B8B118"/>
    <w:rsid w:val="33BC2C39"/>
    <w:rsid w:val="33BE816D"/>
    <w:rsid w:val="33C4B7DC"/>
    <w:rsid w:val="33DA6948"/>
    <w:rsid w:val="33DC3BF6"/>
    <w:rsid w:val="33DD19A4"/>
    <w:rsid w:val="33DD5A6F"/>
    <w:rsid w:val="33E77977"/>
    <w:rsid w:val="33EBC60E"/>
    <w:rsid w:val="33F951F0"/>
    <w:rsid w:val="33FD20F8"/>
    <w:rsid w:val="3401497C"/>
    <w:rsid w:val="3423FF6D"/>
    <w:rsid w:val="342E8D7D"/>
    <w:rsid w:val="3466BFAC"/>
    <w:rsid w:val="3468C40C"/>
    <w:rsid w:val="346C94FA"/>
    <w:rsid w:val="347082F1"/>
    <w:rsid w:val="3478E725"/>
    <w:rsid w:val="34874852"/>
    <w:rsid w:val="34904802"/>
    <w:rsid w:val="349CD957"/>
    <w:rsid w:val="349F74B6"/>
    <w:rsid w:val="34AB0E8F"/>
    <w:rsid w:val="34BD9C02"/>
    <w:rsid w:val="34BDE881"/>
    <w:rsid w:val="34C2796D"/>
    <w:rsid w:val="34C684BA"/>
    <w:rsid w:val="34CCC9AA"/>
    <w:rsid w:val="34D2AD6C"/>
    <w:rsid w:val="34DA2EF1"/>
    <w:rsid w:val="34DD1979"/>
    <w:rsid w:val="34E218B1"/>
    <w:rsid w:val="34E5424C"/>
    <w:rsid w:val="34EFEB03"/>
    <w:rsid w:val="34F6C868"/>
    <w:rsid w:val="34F7B385"/>
    <w:rsid w:val="34FD9431"/>
    <w:rsid w:val="350021F4"/>
    <w:rsid w:val="3506649D"/>
    <w:rsid w:val="350839B3"/>
    <w:rsid w:val="35087796"/>
    <w:rsid w:val="353B240F"/>
    <w:rsid w:val="353F5E3B"/>
    <w:rsid w:val="3544F8B1"/>
    <w:rsid w:val="354C9A5C"/>
    <w:rsid w:val="354CA0AB"/>
    <w:rsid w:val="354F8CA8"/>
    <w:rsid w:val="3550BBA3"/>
    <w:rsid w:val="3558652C"/>
    <w:rsid w:val="355DC7EF"/>
    <w:rsid w:val="35669E7E"/>
    <w:rsid w:val="356AA1FE"/>
    <w:rsid w:val="357D1C0C"/>
    <w:rsid w:val="357DCC37"/>
    <w:rsid w:val="3581E7EA"/>
    <w:rsid w:val="35977865"/>
    <w:rsid w:val="3597E3BD"/>
    <w:rsid w:val="35A4AFD6"/>
    <w:rsid w:val="35AB5F6F"/>
    <w:rsid w:val="35B5055E"/>
    <w:rsid w:val="35BAF8EA"/>
    <w:rsid w:val="35BD62E2"/>
    <w:rsid w:val="35C89E2D"/>
    <w:rsid w:val="35D63479"/>
    <w:rsid w:val="35D8D276"/>
    <w:rsid w:val="35F7A75E"/>
    <w:rsid w:val="35F83903"/>
    <w:rsid w:val="35FC161A"/>
    <w:rsid w:val="35FF0DBC"/>
    <w:rsid w:val="35FF2A07"/>
    <w:rsid w:val="35FF4FD3"/>
    <w:rsid w:val="3601126D"/>
    <w:rsid w:val="360207D6"/>
    <w:rsid w:val="3605BC56"/>
    <w:rsid w:val="360C2D4A"/>
    <w:rsid w:val="360FAF7D"/>
    <w:rsid w:val="361AC73B"/>
    <w:rsid w:val="36210569"/>
    <w:rsid w:val="36276F50"/>
    <w:rsid w:val="362B5F9F"/>
    <w:rsid w:val="362EAD8E"/>
    <w:rsid w:val="36325201"/>
    <w:rsid w:val="363F5CBE"/>
    <w:rsid w:val="364437A4"/>
    <w:rsid w:val="364722BA"/>
    <w:rsid w:val="365849B2"/>
    <w:rsid w:val="366A7B22"/>
    <w:rsid w:val="366DA5F7"/>
    <w:rsid w:val="366F3AB5"/>
    <w:rsid w:val="3677B729"/>
    <w:rsid w:val="3683ECD8"/>
    <w:rsid w:val="368C2FE0"/>
    <w:rsid w:val="368EB21D"/>
    <w:rsid w:val="369319D6"/>
    <w:rsid w:val="369FC220"/>
    <w:rsid w:val="36A0BEF3"/>
    <w:rsid w:val="36A748FF"/>
    <w:rsid w:val="36AF7303"/>
    <w:rsid w:val="36B22DEC"/>
    <w:rsid w:val="36C0A5F7"/>
    <w:rsid w:val="36C6BCEA"/>
    <w:rsid w:val="36C80CD2"/>
    <w:rsid w:val="36CDC8F1"/>
    <w:rsid w:val="36DC6065"/>
    <w:rsid w:val="36DE84BB"/>
    <w:rsid w:val="36E44C05"/>
    <w:rsid w:val="36E8D042"/>
    <w:rsid w:val="36EB8CFE"/>
    <w:rsid w:val="36EC5245"/>
    <w:rsid w:val="36ED061F"/>
    <w:rsid w:val="36F0F01A"/>
    <w:rsid w:val="36F1F650"/>
    <w:rsid w:val="36FAA311"/>
    <w:rsid w:val="36FB7DDC"/>
    <w:rsid w:val="36FE8249"/>
    <w:rsid w:val="37076B35"/>
    <w:rsid w:val="370E90FB"/>
    <w:rsid w:val="3714F91C"/>
    <w:rsid w:val="371CC3BD"/>
    <w:rsid w:val="3724A9B1"/>
    <w:rsid w:val="37266B60"/>
    <w:rsid w:val="372B89FC"/>
    <w:rsid w:val="372CA270"/>
    <w:rsid w:val="372F7E6C"/>
    <w:rsid w:val="373D6C50"/>
    <w:rsid w:val="373EB3C7"/>
    <w:rsid w:val="374B4C43"/>
    <w:rsid w:val="374DB238"/>
    <w:rsid w:val="374FD7EB"/>
    <w:rsid w:val="375287DF"/>
    <w:rsid w:val="3752FBF2"/>
    <w:rsid w:val="3757CA06"/>
    <w:rsid w:val="37688C01"/>
    <w:rsid w:val="376E1CC9"/>
    <w:rsid w:val="37911FCA"/>
    <w:rsid w:val="37936FED"/>
    <w:rsid w:val="379AACED"/>
    <w:rsid w:val="379BE999"/>
    <w:rsid w:val="37A02234"/>
    <w:rsid w:val="37A7F057"/>
    <w:rsid w:val="37B115BF"/>
    <w:rsid w:val="37B98905"/>
    <w:rsid w:val="37BB4264"/>
    <w:rsid w:val="37C6A6CD"/>
    <w:rsid w:val="37C7DB01"/>
    <w:rsid w:val="37CC10F8"/>
    <w:rsid w:val="37D39FD2"/>
    <w:rsid w:val="37DC162A"/>
    <w:rsid w:val="37E3D26D"/>
    <w:rsid w:val="37E8B92C"/>
    <w:rsid w:val="37E9521C"/>
    <w:rsid w:val="37F55B25"/>
    <w:rsid w:val="37FDFEBC"/>
    <w:rsid w:val="38115770"/>
    <w:rsid w:val="3813BF0B"/>
    <w:rsid w:val="38359CA1"/>
    <w:rsid w:val="383DC7DC"/>
    <w:rsid w:val="383F083E"/>
    <w:rsid w:val="3848B3B3"/>
    <w:rsid w:val="384FC4B3"/>
    <w:rsid w:val="385D0288"/>
    <w:rsid w:val="385D0F2A"/>
    <w:rsid w:val="385D7F71"/>
    <w:rsid w:val="38604797"/>
    <w:rsid w:val="38665CBE"/>
    <w:rsid w:val="38665CDF"/>
    <w:rsid w:val="386B46A4"/>
    <w:rsid w:val="386D435E"/>
    <w:rsid w:val="3871A9F1"/>
    <w:rsid w:val="3871E671"/>
    <w:rsid w:val="38747755"/>
    <w:rsid w:val="387B84BF"/>
    <w:rsid w:val="38849D4C"/>
    <w:rsid w:val="388E5682"/>
    <w:rsid w:val="389A5F1E"/>
    <w:rsid w:val="38A3D3DF"/>
    <w:rsid w:val="38A5B178"/>
    <w:rsid w:val="38A5C602"/>
    <w:rsid w:val="38B2FA24"/>
    <w:rsid w:val="38B4F02C"/>
    <w:rsid w:val="38CEB41E"/>
    <w:rsid w:val="38D532B7"/>
    <w:rsid w:val="38DAECD6"/>
    <w:rsid w:val="38E43A73"/>
    <w:rsid w:val="38E5CC53"/>
    <w:rsid w:val="38E7243D"/>
    <w:rsid w:val="3907732B"/>
    <w:rsid w:val="390E1FDE"/>
    <w:rsid w:val="390F3C91"/>
    <w:rsid w:val="391CC5B9"/>
    <w:rsid w:val="39206C09"/>
    <w:rsid w:val="3920ACD4"/>
    <w:rsid w:val="3924A6C7"/>
    <w:rsid w:val="3937880F"/>
    <w:rsid w:val="393B2E43"/>
    <w:rsid w:val="39411E6C"/>
    <w:rsid w:val="39474081"/>
    <w:rsid w:val="394B0353"/>
    <w:rsid w:val="394D5AAD"/>
    <w:rsid w:val="39540679"/>
    <w:rsid w:val="3962CAEE"/>
    <w:rsid w:val="39634649"/>
    <w:rsid w:val="396C1E18"/>
    <w:rsid w:val="396DE913"/>
    <w:rsid w:val="3972D8C4"/>
    <w:rsid w:val="3973D210"/>
    <w:rsid w:val="3975CCD9"/>
    <w:rsid w:val="39773F13"/>
    <w:rsid w:val="397787F5"/>
    <w:rsid w:val="397A46DB"/>
    <w:rsid w:val="397AE5C7"/>
    <w:rsid w:val="397B15EB"/>
    <w:rsid w:val="39902F47"/>
    <w:rsid w:val="399CBFA9"/>
    <w:rsid w:val="39A037A5"/>
    <w:rsid w:val="39A84E87"/>
    <w:rsid w:val="39ACDA57"/>
    <w:rsid w:val="39CC6A3E"/>
    <w:rsid w:val="39D8C87B"/>
    <w:rsid w:val="39DF9E0A"/>
    <w:rsid w:val="39E46AA2"/>
    <w:rsid w:val="39E51C18"/>
    <w:rsid w:val="39EF726E"/>
    <w:rsid w:val="39F34856"/>
    <w:rsid w:val="39F4B075"/>
    <w:rsid w:val="39F4ED68"/>
    <w:rsid w:val="3A03C185"/>
    <w:rsid w:val="3A06FC2D"/>
    <w:rsid w:val="3A0C7A31"/>
    <w:rsid w:val="3A0CEA7E"/>
    <w:rsid w:val="3A25CD4B"/>
    <w:rsid w:val="3A2620CC"/>
    <w:rsid w:val="3A30858F"/>
    <w:rsid w:val="3A453AFF"/>
    <w:rsid w:val="3A4910C5"/>
    <w:rsid w:val="3A50C6DF"/>
    <w:rsid w:val="3A665B83"/>
    <w:rsid w:val="3A76D1FD"/>
    <w:rsid w:val="3A79CAA7"/>
    <w:rsid w:val="3A7C02AA"/>
    <w:rsid w:val="3A920F20"/>
    <w:rsid w:val="3A944DAC"/>
    <w:rsid w:val="3A9A3F81"/>
    <w:rsid w:val="3A9C1C00"/>
    <w:rsid w:val="3AA538F8"/>
    <w:rsid w:val="3AA860E4"/>
    <w:rsid w:val="3AAA7527"/>
    <w:rsid w:val="3AB50706"/>
    <w:rsid w:val="3AB9C7B5"/>
    <w:rsid w:val="3AC039A3"/>
    <w:rsid w:val="3AC3482F"/>
    <w:rsid w:val="3AD97BBD"/>
    <w:rsid w:val="3AD9961C"/>
    <w:rsid w:val="3AE0A143"/>
    <w:rsid w:val="3AE14D67"/>
    <w:rsid w:val="3AE81488"/>
    <w:rsid w:val="3AE8E991"/>
    <w:rsid w:val="3AE945A4"/>
    <w:rsid w:val="3AF84EF4"/>
    <w:rsid w:val="3AFD4B64"/>
    <w:rsid w:val="3B1B8367"/>
    <w:rsid w:val="3B1C4DA9"/>
    <w:rsid w:val="3B1D4BB1"/>
    <w:rsid w:val="3B29E80D"/>
    <w:rsid w:val="3B2BC825"/>
    <w:rsid w:val="3B2FD158"/>
    <w:rsid w:val="3B36BA15"/>
    <w:rsid w:val="3B4218CF"/>
    <w:rsid w:val="3B498C89"/>
    <w:rsid w:val="3B543E70"/>
    <w:rsid w:val="3B5E8C3C"/>
    <w:rsid w:val="3B5E8DE8"/>
    <w:rsid w:val="3B5F9163"/>
    <w:rsid w:val="3B63BA8C"/>
    <w:rsid w:val="3B63E69E"/>
    <w:rsid w:val="3B657CAB"/>
    <w:rsid w:val="3B7C2344"/>
    <w:rsid w:val="3B84BB1E"/>
    <w:rsid w:val="3B8799D7"/>
    <w:rsid w:val="3B902CCA"/>
    <w:rsid w:val="3B9DFE56"/>
    <w:rsid w:val="3BA2C908"/>
    <w:rsid w:val="3BAC791A"/>
    <w:rsid w:val="3BBB3B9F"/>
    <w:rsid w:val="3BC36D3A"/>
    <w:rsid w:val="3BC589AE"/>
    <w:rsid w:val="3BD0FAAB"/>
    <w:rsid w:val="3BE04BD4"/>
    <w:rsid w:val="3BE6007D"/>
    <w:rsid w:val="3BE9B9F2"/>
    <w:rsid w:val="3BF74518"/>
    <w:rsid w:val="3BF7B7F2"/>
    <w:rsid w:val="3BFB7AE4"/>
    <w:rsid w:val="3C02335D"/>
    <w:rsid w:val="3C1A22F1"/>
    <w:rsid w:val="3C305B5E"/>
    <w:rsid w:val="3C356844"/>
    <w:rsid w:val="3C41A93B"/>
    <w:rsid w:val="3C41E2B8"/>
    <w:rsid w:val="3C47157F"/>
    <w:rsid w:val="3C56A4F5"/>
    <w:rsid w:val="3C6076FB"/>
    <w:rsid w:val="3C65E754"/>
    <w:rsid w:val="3C66FE96"/>
    <w:rsid w:val="3C67CA02"/>
    <w:rsid w:val="3C690690"/>
    <w:rsid w:val="3C78F465"/>
    <w:rsid w:val="3C80A100"/>
    <w:rsid w:val="3C823E03"/>
    <w:rsid w:val="3C89ACA5"/>
    <w:rsid w:val="3C8E1BE5"/>
    <w:rsid w:val="3C92C021"/>
    <w:rsid w:val="3C9E6645"/>
    <w:rsid w:val="3CA78310"/>
    <w:rsid w:val="3CA7CDCE"/>
    <w:rsid w:val="3CA81A71"/>
    <w:rsid w:val="3CABCBAC"/>
    <w:rsid w:val="3CB71696"/>
    <w:rsid w:val="3CB7FB11"/>
    <w:rsid w:val="3CBBB3A3"/>
    <w:rsid w:val="3CBC90A7"/>
    <w:rsid w:val="3CBED659"/>
    <w:rsid w:val="3CBEEB4A"/>
    <w:rsid w:val="3CD5674B"/>
    <w:rsid w:val="3CE42FDF"/>
    <w:rsid w:val="3CF5A3DD"/>
    <w:rsid w:val="3CFF988C"/>
    <w:rsid w:val="3D0C761E"/>
    <w:rsid w:val="3D1900AF"/>
    <w:rsid w:val="3D22BB22"/>
    <w:rsid w:val="3D26C777"/>
    <w:rsid w:val="3D2D745F"/>
    <w:rsid w:val="3D3F1706"/>
    <w:rsid w:val="3D487477"/>
    <w:rsid w:val="3D48EE92"/>
    <w:rsid w:val="3D4DF4E8"/>
    <w:rsid w:val="3D515E8E"/>
    <w:rsid w:val="3D5B565A"/>
    <w:rsid w:val="3D5C61BE"/>
    <w:rsid w:val="3D5E0710"/>
    <w:rsid w:val="3D6FA6EF"/>
    <w:rsid w:val="3D77BC01"/>
    <w:rsid w:val="3D848EC4"/>
    <w:rsid w:val="3D97D420"/>
    <w:rsid w:val="3D9D2E65"/>
    <w:rsid w:val="3DADAAF0"/>
    <w:rsid w:val="3DB82ABE"/>
    <w:rsid w:val="3DBEF0DF"/>
    <w:rsid w:val="3DBFF00E"/>
    <w:rsid w:val="3DC397A3"/>
    <w:rsid w:val="3DC99C62"/>
    <w:rsid w:val="3DDDEBD8"/>
    <w:rsid w:val="3DE21373"/>
    <w:rsid w:val="3DE49393"/>
    <w:rsid w:val="3DE55DD5"/>
    <w:rsid w:val="3DEB53A6"/>
    <w:rsid w:val="3E0C1DEB"/>
    <w:rsid w:val="3E13D69D"/>
    <w:rsid w:val="3E16258B"/>
    <w:rsid w:val="3E1B6B5F"/>
    <w:rsid w:val="3E1C01BB"/>
    <w:rsid w:val="3E2B519C"/>
    <w:rsid w:val="3E3B1084"/>
    <w:rsid w:val="3E3E8BDC"/>
    <w:rsid w:val="3E4D9A77"/>
    <w:rsid w:val="3E639E5A"/>
    <w:rsid w:val="3E666DA2"/>
    <w:rsid w:val="3E677ADF"/>
    <w:rsid w:val="3E690566"/>
    <w:rsid w:val="3E6EE5C6"/>
    <w:rsid w:val="3E6FE1A0"/>
    <w:rsid w:val="3E896534"/>
    <w:rsid w:val="3E9FD9E0"/>
    <w:rsid w:val="3EA1EEF5"/>
    <w:rsid w:val="3EAAC90A"/>
    <w:rsid w:val="3EAEA7CE"/>
    <w:rsid w:val="3EB549CB"/>
    <w:rsid w:val="3EBBB220"/>
    <w:rsid w:val="3EBBE8B1"/>
    <w:rsid w:val="3EC8C98F"/>
    <w:rsid w:val="3ED26A47"/>
    <w:rsid w:val="3ED4ECB7"/>
    <w:rsid w:val="3ED98193"/>
    <w:rsid w:val="3EDC7C4F"/>
    <w:rsid w:val="3EE7889D"/>
    <w:rsid w:val="3EF43977"/>
    <w:rsid w:val="3EFCAFC6"/>
    <w:rsid w:val="3F152F58"/>
    <w:rsid w:val="3F17D343"/>
    <w:rsid w:val="3F26C628"/>
    <w:rsid w:val="3F28C10D"/>
    <w:rsid w:val="3F29CD91"/>
    <w:rsid w:val="3F35BD97"/>
    <w:rsid w:val="3F369BFE"/>
    <w:rsid w:val="3F3A3506"/>
    <w:rsid w:val="3F3BF172"/>
    <w:rsid w:val="3F46F89F"/>
    <w:rsid w:val="3F5060EA"/>
    <w:rsid w:val="3F5C70C8"/>
    <w:rsid w:val="3F5E0CF4"/>
    <w:rsid w:val="3F654025"/>
    <w:rsid w:val="3F70E248"/>
    <w:rsid w:val="3F71B853"/>
    <w:rsid w:val="3F743B69"/>
    <w:rsid w:val="3F79791F"/>
    <w:rsid w:val="3F7F186A"/>
    <w:rsid w:val="3F86B904"/>
    <w:rsid w:val="3F88ADB5"/>
    <w:rsid w:val="3F9905C2"/>
    <w:rsid w:val="3F9E9CC6"/>
    <w:rsid w:val="3FA27F72"/>
    <w:rsid w:val="3FA41754"/>
    <w:rsid w:val="3FA50321"/>
    <w:rsid w:val="3FA6D6B5"/>
    <w:rsid w:val="3FA83B2B"/>
    <w:rsid w:val="3FAF893C"/>
    <w:rsid w:val="3FBA082C"/>
    <w:rsid w:val="3FCF005F"/>
    <w:rsid w:val="3FCF5456"/>
    <w:rsid w:val="3FE5202F"/>
    <w:rsid w:val="3FEAC1C4"/>
    <w:rsid w:val="3FEE9628"/>
    <w:rsid w:val="4000D919"/>
    <w:rsid w:val="400F2E9B"/>
    <w:rsid w:val="4014C59B"/>
    <w:rsid w:val="401CCB61"/>
    <w:rsid w:val="4023CF4B"/>
    <w:rsid w:val="40275A20"/>
    <w:rsid w:val="40280A1E"/>
    <w:rsid w:val="402B0680"/>
    <w:rsid w:val="402DF3F1"/>
    <w:rsid w:val="4033C1B9"/>
    <w:rsid w:val="4037675F"/>
    <w:rsid w:val="403FCA2C"/>
    <w:rsid w:val="40449913"/>
    <w:rsid w:val="4046B83A"/>
    <w:rsid w:val="40485833"/>
    <w:rsid w:val="404A04BD"/>
    <w:rsid w:val="4063824D"/>
    <w:rsid w:val="4063B3EE"/>
    <w:rsid w:val="406865D1"/>
    <w:rsid w:val="4075039E"/>
    <w:rsid w:val="40786A92"/>
    <w:rsid w:val="407E8510"/>
    <w:rsid w:val="407F8A10"/>
    <w:rsid w:val="4080773A"/>
    <w:rsid w:val="40875E18"/>
    <w:rsid w:val="408DAB84"/>
    <w:rsid w:val="4097A560"/>
    <w:rsid w:val="4099C482"/>
    <w:rsid w:val="409CE16F"/>
    <w:rsid w:val="40A6FFC9"/>
    <w:rsid w:val="40A884E2"/>
    <w:rsid w:val="40B4D39D"/>
    <w:rsid w:val="40B59077"/>
    <w:rsid w:val="40BA4EC8"/>
    <w:rsid w:val="40BAFDF1"/>
    <w:rsid w:val="40BD3A09"/>
    <w:rsid w:val="40C01DAB"/>
    <w:rsid w:val="40C77C50"/>
    <w:rsid w:val="40D0F91B"/>
    <w:rsid w:val="40DA639C"/>
    <w:rsid w:val="40E942F7"/>
    <w:rsid w:val="40ECD670"/>
    <w:rsid w:val="40EE2A65"/>
    <w:rsid w:val="40EF83A6"/>
    <w:rsid w:val="40F3712E"/>
    <w:rsid w:val="40F71005"/>
    <w:rsid w:val="40FBB081"/>
    <w:rsid w:val="40FCF798"/>
    <w:rsid w:val="41079116"/>
    <w:rsid w:val="410DE4D3"/>
    <w:rsid w:val="41120FD8"/>
    <w:rsid w:val="4129AA15"/>
    <w:rsid w:val="41452B8C"/>
    <w:rsid w:val="41463847"/>
    <w:rsid w:val="4148E652"/>
    <w:rsid w:val="4149ACBA"/>
    <w:rsid w:val="414A2AAE"/>
    <w:rsid w:val="41601D94"/>
    <w:rsid w:val="41630813"/>
    <w:rsid w:val="416F06E3"/>
    <w:rsid w:val="4183FA47"/>
    <w:rsid w:val="4190FA02"/>
    <w:rsid w:val="4194038A"/>
    <w:rsid w:val="419DB777"/>
    <w:rsid w:val="41A15EF5"/>
    <w:rsid w:val="41AB510C"/>
    <w:rsid w:val="41AB634C"/>
    <w:rsid w:val="41B53077"/>
    <w:rsid w:val="41B7B08E"/>
    <w:rsid w:val="41BF6621"/>
    <w:rsid w:val="41C46724"/>
    <w:rsid w:val="41C4EC89"/>
    <w:rsid w:val="41C58419"/>
    <w:rsid w:val="41D235A7"/>
    <w:rsid w:val="41D4DF25"/>
    <w:rsid w:val="41E17BDE"/>
    <w:rsid w:val="41E1C168"/>
    <w:rsid w:val="41E7FBFF"/>
    <w:rsid w:val="41E8EF82"/>
    <w:rsid w:val="41F0DDED"/>
    <w:rsid w:val="41F17E79"/>
    <w:rsid w:val="41F441F0"/>
    <w:rsid w:val="41F44985"/>
    <w:rsid w:val="42009DE4"/>
    <w:rsid w:val="420D7BFF"/>
    <w:rsid w:val="421CA901"/>
    <w:rsid w:val="4232D264"/>
    <w:rsid w:val="4237D793"/>
    <w:rsid w:val="423B7DD4"/>
    <w:rsid w:val="42426523"/>
    <w:rsid w:val="424F84A2"/>
    <w:rsid w:val="42505E93"/>
    <w:rsid w:val="42536C03"/>
    <w:rsid w:val="4258D971"/>
    <w:rsid w:val="425D8F25"/>
    <w:rsid w:val="425FC34C"/>
    <w:rsid w:val="4261D113"/>
    <w:rsid w:val="426D1483"/>
    <w:rsid w:val="427C25BC"/>
    <w:rsid w:val="427ED2FC"/>
    <w:rsid w:val="42843662"/>
    <w:rsid w:val="42895967"/>
    <w:rsid w:val="428D1ACE"/>
    <w:rsid w:val="4298F368"/>
    <w:rsid w:val="429CB694"/>
    <w:rsid w:val="42A5EDE6"/>
    <w:rsid w:val="42BA4A0F"/>
    <w:rsid w:val="42C6FC2A"/>
    <w:rsid w:val="42D184B7"/>
    <w:rsid w:val="42D2FC54"/>
    <w:rsid w:val="42D7BC59"/>
    <w:rsid w:val="42EADE86"/>
    <w:rsid w:val="42ED8AF6"/>
    <w:rsid w:val="42EFDF25"/>
    <w:rsid w:val="42F4C33E"/>
    <w:rsid w:val="4301B15C"/>
    <w:rsid w:val="4309CC2A"/>
    <w:rsid w:val="430D42CC"/>
    <w:rsid w:val="431600D2"/>
    <w:rsid w:val="43193048"/>
    <w:rsid w:val="43239BD0"/>
    <w:rsid w:val="4330EA58"/>
    <w:rsid w:val="433B23A0"/>
    <w:rsid w:val="433CEAA9"/>
    <w:rsid w:val="4345210D"/>
    <w:rsid w:val="435541B5"/>
    <w:rsid w:val="43649335"/>
    <w:rsid w:val="436A95D8"/>
    <w:rsid w:val="436B2F81"/>
    <w:rsid w:val="43704E12"/>
    <w:rsid w:val="437335E5"/>
    <w:rsid w:val="43741442"/>
    <w:rsid w:val="4376203F"/>
    <w:rsid w:val="437EB32B"/>
    <w:rsid w:val="438D50B2"/>
    <w:rsid w:val="438EC0AF"/>
    <w:rsid w:val="43904C72"/>
    <w:rsid w:val="4390550F"/>
    <w:rsid w:val="439409ED"/>
    <w:rsid w:val="439C3060"/>
    <w:rsid w:val="439C6B9E"/>
    <w:rsid w:val="43A142A9"/>
    <w:rsid w:val="43A19E63"/>
    <w:rsid w:val="43A345A8"/>
    <w:rsid w:val="43B86F8A"/>
    <w:rsid w:val="43B91599"/>
    <w:rsid w:val="43BEAA15"/>
    <w:rsid w:val="43BF599E"/>
    <w:rsid w:val="43C90C39"/>
    <w:rsid w:val="43CBBBD8"/>
    <w:rsid w:val="43DA4DE1"/>
    <w:rsid w:val="43E1A7BD"/>
    <w:rsid w:val="43E215A0"/>
    <w:rsid w:val="43E30F3C"/>
    <w:rsid w:val="43F636D5"/>
    <w:rsid w:val="43F96C19"/>
    <w:rsid w:val="43FFDFEC"/>
    <w:rsid w:val="440DC913"/>
    <w:rsid w:val="441CEB35"/>
    <w:rsid w:val="442436AB"/>
    <w:rsid w:val="44268F00"/>
    <w:rsid w:val="4427194A"/>
    <w:rsid w:val="44299B7A"/>
    <w:rsid w:val="4435A727"/>
    <w:rsid w:val="443F22E0"/>
    <w:rsid w:val="444EC89A"/>
    <w:rsid w:val="4453DC88"/>
    <w:rsid w:val="446AF2D9"/>
    <w:rsid w:val="447212D3"/>
    <w:rsid w:val="44747EEF"/>
    <w:rsid w:val="44774B2F"/>
    <w:rsid w:val="44871A6C"/>
    <w:rsid w:val="4489774A"/>
    <w:rsid w:val="4493A9B4"/>
    <w:rsid w:val="44943A00"/>
    <w:rsid w:val="44961E52"/>
    <w:rsid w:val="44AF9AB9"/>
    <w:rsid w:val="44B81E0D"/>
    <w:rsid w:val="44CB0234"/>
    <w:rsid w:val="44CF2174"/>
    <w:rsid w:val="44D04EA6"/>
    <w:rsid w:val="44D43393"/>
    <w:rsid w:val="44DB5E00"/>
    <w:rsid w:val="44E6AE34"/>
    <w:rsid w:val="44F0660C"/>
    <w:rsid w:val="44F58701"/>
    <w:rsid w:val="44FAE16B"/>
    <w:rsid w:val="44FEDCBF"/>
    <w:rsid w:val="4504B1D7"/>
    <w:rsid w:val="4504C756"/>
    <w:rsid w:val="450A2C68"/>
    <w:rsid w:val="450C60D3"/>
    <w:rsid w:val="450CFB2D"/>
    <w:rsid w:val="451003CE"/>
    <w:rsid w:val="4518CA9F"/>
    <w:rsid w:val="451976C7"/>
    <w:rsid w:val="4519EC43"/>
    <w:rsid w:val="451F5381"/>
    <w:rsid w:val="452A18F6"/>
    <w:rsid w:val="452DE1A0"/>
    <w:rsid w:val="45373F77"/>
    <w:rsid w:val="45403EB7"/>
    <w:rsid w:val="4540F1EF"/>
    <w:rsid w:val="454852A9"/>
    <w:rsid w:val="454B2949"/>
    <w:rsid w:val="454D76BB"/>
    <w:rsid w:val="4569C7CC"/>
    <w:rsid w:val="456AB64C"/>
    <w:rsid w:val="457BF39B"/>
    <w:rsid w:val="45836426"/>
    <w:rsid w:val="458A88A5"/>
    <w:rsid w:val="458C9EE9"/>
    <w:rsid w:val="458EA920"/>
    <w:rsid w:val="459D12BA"/>
    <w:rsid w:val="45A114F3"/>
    <w:rsid w:val="45A3A693"/>
    <w:rsid w:val="45A4670F"/>
    <w:rsid w:val="45A46DF4"/>
    <w:rsid w:val="45B34C3A"/>
    <w:rsid w:val="45C5965D"/>
    <w:rsid w:val="45C922D0"/>
    <w:rsid w:val="45CD94FB"/>
    <w:rsid w:val="45D54C71"/>
    <w:rsid w:val="45EA28C6"/>
    <w:rsid w:val="45EF5EF9"/>
    <w:rsid w:val="45F24E92"/>
    <w:rsid w:val="45FB857D"/>
    <w:rsid w:val="45FBAE38"/>
    <w:rsid w:val="45FDAA57"/>
    <w:rsid w:val="4611BFAC"/>
    <w:rsid w:val="4618DDA0"/>
    <w:rsid w:val="461AA841"/>
    <w:rsid w:val="461E7F5D"/>
    <w:rsid w:val="462D4272"/>
    <w:rsid w:val="46326113"/>
    <w:rsid w:val="46477CFA"/>
    <w:rsid w:val="46513720"/>
    <w:rsid w:val="4658862F"/>
    <w:rsid w:val="465D0BCA"/>
    <w:rsid w:val="46628426"/>
    <w:rsid w:val="46634AB0"/>
    <w:rsid w:val="4668C1D5"/>
    <w:rsid w:val="46756E77"/>
    <w:rsid w:val="4675B705"/>
    <w:rsid w:val="468A0862"/>
    <w:rsid w:val="468A1C3E"/>
    <w:rsid w:val="468D9225"/>
    <w:rsid w:val="468FFFE0"/>
    <w:rsid w:val="46922E0C"/>
    <w:rsid w:val="46A61D34"/>
    <w:rsid w:val="46ACC674"/>
    <w:rsid w:val="46ADB7EE"/>
    <w:rsid w:val="46B7F33E"/>
    <w:rsid w:val="46B92060"/>
    <w:rsid w:val="46BF84AE"/>
    <w:rsid w:val="46DF1F71"/>
    <w:rsid w:val="46E5D4B9"/>
    <w:rsid w:val="46E5D5E0"/>
    <w:rsid w:val="46EEB3E3"/>
    <w:rsid w:val="46F2F7FA"/>
    <w:rsid w:val="46F49615"/>
    <w:rsid w:val="46F4B3F6"/>
    <w:rsid w:val="4700E860"/>
    <w:rsid w:val="4703E2C1"/>
    <w:rsid w:val="4707240D"/>
    <w:rsid w:val="4718C4B8"/>
    <w:rsid w:val="4731788C"/>
    <w:rsid w:val="473D6A14"/>
    <w:rsid w:val="473FEAD7"/>
    <w:rsid w:val="474A9D52"/>
    <w:rsid w:val="4750AE64"/>
    <w:rsid w:val="4752EFCA"/>
    <w:rsid w:val="4754850A"/>
    <w:rsid w:val="475ACA5C"/>
    <w:rsid w:val="4771FD19"/>
    <w:rsid w:val="47784908"/>
    <w:rsid w:val="477C340E"/>
    <w:rsid w:val="477EBFD6"/>
    <w:rsid w:val="4780AD1A"/>
    <w:rsid w:val="4783FA1E"/>
    <w:rsid w:val="478AA4EB"/>
    <w:rsid w:val="478BFF1D"/>
    <w:rsid w:val="4790737E"/>
    <w:rsid w:val="4794B38D"/>
    <w:rsid w:val="47A79301"/>
    <w:rsid w:val="47A90236"/>
    <w:rsid w:val="47ACDB02"/>
    <w:rsid w:val="47B13706"/>
    <w:rsid w:val="47B2D4D4"/>
    <w:rsid w:val="47B31AAF"/>
    <w:rsid w:val="47B3CC22"/>
    <w:rsid w:val="47B61264"/>
    <w:rsid w:val="47B69A44"/>
    <w:rsid w:val="47C96F47"/>
    <w:rsid w:val="47CF3250"/>
    <w:rsid w:val="47D97EE6"/>
    <w:rsid w:val="47DBB14F"/>
    <w:rsid w:val="47F7E425"/>
    <w:rsid w:val="4801B931"/>
    <w:rsid w:val="48052A0D"/>
    <w:rsid w:val="48055DB4"/>
    <w:rsid w:val="4808A379"/>
    <w:rsid w:val="480C18BF"/>
    <w:rsid w:val="481739E2"/>
    <w:rsid w:val="48191870"/>
    <w:rsid w:val="4822D2B1"/>
    <w:rsid w:val="4829F54C"/>
    <w:rsid w:val="482A3AE8"/>
    <w:rsid w:val="482E7374"/>
    <w:rsid w:val="483BFD32"/>
    <w:rsid w:val="48418C52"/>
    <w:rsid w:val="4841DBCE"/>
    <w:rsid w:val="484E90EA"/>
    <w:rsid w:val="4861D2F8"/>
    <w:rsid w:val="4866FB02"/>
    <w:rsid w:val="48685F4A"/>
    <w:rsid w:val="486C0A5F"/>
    <w:rsid w:val="486C4E74"/>
    <w:rsid w:val="486ED536"/>
    <w:rsid w:val="4877DDA5"/>
    <w:rsid w:val="48872710"/>
    <w:rsid w:val="488DAA13"/>
    <w:rsid w:val="488DCFEE"/>
    <w:rsid w:val="48917340"/>
    <w:rsid w:val="4894714A"/>
    <w:rsid w:val="4896168B"/>
    <w:rsid w:val="48994293"/>
    <w:rsid w:val="489E7975"/>
    <w:rsid w:val="48A54182"/>
    <w:rsid w:val="48B3B404"/>
    <w:rsid w:val="48B8BD62"/>
    <w:rsid w:val="48BBD906"/>
    <w:rsid w:val="48D04B63"/>
    <w:rsid w:val="48D37D52"/>
    <w:rsid w:val="48D3FADC"/>
    <w:rsid w:val="48D549E9"/>
    <w:rsid w:val="48D8902A"/>
    <w:rsid w:val="48DB3D40"/>
    <w:rsid w:val="48E38CA9"/>
    <w:rsid w:val="48E5285B"/>
    <w:rsid w:val="48EA6F04"/>
    <w:rsid w:val="48F7CAB1"/>
    <w:rsid w:val="48FF3DFF"/>
    <w:rsid w:val="48FF5203"/>
    <w:rsid w:val="490AED4C"/>
    <w:rsid w:val="490BC6A4"/>
    <w:rsid w:val="490D1B8B"/>
    <w:rsid w:val="49142932"/>
    <w:rsid w:val="4915A25A"/>
    <w:rsid w:val="4917D6F9"/>
    <w:rsid w:val="49215530"/>
    <w:rsid w:val="49219E70"/>
    <w:rsid w:val="49279AD2"/>
    <w:rsid w:val="492EF397"/>
    <w:rsid w:val="494FE4B7"/>
    <w:rsid w:val="4956CC84"/>
    <w:rsid w:val="49585E28"/>
    <w:rsid w:val="4962EFC5"/>
    <w:rsid w:val="49753BCF"/>
    <w:rsid w:val="497966EC"/>
    <w:rsid w:val="497BC7AF"/>
    <w:rsid w:val="497EA6AA"/>
    <w:rsid w:val="49835AF0"/>
    <w:rsid w:val="498EF11B"/>
    <w:rsid w:val="4998C54F"/>
    <w:rsid w:val="499BD063"/>
    <w:rsid w:val="499C9291"/>
    <w:rsid w:val="499F5D5E"/>
    <w:rsid w:val="49A54EE8"/>
    <w:rsid w:val="49A8EF3F"/>
    <w:rsid w:val="49AC6F4B"/>
    <w:rsid w:val="49B21B2F"/>
    <w:rsid w:val="49DA7F0F"/>
    <w:rsid w:val="49DBDA55"/>
    <w:rsid w:val="49E03D14"/>
    <w:rsid w:val="49F09296"/>
    <w:rsid w:val="49F1A64D"/>
    <w:rsid w:val="49FFE34F"/>
    <w:rsid w:val="4A058D05"/>
    <w:rsid w:val="4A0929C7"/>
    <w:rsid w:val="4A153E2D"/>
    <w:rsid w:val="4A1AE7D0"/>
    <w:rsid w:val="4A1B47F2"/>
    <w:rsid w:val="4A2F9318"/>
    <w:rsid w:val="4A35D3C5"/>
    <w:rsid w:val="4A40F622"/>
    <w:rsid w:val="4A48C709"/>
    <w:rsid w:val="4A4B79E0"/>
    <w:rsid w:val="4A5344F9"/>
    <w:rsid w:val="4A538391"/>
    <w:rsid w:val="4A577128"/>
    <w:rsid w:val="4A5FDEE0"/>
    <w:rsid w:val="4A60D744"/>
    <w:rsid w:val="4A612292"/>
    <w:rsid w:val="4A639EDA"/>
    <w:rsid w:val="4A6B6EE7"/>
    <w:rsid w:val="4A765682"/>
    <w:rsid w:val="4A769600"/>
    <w:rsid w:val="4A7AD770"/>
    <w:rsid w:val="4A7DDE0F"/>
    <w:rsid w:val="4A7E90B2"/>
    <w:rsid w:val="4A7F7750"/>
    <w:rsid w:val="4A88D5E5"/>
    <w:rsid w:val="4A89A290"/>
    <w:rsid w:val="4A96B448"/>
    <w:rsid w:val="4A98D922"/>
    <w:rsid w:val="4A9B1A3D"/>
    <w:rsid w:val="4A9E6F04"/>
    <w:rsid w:val="4AA2E403"/>
    <w:rsid w:val="4AA7CB5B"/>
    <w:rsid w:val="4AABA435"/>
    <w:rsid w:val="4AAC9277"/>
    <w:rsid w:val="4ACF0996"/>
    <w:rsid w:val="4AD2A3CA"/>
    <w:rsid w:val="4AD60658"/>
    <w:rsid w:val="4AD70977"/>
    <w:rsid w:val="4AE26F3D"/>
    <w:rsid w:val="4AE36380"/>
    <w:rsid w:val="4AFCB05C"/>
    <w:rsid w:val="4AFF2613"/>
    <w:rsid w:val="4B0576C1"/>
    <w:rsid w:val="4B066917"/>
    <w:rsid w:val="4B067F58"/>
    <w:rsid w:val="4B0FD82D"/>
    <w:rsid w:val="4B113F27"/>
    <w:rsid w:val="4B166227"/>
    <w:rsid w:val="4B17A67D"/>
    <w:rsid w:val="4B1A009B"/>
    <w:rsid w:val="4B236CAE"/>
    <w:rsid w:val="4B296918"/>
    <w:rsid w:val="4B316AAA"/>
    <w:rsid w:val="4B372CB9"/>
    <w:rsid w:val="4B40A0CC"/>
    <w:rsid w:val="4B44A99C"/>
    <w:rsid w:val="4B46AC95"/>
    <w:rsid w:val="4B4B4174"/>
    <w:rsid w:val="4B4D6F0E"/>
    <w:rsid w:val="4B5AB134"/>
    <w:rsid w:val="4B5C4BD4"/>
    <w:rsid w:val="4B669825"/>
    <w:rsid w:val="4B6CE391"/>
    <w:rsid w:val="4B6F4E01"/>
    <w:rsid w:val="4B82E4B4"/>
    <w:rsid w:val="4B8543BE"/>
    <w:rsid w:val="4B93ED8C"/>
    <w:rsid w:val="4B97D83C"/>
    <w:rsid w:val="4B97E378"/>
    <w:rsid w:val="4B9B79EF"/>
    <w:rsid w:val="4BA34C63"/>
    <w:rsid w:val="4BA3F8E9"/>
    <w:rsid w:val="4BA478C1"/>
    <w:rsid w:val="4BAFD769"/>
    <w:rsid w:val="4BB8EBCB"/>
    <w:rsid w:val="4BB9383A"/>
    <w:rsid w:val="4BBD157D"/>
    <w:rsid w:val="4BC01446"/>
    <w:rsid w:val="4BCA0540"/>
    <w:rsid w:val="4BCC4BED"/>
    <w:rsid w:val="4BD3465D"/>
    <w:rsid w:val="4BDD753A"/>
    <w:rsid w:val="4BEE88C9"/>
    <w:rsid w:val="4BEEA019"/>
    <w:rsid w:val="4BFBE96A"/>
    <w:rsid w:val="4C100A48"/>
    <w:rsid w:val="4C19A137"/>
    <w:rsid w:val="4C34C79F"/>
    <w:rsid w:val="4C4730D5"/>
    <w:rsid w:val="4C4ED619"/>
    <w:rsid w:val="4C670286"/>
    <w:rsid w:val="4C782BAE"/>
    <w:rsid w:val="4C811075"/>
    <w:rsid w:val="4C8631AA"/>
    <w:rsid w:val="4C8E788D"/>
    <w:rsid w:val="4CA1B8BD"/>
    <w:rsid w:val="4CA331A6"/>
    <w:rsid w:val="4CB55F9A"/>
    <w:rsid w:val="4CB8549F"/>
    <w:rsid w:val="4CD43EC1"/>
    <w:rsid w:val="4CD5D8B6"/>
    <w:rsid w:val="4CD6DE97"/>
    <w:rsid w:val="4CD8ACFF"/>
    <w:rsid w:val="4CDB04CB"/>
    <w:rsid w:val="4CE33C08"/>
    <w:rsid w:val="4CE909CD"/>
    <w:rsid w:val="4CF6E33D"/>
    <w:rsid w:val="4D0305CA"/>
    <w:rsid w:val="4D039AA5"/>
    <w:rsid w:val="4D058E06"/>
    <w:rsid w:val="4D0AEB92"/>
    <w:rsid w:val="4D0CB750"/>
    <w:rsid w:val="4D110214"/>
    <w:rsid w:val="4D232749"/>
    <w:rsid w:val="4D260F82"/>
    <w:rsid w:val="4D27673C"/>
    <w:rsid w:val="4D27A408"/>
    <w:rsid w:val="4D27A9B5"/>
    <w:rsid w:val="4D296D4C"/>
    <w:rsid w:val="4D2A55AB"/>
    <w:rsid w:val="4D3A139B"/>
    <w:rsid w:val="4D4AD000"/>
    <w:rsid w:val="4D4B3BF2"/>
    <w:rsid w:val="4D4FE874"/>
    <w:rsid w:val="4D57C81A"/>
    <w:rsid w:val="4D693657"/>
    <w:rsid w:val="4D6A1925"/>
    <w:rsid w:val="4D7E2E11"/>
    <w:rsid w:val="4D85ED5F"/>
    <w:rsid w:val="4D90B0E8"/>
    <w:rsid w:val="4D9A3510"/>
    <w:rsid w:val="4DA105A4"/>
    <w:rsid w:val="4DA2952B"/>
    <w:rsid w:val="4DA808CD"/>
    <w:rsid w:val="4DAC2600"/>
    <w:rsid w:val="4DAEBA51"/>
    <w:rsid w:val="4DB0CB28"/>
    <w:rsid w:val="4DB78C35"/>
    <w:rsid w:val="4DC5E623"/>
    <w:rsid w:val="4DC7B095"/>
    <w:rsid w:val="4DE2F6C1"/>
    <w:rsid w:val="4DE36903"/>
    <w:rsid w:val="4DE4B64F"/>
    <w:rsid w:val="4DF40FD3"/>
    <w:rsid w:val="4DF86320"/>
    <w:rsid w:val="4E021A88"/>
    <w:rsid w:val="4E0C02FC"/>
    <w:rsid w:val="4E0D3681"/>
    <w:rsid w:val="4E18C47A"/>
    <w:rsid w:val="4E3901FF"/>
    <w:rsid w:val="4E3A5672"/>
    <w:rsid w:val="4E422CD4"/>
    <w:rsid w:val="4E4473BC"/>
    <w:rsid w:val="4E49B7C9"/>
    <w:rsid w:val="4E4E09DF"/>
    <w:rsid w:val="4E62F95A"/>
    <w:rsid w:val="4E8399AB"/>
    <w:rsid w:val="4E853AB2"/>
    <w:rsid w:val="4E8CB992"/>
    <w:rsid w:val="4E92FED5"/>
    <w:rsid w:val="4EAE34EC"/>
    <w:rsid w:val="4EB0783F"/>
    <w:rsid w:val="4EB665AB"/>
    <w:rsid w:val="4EBA8E0A"/>
    <w:rsid w:val="4EBBD425"/>
    <w:rsid w:val="4EC075B2"/>
    <w:rsid w:val="4EC42FDA"/>
    <w:rsid w:val="4ECFDB98"/>
    <w:rsid w:val="4EE7F8B8"/>
    <w:rsid w:val="4EEE7BCA"/>
    <w:rsid w:val="4EFD2551"/>
    <w:rsid w:val="4EFD5C35"/>
    <w:rsid w:val="4F1BA168"/>
    <w:rsid w:val="4F1DCE02"/>
    <w:rsid w:val="4F1E1F4F"/>
    <w:rsid w:val="4F222826"/>
    <w:rsid w:val="4F2B0BC8"/>
    <w:rsid w:val="4F2D3520"/>
    <w:rsid w:val="4F405112"/>
    <w:rsid w:val="4F42CB6D"/>
    <w:rsid w:val="4F7154D8"/>
    <w:rsid w:val="4F745D02"/>
    <w:rsid w:val="4F771C03"/>
    <w:rsid w:val="4F7BDABD"/>
    <w:rsid w:val="4F7E028E"/>
    <w:rsid w:val="4F820296"/>
    <w:rsid w:val="4F929442"/>
    <w:rsid w:val="4F96E331"/>
    <w:rsid w:val="4F9F26A3"/>
    <w:rsid w:val="4F9F5A8D"/>
    <w:rsid w:val="4FA41E45"/>
    <w:rsid w:val="4FA5D368"/>
    <w:rsid w:val="4FAACFC9"/>
    <w:rsid w:val="4FAB0E93"/>
    <w:rsid w:val="4FAB2766"/>
    <w:rsid w:val="4FAB59EC"/>
    <w:rsid w:val="4FAC8395"/>
    <w:rsid w:val="4FB1AA48"/>
    <w:rsid w:val="4FB95400"/>
    <w:rsid w:val="4FBCD602"/>
    <w:rsid w:val="4FC1978F"/>
    <w:rsid w:val="4FCBDF34"/>
    <w:rsid w:val="4FD35ABA"/>
    <w:rsid w:val="4FD62647"/>
    <w:rsid w:val="4FD9F888"/>
    <w:rsid w:val="4FDB8A71"/>
    <w:rsid w:val="4FDD5239"/>
    <w:rsid w:val="4FE6F537"/>
    <w:rsid w:val="4FF8FB45"/>
    <w:rsid w:val="4FFB4457"/>
    <w:rsid w:val="500CB00F"/>
    <w:rsid w:val="500E0F47"/>
    <w:rsid w:val="5018934B"/>
    <w:rsid w:val="50215C07"/>
    <w:rsid w:val="5022AF3C"/>
    <w:rsid w:val="50237865"/>
    <w:rsid w:val="5037D938"/>
    <w:rsid w:val="5051E84C"/>
    <w:rsid w:val="5064C0B5"/>
    <w:rsid w:val="5065B428"/>
    <w:rsid w:val="50664E9C"/>
    <w:rsid w:val="506849AE"/>
    <w:rsid w:val="506AF619"/>
    <w:rsid w:val="506B1946"/>
    <w:rsid w:val="5074D412"/>
    <w:rsid w:val="50797780"/>
    <w:rsid w:val="507C55D0"/>
    <w:rsid w:val="507E887A"/>
    <w:rsid w:val="508284F8"/>
    <w:rsid w:val="5092FAF3"/>
    <w:rsid w:val="50A02560"/>
    <w:rsid w:val="50A86801"/>
    <w:rsid w:val="50BC3FD1"/>
    <w:rsid w:val="50C1EE50"/>
    <w:rsid w:val="50C757CA"/>
    <w:rsid w:val="50CDC8FA"/>
    <w:rsid w:val="50F76CE2"/>
    <w:rsid w:val="50FADCF5"/>
    <w:rsid w:val="5100D139"/>
    <w:rsid w:val="5105A31F"/>
    <w:rsid w:val="512F5B6A"/>
    <w:rsid w:val="513594C3"/>
    <w:rsid w:val="5136038D"/>
    <w:rsid w:val="51408532"/>
    <w:rsid w:val="5148D5A7"/>
    <w:rsid w:val="51596A1C"/>
    <w:rsid w:val="515C70FF"/>
    <w:rsid w:val="51674CEE"/>
    <w:rsid w:val="5173257F"/>
    <w:rsid w:val="5186D2F6"/>
    <w:rsid w:val="51890EEF"/>
    <w:rsid w:val="5189C8D8"/>
    <w:rsid w:val="519847D0"/>
    <w:rsid w:val="519B0855"/>
    <w:rsid w:val="519EDC0A"/>
    <w:rsid w:val="51A106E1"/>
    <w:rsid w:val="51A8314C"/>
    <w:rsid w:val="51A86C28"/>
    <w:rsid w:val="51B771BD"/>
    <w:rsid w:val="51B7B3DC"/>
    <w:rsid w:val="51C110BD"/>
    <w:rsid w:val="51CFE7D2"/>
    <w:rsid w:val="51D70B0C"/>
    <w:rsid w:val="51DC7D9D"/>
    <w:rsid w:val="51E4063D"/>
    <w:rsid w:val="51E9E389"/>
    <w:rsid w:val="51EDBF9C"/>
    <w:rsid w:val="51F0C58E"/>
    <w:rsid w:val="51F0CA03"/>
    <w:rsid w:val="51F221C4"/>
    <w:rsid w:val="51F9BB6E"/>
    <w:rsid w:val="5208B922"/>
    <w:rsid w:val="520C951E"/>
    <w:rsid w:val="520F5D12"/>
    <w:rsid w:val="52131BDF"/>
    <w:rsid w:val="5231ED5D"/>
    <w:rsid w:val="523209F7"/>
    <w:rsid w:val="523AA623"/>
    <w:rsid w:val="524C389F"/>
    <w:rsid w:val="525C520B"/>
    <w:rsid w:val="5261C438"/>
    <w:rsid w:val="526377E5"/>
    <w:rsid w:val="526E4BD4"/>
    <w:rsid w:val="5276DBDD"/>
    <w:rsid w:val="527B27AE"/>
    <w:rsid w:val="527CD801"/>
    <w:rsid w:val="527F9E17"/>
    <w:rsid w:val="5281D524"/>
    <w:rsid w:val="52882E61"/>
    <w:rsid w:val="528CBF64"/>
    <w:rsid w:val="52A3E13B"/>
    <w:rsid w:val="52BC68C7"/>
    <w:rsid w:val="52CC4F55"/>
    <w:rsid w:val="52D54B2D"/>
    <w:rsid w:val="52D7633A"/>
    <w:rsid w:val="52DE8E84"/>
    <w:rsid w:val="52E8B884"/>
    <w:rsid w:val="52F73826"/>
    <w:rsid w:val="52F96C96"/>
    <w:rsid w:val="5301ACD2"/>
    <w:rsid w:val="53064333"/>
    <w:rsid w:val="5308804E"/>
    <w:rsid w:val="530B9B6F"/>
    <w:rsid w:val="53218646"/>
    <w:rsid w:val="532D7994"/>
    <w:rsid w:val="5336AF83"/>
    <w:rsid w:val="53391734"/>
    <w:rsid w:val="533F9BBA"/>
    <w:rsid w:val="5344E88E"/>
    <w:rsid w:val="53546508"/>
    <w:rsid w:val="53597F2A"/>
    <w:rsid w:val="536063FE"/>
    <w:rsid w:val="536F82F6"/>
    <w:rsid w:val="537351AC"/>
    <w:rsid w:val="53768913"/>
    <w:rsid w:val="537C99B4"/>
    <w:rsid w:val="53804975"/>
    <w:rsid w:val="5380AD02"/>
    <w:rsid w:val="53818BAC"/>
    <w:rsid w:val="53862E90"/>
    <w:rsid w:val="538E097D"/>
    <w:rsid w:val="53997C60"/>
    <w:rsid w:val="539E9A6F"/>
    <w:rsid w:val="53A17131"/>
    <w:rsid w:val="53A90FF0"/>
    <w:rsid w:val="53AF11DB"/>
    <w:rsid w:val="53AF726D"/>
    <w:rsid w:val="53C953BC"/>
    <w:rsid w:val="53CF31D2"/>
    <w:rsid w:val="53D70F74"/>
    <w:rsid w:val="53D7B4E2"/>
    <w:rsid w:val="53DE7EAD"/>
    <w:rsid w:val="53F320CC"/>
    <w:rsid w:val="5400E8C0"/>
    <w:rsid w:val="540AFB46"/>
    <w:rsid w:val="54140C63"/>
    <w:rsid w:val="54286655"/>
    <w:rsid w:val="542BA1D7"/>
    <w:rsid w:val="543116E6"/>
    <w:rsid w:val="5434AE2A"/>
    <w:rsid w:val="5439870B"/>
    <w:rsid w:val="545733BA"/>
    <w:rsid w:val="54588736"/>
    <w:rsid w:val="5458A7F8"/>
    <w:rsid w:val="5464AF97"/>
    <w:rsid w:val="5478FDB7"/>
    <w:rsid w:val="547C712E"/>
    <w:rsid w:val="54890899"/>
    <w:rsid w:val="548D5802"/>
    <w:rsid w:val="548D829C"/>
    <w:rsid w:val="54901569"/>
    <w:rsid w:val="54923DDE"/>
    <w:rsid w:val="5492DD5E"/>
    <w:rsid w:val="549B82F1"/>
    <w:rsid w:val="54A5407D"/>
    <w:rsid w:val="54A65D4E"/>
    <w:rsid w:val="54B53AD3"/>
    <w:rsid w:val="54BE30F3"/>
    <w:rsid w:val="54C13172"/>
    <w:rsid w:val="54C2869B"/>
    <w:rsid w:val="54CC9398"/>
    <w:rsid w:val="54CEAAA2"/>
    <w:rsid w:val="54CFC1AF"/>
    <w:rsid w:val="54DB686F"/>
    <w:rsid w:val="54E84B8D"/>
    <w:rsid w:val="54EAA377"/>
    <w:rsid w:val="54F501D7"/>
    <w:rsid w:val="54F63277"/>
    <w:rsid w:val="54F9BB34"/>
    <w:rsid w:val="54FE0C19"/>
    <w:rsid w:val="54FFCEAF"/>
    <w:rsid w:val="55066AAC"/>
    <w:rsid w:val="55103DCD"/>
    <w:rsid w:val="5511F544"/>
    <w:rsid w:val="55159CF2"/>
    <w:rsid w:val="551720BB"/>
    <w:rsid w:val="551E58FE"/>
    <w:rsid w:val="55292138"/>
    <w:rsid w:val="552AB7B9"/>
    <w:rsid w:val="55364F0B"/>
    <w:rsid w:val="554DC479"/>
    <w:rsid w:val="554EA809"/>
    <w:rsid w:val="555B4845"/>
    <w:rsid w:val="555B967D"/>
    <w:rsid w:val="555DCAF4"/>
    <w:rsid w:val="555E951F"/>
    <w:rsid w:val="556335E7"/>
    <w:rsid w:val="556CE11A"/>
    <w:rsid w:val="556E2E27"/>
    <w:rsid w:val="556EAC8E"/>
    <w:rsid w:val="556FB649"/>
    <w:rsid w:val="5570C886"/>
    <w:rsid w:val="557517FE"/>
    <w:rsid w:val="5577AF34"/>
    <w:rsid w:val="557E2709"/>
    <w:rsid w:val="55843984"/>
    <w:rsid w:val="5584C815"/>
    <w:rsid w:val="559E922F"/>
    <w:rsid w:val="55C1E680"/>
    <w:rsid w:val="55C30B17"/>
    <w:rsid w:val="55C7FDFA"/>
    <w:rsid w:val="55CD8352"/>
    <w:rsid w:val="55D57903"/>
    <w:rsid w:val="55DAC3BD"/>
    <w:rsid w:val="55DBD977"/>
    <w:rsid w:val="55E711D7"/>
    <w:rsid w:val="55EEDAE3"/>
    <w:rsid w:val="55F2C278"/>
    <w:rsid w:val="55FBD7C6"/>
    <w:rsid w:val="55FFC788"/>
    <w:rsid w:val="56051D7A"/>
    <w:rsid w:val="56093CCB"/>
    <w:rsid w:val="5610C7CB"/>
    <w:rsid w:val="561D866E"/>
    <w:rsid w:val="561FACB6"/>
    <w:rsid w:val="56205E02"/>
    <w:rsid w:val="56238985"/>
    <w:rsid w:val="56251B1A"/>
    <w:rsid w:val="56254701"/>
    <w:rsid w:val="563857B6"/>
    <w:rsid w:val="563E2FBF"/>
    <w:rsid w:val="563F197D"/>
    <w:rsid w:val="56411C5D"/>
    <w:rsid w:val="564BD281"/>
    <w:rsid w:val="565ACBDA"/>
    <w:rsid w:val="565BEBEC"/>
    <w:rsid w:val="56605A6B"/>
    <w:rsid w:val="56612FB1"/>
    <w:rsid w:val="56669C19"/>
    <w:rsid w:val="566ADEA1"/>
    <w:rsid w:val="566DFBA2"/>
    <w:rsid w:val="56783D05"/>
    <w:rsid w:val="56796765"/>
    <w:rsid w:val="56829793"/>
    <w:rsid w:val="5682F2C3"/>
    <w:rsid w:val="568D0B8B"/>
    <w:rsid w:val="56943671"/>
    <w:rsid w:val="5696FDBF"/>
    <w:rsid w:val="56A5CBDF"/>
    <w:rsid w:val="56B08CD1"/>
    <w:rsid w:val="56BEC4DF"/>
    <w:rsid w:val="56BEF63A"/>
    <w:rsid w:val="56C19D65"/>
    <w:rsid w:val="56C63367"/>
    <w:rsid w:val="56C8F33A"/>
    <w:rsid w:val="56D34DA7"/>
    <w:rsid w:val="56D48438"/>
    <w:rsid w:val="56D902F4"/>
    <w:rsid w:val="56E4D57D"/>
    <w:rsid w:val="56EFE32A"/>
    <w:rsid w:val="56F5010D"/>
    <w:rsid w:val="56F5954A"/>
    <w:rsid w:val="56FB1340"/>
    <w:rsid w:val="5707EBC5"/>
    <w:rsid w:val="570ECB2B"/>
    <w:rsid w:val="5714634D"/>
    <w:rsid w:val="571920F2"/>
    <w:rsid w:val="5720BD3A"/>
    <w:rsid w:val="573186B3"/>
    <w:rsid w:val="57439FE7"/>
    <w:rsid w:val="57465C7B"/>
    <w:rsid w:val="5746F6E4"/>
    <w:rsid w:val="57478C48"/>
    <w:rsid w:val="5752263C"/>
    <w:rsid w:val="57522D99"/>
    <w:rsid w:val="5754BCCE"/>
    <w:rsid w:val="575782FB"/>
    <w:rsid w:val="5757CEF6"/>
    <w:rsid w:val="5767B0B0"/>
    <w:rsid w:val="576C378F"/>
    <w:rsid w:val="576CC127"/>
    <w:rsid w:val="577051EA"/>
    <w:rsid w:val="5772C951"/>
    <w:rsid w:val="5776B9BC"/>
    <w:rsid w:val="578880EB"/>
    <w:rsid w:val="578DF36E"/>
    <w:rsid w:val="578E2DAE"/>
    <w:rsid w:val="579F59D4"/>
    <w:rsid w:val="57A91D5B"/>
    <w:rsid w:val="57A9BF55"/>
    <w:rsid w:val="57B8A33B"/>
    <w:rsid w:val="57B947A6"/>
    <w:rsid w:val="57BFDF00"/>
    <w:rsid w:val="57C45C94"/>
    <w:rsid w:val="57DB8B71"/>
    <w:rsid w:val="57E61570"/>
    <w:rsid w:val="57E78B23"/>
    <w:rsid w:val="57FBFB90"/>
    <w:rsid w:val="57FE5044"/>
    <w:rsid w:val="5800EE3C"/>
    <w:rsid w:val="580AC6B0"/>
    <w:rsid w:val="580D5D13"/>
    <w:rsid w:val="5815091D"/>
    <w:rsid w:val="582A6612"/>
    <w:rsid w:val="582B35B5"/>
    <w:rsid w:val="5840B0A2"/>
    <w:rsid w:val="5841ABA3"/>
    <w:rsid w:val="584768C6"/>
    <w:rsid w:val="584BCDD7"/>
    <w:rsid w:val="5867B233"/>
    <w:rsid w:val="5872DCAA"/>
    <w:rsid w:val="58739583"/>
    <w:rsid w:val="5875810A"/>
    <w:rsid w:val="58786AAA"/>
    <w:rsid w:val="587C00B0"/>
    <w:rsid w:val="587D474F"/>
    <w:rsid w:val="588234BE"/>
    <w:rsid w:val="588373C7"/>
    <w:rsid w:val="5886EED3"/>
    <w:rsid w:val="5887A431"/>
    <w:rsid w:val="5888D849"/>
    <w:rsid w:val="588AD46C"/>
    <w:rsid w:val="588AE844"/>
    <w:rsid w:val="589580C2"/>
    <w:rsid w:val="589BBE45"/>
    <w:rsid w:val="589C838A"/>
    <w:rsid w:val="58A2D981"/>
    <w:rsid w:val="58ABA220"/>
    <w:rsid w:val="58ABA91E"/>
    <w:rsid w:val="58ABFD07"/>
    <w:rsid w:val="58B132F3"/>
    <w:rsid w:val="58C21C38"/>
    <w:rsid w:val="58D07A9C"/>
    <w:rsid w:val="58D30043"/>
    <w:rsid w:val="58DA5395"/>
    <w:rsid w:val="58DD83A9"/>
    <w:rsid w:val="58DEC3C9"/>
    <w:rsid w:val="58E0872B"/>
    <w:rsid w:val="58E81724"/>
    <w:rsid w:val="58F4D8D0"/>
    <w:rsid w:val="5902D711"/>
    <w:rsid w:val="590F3F47"/>
    <w:rsid w:val="59130D40"/>
    <w:rsid w:val="59203B5B"/>
    <w:rsid w:val="5924801F"/>
    <w:rsid w:val="5929285E"/>
    <w:rsid w:val="593CA825"/>
    <w:rsid w:val="59416C5A"/>
    <w:rsid w:val="594A4D2E"/>
    <w:rsid w:val="595A4BCC"/>
    <w:rsid w:val="59628E5B"/>
    <w:rsid w:val="5970175E"/>
    <w:rsid w:val="5970C3E6"/>
    <w:rsid w:val="5989B507"/>
    <w:rsid w:val="598B7DA6"/>
    <w:rsid w:val="598E476C"/>
    <w:rsid w:val="598EA1FA"/>
    <w:rsid w:val="5993C5FE"/>
    <w:rsid w:val="599D328A"/>
    <w:rsid w:val="599DC118"/>
    <w:rsid w:val="599EF285"/>
    <w:rsid w:val="59A91B17"/>
    <w:rsid w:val="59B19BDE"/>
    <w:rsid w:val="59B3C0CC"/>
    <w:rsid w:val="59B4E386"/>
    <w:rsid w:val="59BAC4BF"/>
    <w:rsid w:val="59BC3103"/>
    <w:rsid w:val="59CC3C21"/>
    <w:rsid w:val="59D595DE"/>
    <w:rsid w:val="59DBEA9B"/>
    <w:rsid w:val="59E00AE7"/>
    <w:rsid w:val="59F7B1F6"/>
    <w:rsid w:val="5A163C5A"/>
    <w:rsid w:val="5A1E21B8"/>
    <w:rsid w:val="5A25DE62"/>
    <w:rsid w:val="5A2D68A1"/>
    <w:rsid w:val="5A45AB33"/>
    <w:rsid w:val="5A50B964"/>
    <w:rsid w:val="5A521912"/>
    <w:rsid w:val="5A55F90A"/>
    <w:rsid w:val="5A5DD897"/>
    <w:rsid w:val="5A69DB1E"/>
    <w:rsid w:val="5A6BE527"/>
    <w:rsid w:val="5A6CEA47"/>
    <w:rsid w:val="5A704ECB"/>
    <w:rsid w:val="5A772B73"/>
    <w:rsid w:val="5A82C966"/>
    <w:rsid w:val="5A8A9087"/>
    <w:rsid w:val="5A8BFF48"/>
    <w:rsid w:val="5A8CB0E3"/>
    <w:rsid w:val="5A932B0C"/>
    <w:rsid w:val="5A942FC9"/>
    <w:rsid w:val="5AA4F61A"/>
    <w:rsid w:val="5AA5A63C"/>
    <w:rsid w:val="5AA72E6F"/>
    <w:rsid w:val="5AADD9FE"/>
    <w:rsid w:val="5AB74E1A"/>
    <w:rsid w:val="5ABCC651"/>
    <w:rsid w:val="5AC62CB2"/>
    <w:rsid w:val="5AC80A9C"/>
    <w:rsid w:val="5AD35F22"/>
    <w:rsid w:val="5AE18E50"/>
    <w:rsid w:val="5AE4282A"/>
    <w:rsid w:val="5AFE51F9"/>
    <w:rsid w:val="5B022496"/>
    <w:rsid w:val="5B03F062"/>
    <w:rsid w:val="5B0B075A"/>
    <w:rsid w:val="5B1367DA"/>
    <w:rsid w:val="5B1B492A"/>
    <w:rsid w:val="5B1C838E"/>
    <w:rsid w:val="5B1EF21F"/>
    <w:rsid w:val="5B21D2AC"/>
    <w:rsid w:val="5B2AF94F"/>
    <w:rsid w:val="5B30C670"/>
    <w:rsid w:val="5B335839"/>
    <w:rsid w:val="5B33E57C"/>
    <w:rsid w:val="5B363A36"/>
    <w:rsid w:val="5B3AB2B4"/>
    <w:rsid w:val="5B42564B"/>
    <w:rsid w:val="5B42E09A"/>
    <w:rsid w:val="5B47A66C"/>
    <w:rsid w:val="5B5EE8E3"/>
    <w:rsid w:val="5B5F7441"/>
    <w:rsid w:val="5B69C4AE"/>
    <w:rsid w:val="5B70540D"/>
    <w:rsid w:val="5B74AA21"/>
    <w:rsid w:val="5B772D0C"/>
    <w:rsid w:val="5B7F11D9"/>
    <w:rsid w:val="5B988AFA"/>
    <w:rsid w:val="5B9CC375"/>
    <w:rsid w:val="5BA4E1F6"/>
    <w:rsid w:val="5BA4FF2D"/>
    <w:rsid w:val="5BBA52A7"/>
    <w:rsid w:val="5BBB5FEA"/>
    <w:rsid w:val="5BBD7335"/>
    <w:rsid w:val="5BC1E69B"/>
    <w:rsid w:val="5BCB6915"/>
    <w:rsid w:val="5BD5074B"/>
    <w:rsid w:val="5BD73B14"/>
    <w:rsid w:val="5BE2DB05"/>
    <w:rsid w:val="5BEEE274"/>
    <w:rsid w:val="5BEF085A"/>
    <w:rsid w:val="5BEF7927"/>
    <w:rsid w:val="5BF93EF9"/>
    <w:rsid w:val="5C062B8A"/>
    <w:rsid w:val="5C099D16"/>
    <w:rsid w:val="5C14AA59"/>
    <w:rsid w:val="5C1DEA76"/>
    <w:rsid w:val="5C2D5BC8"/>
    <w:rsid w:val="5C3E9939"/>
    <w:rsid w:val="5C3ECF26"/>
    <w:rsid w:val="5C45908A"/>
    <w:rsid w:val="5C4CF9C7"/>
    <w:rsid w:val="5C4DE792"/>
    <w:rsid w:val="5C5634E1"/>
    <w:rsid w:val="5C595632"/>
    <w:rsid w:val="5C5C3998"/>
    <w:rsid w:val="5C5EC0A6"/>
    <w:rsid w:val="5C75990A"/>
    <w:rsid w:val="5C7A87C1"/>
    <w:rsid w:val="5C7CC960"/>
    <w:rsid w:val="5C815078"/>
    <w:rsid w:val="5C86E1D5"/>
    <w:rsid w:val="5C8889F6"/>
    <w:rsid w:val="5C8A7366"/>
    <w:rsid w:val="5C8D200C"/>
    <w:rsid w:val="5C939A8A"/>
    <w:rsid w:val="5C9D1D7B"/>
    <w:rsid w:val="5CB119D8"/>
    <w:rsid w:val="5CB9E93D"/>
    <w:rsid w:val="5CC08A90"/>
    <w:rsid w:val="5CC7CB79"/>
    <w:rsid w:val="5CCCA473"/>
    <w:rsid w:val="5CCF7428"/>
    <w:rsid w:val="5CD5DD81"/>
    <w:rsid w:val="5CE0F90B"/>
    <w:rsid w:val="5CE5BB6F"/>
    <w:rsid w:val="5CED849F"/>
    <w:rsid w:val="5CF38DA6"/>
    <w:rsid w:val="5CF45256"/>
    <w:rsid w:val="5CF5DAF3"/>
    <w:rsid w:val="5CF98447"/>
    <w:rsid w:val="5CFC79D5"/>
    <w:rsid w:val="5D00BED6"/>
    <w:rsid w:val="5D025C72"/>
    <w:rsid w:val="5D05EF4C"/>
    <w:rsid w:val="5D0CEF22"/>
    <w:rsid w:val="5D226B1E"/>
    <w:rsid w:val="5D246F37"/>
    <w:rsid w:val="5D25A0C9"/>
    <w:rsid w:val="5D29E2F6"/>
    <w:rsid w:val="5D2F441F"/>
    <w:rsid w:val="5D35B5DF"/>
    <w:rsid w:val="5D46F677"/>
    <w:rsid w:val="5D52C397"/>
    <w:rsid w:val="5D56821A"/>
    <w:rsid w:val="5D5D767D"/>
    <w:rsid w:val="5D6190C7"/>
    <w:rsid w:val="5D66043E"/>
    <w:rsid w:val="5D6A1CAA"/>
    <w:rsid w:val="5D6AC13E"/>
    <w:rsid w:val="5D6E8C71"/>
    <w:rsid w:val="5D726822"/>
    <w:rsid w:val="5D7D2243"/>
    <w:rsid w:val="5D8647EF"/>
    <w:rsid w:val="5D91E185"/>
    <w:rsid w:val="5D97EAC6"/>
    <w:rsid w:val="5D9BA4BA"/>
    <w:rsid w:val="5DA5C956"/>
    <w:rsid w:val="5DACB4A4"/>
    <w:rsid w:val="5DC7E2F2"/>
    <w:rsid w:val="5DCA6FD1"/>
    <w:rsid w:val="5DCBF9DD"/>
    <w:rsid w:val="5DD45A77"/>
    <w:rsid w:val="5DD79A95"/>
    <w:rsid w:val="5DDBD0F1"/>
    <w:rsid w:val="5DDC6EA0"/>
    <w:rsid w:val="5DDE96D5"/>
    <w:rsid w:val="5DE0A946"/>
    <w:rsid w:val="5DE3EBB5"/>
    <w:rsid w:val="5DE78E53"/>
    <w:rsid w:val="5DE99EF7"/>
    <w:rsid w:val="5DECEBC1"/>
    <w:rsid w:val="5DF6BBFE"/>
    <w:rsid w:val="5DFE62D1"/>
    <w:rsid w:val="5E00D539"/>
    <w:rsid w:val="5E014F37"/>
    <w:rsid w:val="5E19823B"/>
    <w:rsid w:val="5E2048EF"/>
    <w:rsid w:val="5E223A04"/>
    <w:rsid w:val="5E269041"/>
    <w:rsid w:val="5E2B80F8"/>
    <w:rsid w:val="5E3BBD1C"/>
    <w:rsid w:val="5E44CE06"/>
    <w:rsid w:val="5E4E370C"/>
    <w:rsid w:val="5E5D1150"/>
    <w:rsid w:val="5E624C49"/>
    <w:rsid w:val="5E64361D"/>
    <w:rsid w:val="5E69E12B"/>
    <w:rsid w:val="5E7955F2"/>
    <w:rsid w:val="5E7B75E3"/>
    <w:rsid w:val="5E7F371E"/>
    <w:rsid w:val="5E825796"/>
    <w:rsid w:val="5E8D42F9"/>
    <w:rsid w:val="5E8DF42E"/>
    <w:rsid w:val="5E94E425"/>
    <w:rsid w:val="5E9C2D4F"/>
    <w:rsid w:val="5EAE145F"/>
    <w:rsid w:val="5EAE535A"/>
    <w:rsid w:val="5EB6B4F6"/>
    <w:rsid w:val="5EC3F741"/>
    <w:rsid w:val="5ED13C5E"/>
    <w:rsid w:val="5EE42E60"/>
    <w:rsid w:val="5EE4A031"/>
    <w:rsid w:val="5EEFAF9C"/>
    <w:rsid w:val="5EFC6C5F"/>
    <w:rsid w:val="5EFC9415"/>
    <w:rsid w:val="5F0399F3"/>
    <w:rsid w:val="5F0CDB0C"/>
    <w:rsid w:val="5F11B1D7"/>
    <w:rsid w:val="5F1D0DE8"/>
    <w:rsid w:val="5F257976"/>
    <w:rsid w:val="5F26B488"/>
    <w:rsid w:val="5F27B0F8"/>
    <w:rsid w:val="5F3C6D98"/>
    <w:rsid w:val="5F4C0724"/>
    <w:rsid w:val="5F5707BF"/>
    <w:rsid w:val="5F5CD96B"/>
    <w:rsid w:val="5F5ECA97"/>
    <w:rsid w:val="5F609CDD"/>
    <w:rsid w:val="5F83187D"/>
    <w:rsid w:val="5F9040C1"/>
    <w:rsid w:val="5F9C3060"/>
    <w:rsid w:val="5F9D6B78"/>
    <w:rsid w:val="5FA455C5"/>
    <w:rsid w:val="5FB5B3E3"/>
    <w:rsid w:val="5FC49B16"/>
    <w:rsid w:val="5FCC3D81"/>
    <w:rsid w:val="5FCE33D8"/>
    <w:rsid w:val="5FD1E1AF"/>
    <w:rsid w:val="5FE02FF8"/>
    <w:rsid w:val="5FE5EDB1"/>
    <w:rsid w:val="5FEEE015"/>
    <w:rsid w:val="5FEEF4A4"/>
    <w:rsid w:val="5FF094F9"/>
    <w:rsid w:val="5FF0EE16"/>
    <w:rsid w:val="5FF5FA06"/>
    <w:rsid w:val="5FF779C8"/>
    <w:rsid w:val="6009FE48"/>
    <w:rsid w:val="600B44DF"/>
    <w:rsid w:val="600CC7FB"/>
    <w:rsid w:val="600D798F"/>
    <w:rsid w:val="60102EA8"/>
    <w:rsid w:val="601B8EE4"/>
    <w:rsid w:val="601D9D13"/>
    <w:rsid w:val="60277F83"/>
    <w:rsid w:val="6029A200"/>
    <w:rsid w:val="603205E5"/>
    <w:rsid w:val="603DC6CF"/>
    <w:rsid w:val="60408248"/>
    <w:rsid w:val="60484F63"/>
    <w:rsid w:val="604A33D9"/>
    <w:rsid w:val="604BB254"/>
    <w:rsid w:val="6060F349"/>
    <w:rsid w:val="606A4495"/>
    <w:rsid w:val="606CCFCB"/>
    <w:rsid w:val="6083C94F"/>
    <w:rsid w:val="608EBAEC"/>
    <w:rsid w:val="60A2776D"/>
    <w:rsid w:val="60B8C947"/>
    <w:rsid w:val="60C8B855"/>
    <w:rsid w:val="60CAAD59"/>
    <w:rsid w:val="60CE7276"/>
    <w:rsid w:val="60D082D4"/>
    <w:rsid w:val="60DD0AB2"/>
    <w:rsid w:val="60DE9E2B"/>
    <w:rsid w:val="60EA9FA7"/>
    <w:rsid w:val="60F65EFE"/>
    <w:rsid w:val="60FDC5DA"/>
    <w:rsid w:val="60FED275"/>
    <w:rsid w:val="6101F9D6"/>
    <w:rsid w:val="6110A1A1"/>
    <w:rsid w:val="611789F2"/>
    <w:rsid w:val="6118766D"/>
    <w:rsid w:val="61276B4C"/>
    <w:rsid w:val="612AA79E"/>
    <w:rsid w:val="612AE29A"/>
    <w:rsid w:val="612CB71F"/>
    <w:rsid w:val="613E278B"/>
    <w:rsid w:val="614C9E91"/>
    <w:rsid w:val="6154C73C"/>
    <w:rsid w:val="61640045"/>
    <w:rsid w:val="61716585"/>
    <w:rsid w:val="617BA815"/>
    <w:rsid w:val="61848666"/>
    <w:rsid w:val="618BA5D6"/>
    <w:rsid w:val="61914A9C"/>
    <w:rsid w:val="61927B87"/>
    <w:rsid w:val="619C0477"/>
    <w:rsid w:val="619CC97B"/>
    <w:rsid w:val="61A781F7"/>
    <w:rsid w:val="61B7BFC5"/>
    <w:rsid w:val="61BF2157"/>
    <w:rsid w:val="61C1F0AD"/>
    <w:rsid w:val="61C30359"/>
    <w:rsid w:val="61C41D09"/>
    <w:rsid w:val="61C4732A"/>
    <w:rsid w:val="61C7C777"/>
    <w:rsid w:val="61D152DF"/>
    <w:rsid w:val="61DEDC38"/>
    <w:rsid w:val="61E195BF"/>
    <w:rsid w:val="61EDAFC4"/>
    <w:rsid w:val="61F7251E"/>
    <w:rsid w:val="61FDA17C"/>
    <w:rsid w:val="620CA902"/>
    <w:rsid w:val="620CD3D2"/>
    <w:rsid w:val="62191FEC"/>
    <w:rsid w:val="621EADAA"/>
    <w:rsid w:val="622E48EF"/>
    <w:rsid w:val="62375748"/>
    <w:rsid w:val="62428523"/>
    <w:rsid w:val="624559E4"/>
    <w:rsid w:val="6245B4BF"/>
    <w:rsid w:val="625AAE63"/>
    <w:rsid w:val="626E72A5"/>
    <w:rsid w:val="62708D3B"/>
    <w:rsid w:val="627578D5"/>
    <w:rsid w:val="6275F6EC"/>
    <w:rsid w:val="62764853"/>
    <w:rsid w:val="62841A54"/>
    <w:rsid w:val="628B1005"/>
    <w:rsid w:val="628ECD75"/>
    <w:rsid w:val="62A4000A"/>
    <w:rsid w:val="62A44F08"/>
    <w:rsid w:val="62A54E95"/>
    <w:rsid w:val="62A6D675"/>
    <w:rsid w:val="62AC7099"/>
    <w:rsid w:val="62AE9510"/>
    <w:rsid w:val="62B40CEE"/>
    <w:rsid w:val="62C98DF9"/>
    <w:rsid w:val="62CC8962"/>
    <w:rsid w:val="62CD598B"/>
    <w:rsid w:val="62CE4025"/>
    <w:rsid w:val="62D6DAB0"/>
    <w:rsid w:val="62DA9ED5"/>
    <w:rsid w:val="62E0A10B"/>
    <w:rsid w:val="62EAC8BC"/>
    <w:rsid w:val="62EB0E13"/>
    <w:rsid w:val="62EE05CB"/>
    <w:rsid w:val="6304117B"/>
    <w:rsid w:val="630EF59A"/>
    <w:rsid w:val="6315D10B"/>
    <w:rsid w:val="63240805"/>
    <w:rsid w:val="6326218D"/>
    <w:rsid w:val="63281909"/>
    <w:rsid w:val="63348735"/>
    <w:rsid w:val="634213AE"/>
    <w:rsid w:val="6347E64E"/>
    <w:rsid w:val="63827183"/>
    <w:rsid w:val="63892AB6"/>
    <w:rsid w:val="63894391"/>
    <w:rsid w:val="638ED9C6"/>
    <w:rsid w:val="63927763"/>
    <w:rsid w:val="63ACF0F8"/>
    <w:rsid w:val="63B85C36"/>
    <w:rsid w:val="63BEB9AF"/>
    <w:rsid w:val="63C5AD11"/>
    <w:rsid w:val="63C5B230"/>
    <w:rsid w:val="63DDDA3C"/>
    <w:rsid w:val="63E03748"/>
    <w:rsid w:val="63E37AF6"/>
    <w:rsid w:val="63F32211"/>
    <w:rsid w:val="63F8B5DA"/>
    <w:rsid w:val="64015F28"/>
    <w:rsid w:val="640ACD2D"/>
    <w:rsid w:val="640C8535"/>
    <w:rsid w:val="641B68BA"/>
    <w:rsid w:val="641E5316"/>
    <w:rsid w:val="6420D22C"/>
    <w:rsid w:val="6425BA30"/>
    <w:rsid w:val="642779AD"/>
    <w:rsid w:val="642A2E41"/>
    <w:rsid w:val="64341299"/>
    <w:rsid w:val="643B1A83"/>
    <w:rsid w:val="6444F0C4"/>
    <w:rsid w:val="644973C8"/>
    <w:rsid w:val="644AE8F8"/>
    <w:rsid w:val="644E8599"/>
    <w:rsid w:val="64532998"/>
    <w:rsid w:val="6456DBD4"/>
    <w:rsid w:val="645A96E1"/>
    <w:rsid w:val="645AE3B2"/>
    <w:rsid w:val="64615809"/>
    <w:rsid w:val="646694EF"/>
    <w:rsid w:val="64683438"/>
    <w:rsid w:val="646A0870"/>
    <w:rsid w:val="6478F172"/>
    <w:rsid w:val="647B26BC"/>
    <w:rsid w:val="6480DD89"/>
    <w:rsid w:val="6481E29B"/>
    <w:rsid w:val="64898CE7"/>
    <w:rsid w:val="649A82A7"/>
    <w:rsid w:val="64ADA2C8"/>
    <w:rsid w:val="64B12236"/>
    <w:rsid w:val="64BDD761"/>
    <w:rsid w:val="64BFCE01"/>
    <w:rsid w:val="64C6DF88"/>
    <w:rsid w:val="64C6FBE8"/>
    <w:rsid w:val="64C912AF"/>
    <w:rsid w:val="64CB9DC5"/>
    <w:rsid w:val="64CC1FBA"/>
    <w:rsid w:val="64CF72C3"/>
    <w:rsid w:val="64D1E647"/>
    <w:rsid w:val="64D31F5D"/>
    <w:rsid w:val="64D6286C"/>
    <w:rsid w:val="64DF7E21"/>
    <w:rsid w:val="64DF8829"/>
    <w:rsid w:val="64E11B36"/>
    <w:rsid w:val="64F8D458"/>
    <w:rsid w:val="64FB0E54"/>
    <w:rsid w:val="6504E796"/>
    <w:rsid w:val="6507624B"/>
    <w:rsid w:val="6509DEAA"/>
    <w:rsid w:val="650C6B4C"/>
    <w:rsid w:val="651034B7"/>
    <w:rsid w:val="6511EA90"/>
    <w:rsid w:val="65159313"/>
    <w:rsid w:val="6519BC65"/>
    <w:rsid w:val="651A13E1"/>
    <w:rsid w:val="651B32FD"/>
    <w:rsid w:val="65248A4D"/>
    <w:rsid w:val="6524B30C"/>
    <w:rsid w:val="653483D4"/>
    <w:rsid w:val="65486C04"/>
    <w:rsid w:val="656CB8EA"/>
    <w:rsid w:val="656DAC07"/>
    <w:rsid w:val="6586E609"/>
    <w:rsid w:val="658B5841"/>
    <w:rsid w:val="658E3418"/>
    <w:rsid w:val="659DB986"/>
    <w:rsid w:val="65AC361A"/>
    <w:rsid w:val="65AE51F8"/>
    <w:rsid w:val="65AFF736"/>
    <w:rsid w:val="65B9C250"/>
    <w:rsid w:val="65BFD097"/>
    <w:rsid w:val="65C306DC"/>
    <w:rsid w:val="65C678A3"/>
    <w:rsid w:val="65E734FA"/>
    <w:rsid w:val="65E73D72"/>
    <w:rsid w:val="65EA617B"/>
    <w:rsid w:val="65EBEB3C"/>
    <w:rsid w:val="65F010D9"/>
    <w:rsid w:val="65F1D556"/>
    <w:rsid w:val="65FA589C"/>
    <w:rsid w:val="65FDA58A"/>
    <w:rsid w:val="660303C1"/>
    <w:rsid w:val="66034825"/>
    <w:rsid w:val="66096ACC"/>
    <w:rsid w:val="660E71A6"/>
    <w:rsid w:val="660F4190"/>
    <w:rsid w:val="66114B6D"/>
    <w:rsid w:val="6615B969"/>
    <w:rsid w:val="661EDAD8"/>
    <w:rsid w:val="66240E90"/>
    <w:rsid w:val="663DF0E4"/>
    <w:rsid w:val="6649E9CE"/>
    <w:rsid w:val="66500623"/>
    <w:rsid w:val="665ABA63"/>
    <w:rsid w:val="665EC38C"/>
    <w:rsid w:val="6669A498"/>
    <w:rsid w:val="666BD517"/>
    <w:rsid w:val="6694BFA5"/>
    <w:rsid w:val="669F85A3"/>
    <w:rsid w:val="66A9DECC"/>
    <w:rsid w:val="66B33E6E"/>
    <w:rsid w:val="66BE7A0F"/>
    <w:rsid w:val="66C00FD7"/>
    <w:rsid w:val="66C6F3D8"/>
    <w:rsid w:val="66CACE79"/>
    <w:rsid w:val="66CB2826"/>
    <w:rsid w:val="66E064E1"/>
    <w:rsid w:val="66E6B244"/>
    <w:rsid w:val="66EC1A19"/>
    <w:rsid w:val="66EC578B"/>
    <w:rsid w:val="66F2B925"/>
    <w:rsid w:val="66F6D8A2"/>
    <w:rsid w:val="66FB9F32"/>
    <w:rsid w:val="670AA45C"/>
    <w:rsid w:val="670CEC55"/>
    <w:rsid w:val="670ECBEF"/>
    <w:rsid w:val="67106239"/>
    <w:rsid w:val="671B5ABA"/>
    <w:rsid w:val="671D2DA7"/>
    <w:rsid w:val="672B250F"/>
    <w:rsid w:val="67489E73"/>
    <w:rsid w:val="675536C1"/>
    <w:rsid w:val="675D1CD2"/>
    <w:rsid w:val="675F0C2E"/>
    <w:rsid w:val="6762D0F7"/>
    <w:rsid w:val="6766447E"/>
    <w:rsid w:val="6772EAA0"/>
    <w:rsid w:val="6780C9FC"/>
    <w:rsid w:val="67890DA2"/>
    <w:rsid w:val="6790096B"/>
    <w:rsid w:val="67ACC274"/>
    <w:rsid w:val="67BB947D"/>
    <w:rsid w:val="67BCE7E3"/>
    <w:rsid w:val="67BEE744"/>
    <w:rsid w:val="67BFB25D"/>
    <w:rsid w:val="67C5A39D"/>
    <w:rsid w:val="67CBC82E"/>
    <w:rsid w:val="67CCBB5C"/>
    <w:rsid w:val="67D8A372"/>
    <w:rsid w:val="67DD0D35"/>
    <w:rsid w:val="67DDF3B8"/>
    <w:rsid w:val="67DE2888"/>
    <w:rsid w:val="67E5265B"/>
    <w:rsid w:val="67E55290"/>
    <w:rsid w:val="67F48718"/>
    <w:rsid w:val="67FB1FC5"/>
    <w:rsid w:val="68044406"/>
    <w:rsid w:val="680FAB10"/>
    <w:rsid w:val="681F45CA"/>
    <w:rsid w:val="682B8E1F"/>
    <w:rsid w:val="682BB808"/>
    <w:rsid w:val="68371F5D"/>
    <w:rsid w:val="683AF9AB"/>
    <w:rsid w:val="68427333"/>
    <w:rsid w:val="6846C9BF"/>
    <w:rsid w:val="684D937B"/>
    <w:rsid w:val="6850A23E"/>
    <w:rsid w:val="68615182"/>
    <w:rsid w:val="68636AE5"/>
    <w:rsid w:val="6871DDD6"/>
    <w:rsid w:val="6878F851"/>
    <w:rsid w:val="687AFEB7"/>
    <w:rsid w:val="6892285F"/>
    <w:rsid w:val="68991DF9"/>
    <w:rsid w:val="689D9FF3"/>
    <w:rsid w:val="689ED92F"/>
    <w:rsid w:val="68AC4565"/>
    <w:rsid w:val="68AE4863"/>
    <w:rsid w:val="68B2CF89"/>
    <w:rsid w:val="68BFBE6F"/>
    <w:rsid w:val="68C68CD7"/>
    <w:rsid w:val="68CD1410"/>
    <w:rsid w:val="68EB41A5"/>
    <w:rsid w:val="68F76B00"/>
    <w:rsid w:val="68FD7621"/>
    <w:rsid w:val="6900DD54"/>
    <w:rsid w:val="69044A6B"/>
    <w:rsid w:val="691909FE"/>
    <w:rsid w:val="69392F0C"/>
    <w:rsid w:val="693FA4BD"/>
    <w:rsid w:val="69424396"/>
    <w:rsid w:val="6943B28A"/>
    <w:rsid w:val="695EA495"/>
    <w:rsid w:val="6967CCA0"/>
    <w:rsid w:val="6970B1E6"/>
    <w:rsid w:val="6974E91B"/>
    <w:rsid w:val="698F5B28"/>
    <w:rsid w:val="69919614"/>
    <w:rsid w:val="699777DB"/>
    <w:rsid w:val="699F7DFA"/>
    <w:rsid w:val="69A11FDD"/>
    <w:rsid w:val="69A2BCF9"/>
    <w:rsid w:val="69AC4A0A"/>
    <w:rsid w:val="69B36F5C"/>
    <w:rsid w:val="69B7C610"/>
    <w:rsid w:val="69B813B1"/>
    <w:rsid w:val="69B89340"/>
    <w:rsid w:val="69D9DBA5"/>
    <w:rsid w:val="69DFFF30"/>
    <w:rsid w:val="69E7778B"/>
    <w:rsid w:val="69EBEC93"/>
    <w:rsid w:val="69FCD8AB"/>
    <w:rsid w:val="69FF4E48"/>
    <w:rsid w:val="6A0124E5"/>
    <w:rsid w:val="6A09A331"/>
    <w:rsid w:val="6A0B19ED"/>
    <w:rsid w:val="6A171DBE"/>
    <w:rsid w:val="6A1E2E3B"/>
    <w:rsid w:val="6A1EEBD2"/>
    <w:rsid w:val="6A24B207"/>
    <w:rsid w:val="6A25434D"/>
    <w:rsid w:val="6A264B4C"/>
    <w:rsid w:val="6A274569"/>
    <w:rsid w:val="6A312E96"/>
    <w:rsid w:val="6A46497E"/>
    <w:rsid w:val="6A54CE7C"/>
    <w:rsid w:val="6A5CC845"/>
    <w:rsid w:val="6A67C49E"/>
    <w:rsid w:val="6A6ECE4C"/>
    <w:rsid w:val="6A7FC586"/>
    <w:rsid w:val="6A8C6F3C"/>
    <w:rsid w:val="6A8EE9A5"/>
    <w:rsid w:val="6A964B3D"/>
    <w:rsid w:val="6A9FD6B2"/>
    <w:rsid w:val="6AA1CDE4"/>
    <w:rsid w:val="6AAC44EB"/>
    <w:rsid w:val="6AB702DC"/>
    <w:rsid w:val="6AB83765"/>
    <w:rsid w:val="6ABD017E"/>
    <w:rsid w:val="6ABE322B"/>
    <w:rsid w:val="6AC01702"/>
    <w:rsid w:val="6AC203FF"/>
    <w:rsid w:val="6AC22315"/>
    <w:rsid w:val="6ACBB15C"/>
    <w:rsid w:val="6AD3CFE6"/>
    <w:rsid w:val="6ADBA866"/>
    <w:rsid w:val="6AE2E78B"/>
    <w:rsid w:val="6AE47EC7"/>
    <w:rsid w:val="6AE4EF17"/>
    <w:rsid w:val="6AE7FB60"/>
    <w:rsid w:val="6AE8B0E5"/>
    <w:rsid w:val="6AF18A5F"/>
    <w:rsid w:val="6AF71877"/>
    <w:rsid w:val="6AFA6F8D"/>
    <w:rsid w:val="6AFBD192"/>
    <w:rsid w:val="6B20CB9E"/>
    <w:rsid w:val="6B2194E5"/>
    <w:rsid w:val="6B29B932"/>
    <w:rsid w:val="6B376543"/>
    <w:rsid w:val="6B386E51"/>
    <w:rsid w:val="6B39F250"/>
    <w:rsid w:val="6B3CA7B5"/>
    <w:rsid w:val="6B3EDA5E"/>
    <w:rsid w:val="6B405BB4"/>
    <w:rsid w:val="6B447BB0"/>
    <w:rsid w:val="6B46841E"/>
    <w:rsid w:val="6B56522A"/>
    <w:rsid w:val="6B5B7C11"/>
    <w:rsid w:val="6B6E3FAA"/>
    <w:rsid w:val="6B6F2FE3"/>
    <w:rsid w:val="6B70EDB0"/>
    <w:rsid w:val="6B74AA95"/>
    <w:rsid w:val="6B7678E4"/>
    <w:rsid w:val="6B7F37AF"/>
    <w:rsid w:val="6B813A2F"/>
    <w:rsid w:val="6B85D8A6"/>
    <w:rsid w:val="6B884AE2"/>
    <w:rsid w:val="6B914C6F"/>
    <w:rsid w:val="6B91E199"/>
    <w:rsid w:val="6B9526F6"/>
    <w:rsid w:val="6B9950F4"/>
    <w:rsid w:val="6B9BD5E2"/>
    <w:rsid w:val="6BB001E8"/>
    <w:rsid w:val="6BB7FE47"/>
    <w:rsid w:val="6BC0CE85"/>
    <w:rsid w:val="6BCD1A60"/>
    <w:rsid w:val="6BD4349F"/>
    <w:rsid w:val="6BD54AF2"/>
    <w:rsid w:val="6BDB72F1"/>
    <w:rsid w:val="6BDE1236"/>
    <w:rsid w:val="6BE08F71"/>
    <w:rsid w:val="6BE20AFB"/>
    <w:rsid w:val="6BE5BC9C"/>
    <w:rsid w:val="6BE939E3"/>
    <w:rsid w:val="6BEEA694"/>
    <w:rsid w:val="6BF5CF47"/>
    <w:rsid w:val="6BF6D983"/>
    <w:rsid w:val="6C00E305"/>
    <w:rsid w:val="6C16BD4B"/>
    <w:rsid w:val="6C298C1B"/>
    <w:rsid w:val="6C2CA981"/>
    <w:rsid w:val="6C2D8F7F"/>
    <w:rsid w:val="6C318B57"/>
    <w:rsid w:val="6C33296A"/>
    <w:rsid w:val="6C33C928"/>
    <w:rsid w:val="6C42B039"/>
    <w:rsid w:val="6C4D38C5"/>
    <w:rsid w:val="6C53D544"/>
    <w:rsid w:val="6C5C742C"/>
    <w:rsid w:val="6C64F05A"/>
    <w:rsid w:val="6C65A45B"/>
    <w:rsid w:val="6C85ECBF"/>
    <w:rsid w:val="6C965F99"/>
    <w:rsid w:val="6C9DDC13"/>
    <w:rsid w:val="6CB36208"/>
    <w:rsid w:val="6CBACF39"/>
    <w:rsid w:val="6CC03702"/>
    <w:rsid w:val="6CC912CF"/>
    <w:rsid w:val="6CD4C1B5"/>
    <w:rsid w:val="6CDBDDD8"/>
    <w:rsid w:val="6CE47A66"/>
    <w:rsid w:val="6CEE10FE"/>
    <w:rsid w:val="6CF163FA"/>
    <w:rsid w:val="6CF3E132"/>
    <w:rsid w:val="6D058708"/>
    <w:rsid w:val="6D06D2C2"/>
    <w:rsid w:val="6D0BCF53"/>
    <w:rsid w:val="6D0C769F"/>
    <w:rsid w:val="6D17491C"/>
    <w:rsid w:val="6D395C18"/>
    <w:rsid w:val="6D3A1E4D"/>
    <w:rsid w:val="6D3B1F6E"/>
    <w:rsid w:val="6D45F19A"/>
    <w:rsid w:val="6D46DAEC"/>
    <w:rsid w:val="6D47A342"/>
    <w:rsid w:val="6D47F677"/>
    <w:rsid w:val="6D5014E3"/>
    <w:rsid w:val="6D50CC7F"/>
    <w:rsid w:val="6D544148"/>
    <w:rsid w:val="6D5F862A"/>
    <w:rsid w:val="6D6890C5"/>
    <w:rsid w:val="6D6EBD5F"/>
    <w:rsid w:val="6D732F94"/>
    <w:rsid w:val="6D7B6F5F"/>
    <w:rsid w:val="6D7B8525"/>
    <w:rsid w:val="6D91F0B3"/>
    <w:rsid w:val="6D93F8CD"/>
    <w:rsid w:val="6D9F9A7C"/>
    <w:rsid w:val="6DA9E005"/>
    <w:rsid w:val="6DAF4A3A"/>
    <w:rsid w:val="6DBB0ACE"/>
    <w:rsid w:val="6DC39127"/>
    <w:rsid w:val="6DCBB7F7"/>
    <w:rsid w:val="6DCC3EED"/>
    <w:rsid w:val="6DCF2AED"/>
    <w:rsid w:val="6DD1A6AE"/>
    <w:rsid w:val="6DD4F44F"/>
    <w:rsid w:val="6DD88019"/>
    <w:rsid w:val="6DDB9C28"/>
    <w:rsid w:val="6DDC658E"/>
    <w:rsid w:val="6DE18BFD"/>
    <w:rsid w:val="6DFA16EE"/>
    <w:rsid w:val="6DFAA4F6"/>
    <w:rsid w:val="6DFE1ADD"/>
    <w:rsid w:val="6E06BE04"/>
    <w:rsid w:val="6E0AB342"/>
    <w:rsid w:val="6E1207ED"/>
    <w:rsid w:val="6E1A0AB2"/>
    <w:rsid w:val="6E1D3C05"/>
    <w:rsid w:val="6E332144"/>
    <w:rsid w:val="6E468F8F"/>
    <w:rsid w:val="6E5331ED"/>
    <w:rsid w:val="6E5668CA"/>
    <w:rsid w:val="6E5F1689"/>
    <w:rsid w:val="6E7487EC"/>
    <w:rsid w:val="6E79B01E"/>
    <w:rsid w:val="6E880916"/>
    <w:rsid w:val="6E8DCC22"/>
    <w:rsid w:val="6E9794BA"/>
    <w:rsid w:val="6EA1BCC1"/>
    <w:rsid w:val="6EA2367D"/>
    <w:rsid w:val="6EACBADE"/>
    <w:rsid w:val="6EB197BA"/>
    <w:rsid w:val="6EB6EDBC"/>
    <w:rsid w:val="6EC3EFF6"/>
    <w:rsid w:val="6ECC1FCA"/>
    <w:rsid w:val="6EDA7BCC"/>
    <w:rsid w:val="6EE49EC7"/>
    <w:rsid w:val="6EE4A39E"/>
    <w:rsid w:val="6EF1E262"/>
    <w:rsid w:val="6EF913A2"/>
    <w:rsid w:val="6EFAC812"/>
    <w:rsid w:val="6F036B70"/>
    <w:rsid w:val="6F0831BF"/>
    <w:rsid w:val="6F0EB404"/>
    <w:rsid w:val="6F1D22FE"/>
    <w:rsid w:val="6F1D5C75"/>
    <w:rsid w:val="6F1DE1B4"/>
    <w:rsid w:val="6F31122F"/>
    <w:rsid w:val="6F3B4C5D"/>
    <w:rsid w:val="6F3B7EAC"/>
    <w:rsid w:val="6F3E96EA"/>
    <w:rsid w:val="6F4300F6"/>
    <w:rsid w:val="6F492A9E"/>
    <w:rsid w:val="6F59F755"/>
    <w:rsid w:val="6F5E48D3"/>
    <w:rsid w:val="6F6FAF6D"/>
    <w:rsid w:val="6F7A3532"/>
    <w:rsid w:val="6F808692"/>
    <w:rsid w:val="6F837585"/>
    <w:rsid w:val="6F84F629"/>
    <w:rsid w:val="6F89B90A"/>
    <w:rsid w:val="6F96FE54"/>
    <w:rsid w:val="6FA28250"/>
    <w:rsid w:val="6FA86E32"/>
    <w:rsid w:val="6FA8F453"/>
    <w:rsid w:val="6FAC4CEE"/>
    <w:rsid w:val="6FAE2821"/>
    <w:rsid w:val="6FAFCFC1"/>
    <w:rsid w:val="6FB4C36E"/>
    <w:rsid w:val="6FC4ABCD"/>
    <w:rsid w:val="6FE0C2CC"/>
    <w:rsid w:val="6FE41EF3"/>
    <w:rsid w:val="6FE61C57"/>
    <w:rsid w:val="6FE70E11"/>
    <w:rsid w:val="6FEAE8A6"/>
    <w:rsid w:val="6FF9E45F"/>
    <w:rsid w:val="7006C12C"/>
    <w:rsid w:val="7006E82A"/>
    <w:rsid w:val="70186F6B"/>
    <w:rsid w:val="701EBBAD"/>
    <w:rsid w:val="703A8C0F"/>
    <w:rsid w:val="703AFB7E"/>
    <w:rsid w:val="70434754"/>
    <w:rsid w:val="7044A88D"/>
    <w:rsid w:val="704B08F2"/>
    <w:rsid w:val="705E06EE"/>
    <w:rsid w:val="70648061"/>
    <w:rsid w:val="707C0C0E"/>
    <w:rsid w:val="7080482C"/>
    <w:rsid w:val="7080F52B"/>
    <w:rsid w:val="70850916"/>
    <w:rsid w:val="70865F00"/>
    <w:rsid w:val="7092EB15"/>
    <w:rsid w:val="70953159"/>
    <w:rsid w:val="709AD194"/>
    <w:rsid w:val="709BB0C4"/>
    <w:rsid w:val="70A26609"/>
    <w:rsid w:val="70A97E5F"/>
    <w:rsid w:val="70AB1D9B"/>
    <w:rsid w:val="70BAE35A"/>
    <w:rsid w:val="70C54EFA"/>
    <w:rsid w:val="70C59D28"/>
    <w:rsid w:val="70CB90A5"/>
    <w:rsid w:val="70CEA7AE"/>
    <w:rsid w:val="70D3C5AB"/>
    <w:rsid w:val="70DB97A6"/>
    <w:rsid w:val="70E40D7F"/>
    <w:rsid w:val="70E93701"/>
    <w:rsid w:val="70EC6BF0"/>
    <w:rsid w:val="70F109E5"/>
    <w:rsid w:val="70F65692"/>
    <w:rsid w:val="710142FB"/>
    <w:rsid w:val="7103394F"/>
    <w:rsid w:val="7107B2A1"/>
    <w:rsid w:val="7118D665"/>
    <w:rsid w:val="711E583D"/>
    <w:rsid w:val="71211F27"/>
    <w:rsid w:val="71289F79"/>
    <w:rsid w:val="713EB393"/>
    <w:rsid w:val="713FF81F"/>
    <w:rsid w:val="7141251F"/>
    <w:rsid w:val="71455115"/>
    <w:rsid w:val="71464A9C"/>
    <w:rsid w:val="714BE5E5"/>
    <w:rsid w:val="7162D025"/>
    <w:rsid w:val="717E4CBE"/>
    <w:rsid w:val="7181B041"/>
    <w:rsid w:val="718276BD"/>
    <w:rsid w:val="71873BD0"/>
    <w:rsid w:val="71997E31"/>
    <w:rsid w:val="719B56E6"/>
    <w:rsid w:val="71A5E3C9"/>
    <w:rsid w:val="71ADCC87"/>
    <w:rsid w:val="71B5A6D4"/>
    <w:rsid w:val="71B5FB37"/>
    <w:rsid w:val="71B62300"/>
    <w:rsid w:val="71B6397F"/>
    <w:rsid w:val="71BAD890"/>
    <w:rsid w:val="71C169F4"/>
    <w:rsid w:val="71C43388"/>
    <w:rsid w:val="71C44272"/>
    <w:rsid w:val="71CCD0EA"/>
    <w:rsid w:val="71EAFAB2"/>
    <w:rsid w:val="71F4CBAA"/>
    <w:rsid w:val="72059B33"/>
    <w:rsid w:val="720722DD"/>
    <w:rsid w:val="7208A55B"/>
    <w:rsid w:val="720CB549"/>
    <w:rsid w:val="7214FFBE"/>
    <w:rsid w:val="7219FD58"/>
    <w:rsid w:val="722E81AE"/>
    <w:rsid w:val="7234304F"/>
    <w:rsid w:val="7237690D"/>
    <w:rsid w:val="7247C866"/>
    <w:rsid w:val="724F099D"/>
    <w:rsid w:val="725A9DF3"/>
    <w:rsid w:val="725E91A8"/>
    <w:rsid w:val="726038A3"/>
    <w:rsid w:val="7264A983"/>
    <w:rsid w:val="726B753E"/>
    <w:rsid w:val="72A02A62"/>
    <w:rsid w:val="72A70AEB"/>
    <w:rsid w:val="72B3413A"/>
    <w:rsid w:val="72B3B76F"/>
    <w:rsid w:val="72B9471C"/>
    <w:rsid w:val="72C8371E"/>
    <w:rsid w:val="72C98403"/>
    <w:rsid w:val="72D1A2CC"/>
    <w:rsid w:val="730B6CE4"/>
    <w:rsid w:val="73103D9B"/>
    <w:rsid w:val="731C728C"/>
    <w:rsid w:val="7324F54A"/>
    <w:rsid w:val="7329A9E0"/>
    <w:rsid w:val="73303999"/>
    <w:rsid w:val="73335611"/>
    <w:rsid w:val="733FFD25"/>
    <w:rsid w:val="734798DF"/>
    <w:rsid w:val="7349039E"/>
    <w:rsid w:val="734AB218"/>
    <w:rsid w:val="7356D104"/>
    <w:rsid w:val="7357FD17"/>
    <w:rsid w:val="73585A20"/>
    <w:rsid w:val="735BD776"/>
    <w:rsid w:val="73644FA4"/>
    <w:rsid w:val="7368844F"/>
    <w:rsid w:val="737287A2"/>
    <w:rsid w:val="7381F4F9"/>
    <w:rsid w:val="7388B127"/>
    <w:rsid w:val="7391C0B8"/>
    <w:rsid w:val="7392B877"/>
    <w:rsid w:val="73985045"/>
    <w:rsid w:val="739A2AB3"/>
    <w:rsid w:val="739FD877"/>
    <w:rsid w:val="73A18970"/>
    <w:rsid w:val="73CDD497"/>
    <w:rsid w:val="73D62345"/>
    <w:rsid w:val="73D78784"/>
    <w:rsid w:val="73D87B9F"/>
    <w:rsid w:val="73DB688E"/>
    <w:rsid w:val="73DF1F9B"/>
    <w:rsid w:val="73E6BAF9"/>
    <w:rsid w:val="73E82A93"/>
    <w:rsid w:val="73EA7259"/>
    <w:rsid w:val="73F34DD1"/>
    <w:rsid w:val="74014B10"/>
    <w:rsid w:val="740EFA7B"/>
    <w:rsid w:val="7415C108"/>
    <w:rsid w:val="7416070E"/>
    <w:rsid w:val="741A02E9"/>
    <w:rsid w:val="741A54FD"/>
    <w:rsid w:val="74201A96"/>
    <w:rsid w:val="742DFF16"/>
    <w:rsid w:val="743EAF34"/>
    <w:rsid w:val="74459FE4"/>
    <w:rsid w:val="7446690C"/>
    <w:rsid w:val="7449C6FA"/>
    <w:rsid w:val="744B398F"/>
    <w:rsid w:val="745D0FA1"/>
    <w:rsid w:val="745FD17C"/>
    <w:rsid w:val="747ACD40"/>
    <w:rsid w:val="747BB71C"/>
    <w:rsid w:val="747E62D6"/>
    <w:rsid w:val="74834C0C"/>
    <w:rsid w:val="7484D401"/>
    <w:rsid w:val="74ABB4C5"/>
    <w:rsid w:val="74AD2E58"/>
    <w:rsid w:val="74B14571"/>
    <w:rsid w:val="74B1AC7A"/>
    <w:rsid w:val="74C0AD0C"/>
    <w:rsid w:val="74CC724B"/>
    <w:rsid w:val="74D1F013"/>
    <w:rsid w:val="74D6899D"/>
    <w:rsid w:val="74E403FA"/>
    <w:rsid w:val="74E8A4E2"/>
    <w:rsid w:val="74EA879E"/>
    <w:rsid w:val="74F88FE2"/>
    <w:rsid w:val="74FF6D04"/>
    <w:rsid w:val="75061D84"/>
    <w:rsid w:val="750F50C1"/>
    <w:rsid w:val="751036C3"/>
    <w:rsid w:val="7511D111"/>
    <w:rsid w:val="751CAC76"/>
    <w:rsid w:val="75298116"/>
    <w:rsid w:val="752E3637"/>
    <w:rsid w:val="75325B38"/>
    <w:rsid w:val="75333DA5"/>
    <w:rsid w:val="754CF860"/>
    <w:rsid w:val="7551730F"/>
    <w:rsid w:val="7559021F"/>
    <w:rsid w:val="75636756"/>
    <w:rsid w:val="756A2948"/>
    <w:rsid w:val="756E042B"/>
    <w:rsid w:val="757C8D86"/>
    <w:rsid w:val="7584B8B2"/>
    <w:rsid w:val="758B81D4"/>
    <w:rsid w:val="75906615"/>
    <w:rsid w:val="7591F67A"/>
    <w:rsid w:val="75ACD5C6"/>
    <w:rsid w:val="75AE14A5"/>
    <w:rsid w:val="75B0970D"/>
    <w:rsid w:val="75B3ECB5"/>
    <w:rsid w:val="75B5115A"/>
    <w:rsid w:val="75B70624"/>
    <w:rsid w:val="75BA0E19"/>
    <w:rsid w:val="75C0A857"/>
    <w:rsid w:val="75C1D725"/>
    <w:rsid w:val="75C537A8"/>
    <w:rsid w:val="75DCC1F0"/>
    <w:rsid w:val="75EF94CE"/>
    <w:rsid w:val="75F046DF"/>
    <w:rsid w:val="75F3E39B"/>
    <w:rsid w:val="75F6F90B"/>
    <w:rsid w:val="75F8D3EF"/>
    <w:rsid w:val="76047346"/>
    <w:rsid w:val="760517B9"/>
    <w:rsid w:val="762458F1"/>
    <w:rsid w:val="7629D825"/>
    <w:rsid w:val="7632804F"/>
    <w:rsid w:val="763CB50A"/>
    <w:rsid w:val="763E9617"/>
    <w:rsid w:val="763EB0DD"/>
    <w:rsid w:val="76427F02"/>
    <w:rsid w:val="7648D1E4"/>
    <w:rsid w:val="764952F6"/>
    <w:rsid w:val="76534158"/>
    <w:rsid w:val="765D2E9D"/>
    <w:rsid w:val="76625E71"/>
    <w:rsid w:val="7666E77A"/>
    <w:rsid w:val="767C3471"/>
    <w:rsid w:val="768D32A5"/>
    <w:rsid w:val="768D537D"/>
    <w:rsid w:val="7698CDF3"/>
    <w:rsid w:val="769BA379"/>
    <w:rsid w:val="769DEC7E"/>
    <w:rsid w:val="76A83574"/>
    <w:rsid w:val="76B5B0DD"/>
    <w:rsid w:val="76B781EF"/>
    <w:rsid w:val="76C5B34D"/>
    <w:rsid w:val="76C81820"/>
    <w:rsid w:val="76D212A5"/>
    <w:rsid w:val="76D6FD0A"/>
    <w:rsid w:val="76E5C09D"/>
    <w:rsid w:val="76E95FF6"/>
    <w:rsid w:val="76EC6FB8"/>
    <w:rsid w:val="76ED21EC"/>
    <w:rsid w:val="76F058F6"/>
    <w:rsid w:val="76F27164"/>
    <w:rsid w:val="76F6586E"/>
    <w:rsid w:val="76F6C9A0"/>
    <w:rsid w:val="76F7599D"/>
    <w:rsid w:val="76FD2F70"/>
    <w:rsid w:val="770281AC"/>
    <w:rsid w:val="771159E4"/>
    <w:rsid w:val="77127338"/>
    <w:rsid w:val="7727044E"/>
    <w:rsid w:val="7737ECC7"/>
    <w:rsid w:val="7739717C"/>
    <w:rsid w:val="773A02E1"/>
    <w:rsid w:val="773AEA84"/>
    <w:rsid w:val="773C35BB"/>
    <w:rsid w:val="773E0DB3"/>
    <w:rsid w:val="773E88A8"/>
    <w:rsid w:val="7740B66A"/>
    <w:rsid w:val="77486C5F"/>
    <w:rsid w:val="774DBB11"/>
    <w:rsid w:val="775FAC16"/>
    <w:rsid w:val="7762C0C0"/>
    <w:rsid w:val="776A8041"/>
    <w:rsid w:val="776E2347"/>
    <w:rsid w:val="779533EC"/>
    <w:rsid w:val="77997881"/>
    <w:rsid w:val="779BD6E9"/>
    <w:rsid w:val="77A247BC"/>
    <w:rsid w:val="77A4250C"/>
    <w:rsid w:val="77B14F8D"/>
    <w:rsid w:val="77B393DE"/>
    <w:rsid w:val="77BCA830"/>
    <w:rsid w:val="77CCB243"/>
    <w:rsid w:val="77E34D35"/>
    <w:rsid w:val="77E729F8"/>
    <w:rsid w:val="77F199CA"/>
    <w:rsid w:val="77F256D8"/>
    <w:rsid w:val="77F7AA80"/>
    <w:rsid w:val="77FFE106"/>
    <w:rsid w:val="780821F2"/>
    <w:rsid w:val="780CB009"/>
    <w:rsid w:val="7817E66B"/>
    <w:rsid w:val="78187447"/>
    <w:rsid w:val="78197D50"/>
    <w:rsid w:val="78243223"/>
    <w:rsid w:val="782C4ACD"/>
    <w:rsid w:val="782DFE7A"/>
    <w:rsid w:val="782FCE41"/>
    <w:rsid w:val="783A8FA6"/>
    <w:rsid w:val="784BA0CB"/>
    <w:rsid w:val="78574603"/>
    <w:rsid w:val="785DBCD0"/>
    <w:rsid w:val="7866E433"/>
    <w:rsid w:val="78687648"/>
    <w:rsid w:val="786BD2F6"/>
    <w:rsid w:val="786EE133"/>
    <w:rsid w:val="7871D42C"/>
    <w:rsid w:val="78807750"/>
    <w:rsid w:val="7884238F"/>
    <w:rsid w:val="7884A7F4"/>
    <w:rsid w:val="78851BBA"/>
    <w:rsid w:val="78851F3A"/>
    <w:rsid w:val="788546D8"/>
    <w:rsid w:val="7886D39C"/>
    <w:rsid w:val="7886DE44"/>
    <w:rsid w:val="78951DCF"/>
    <w:rsid w:val="7897FEDC"/>
    <w:rsid w:val="78A92ABC"/>
    <w:rsid w:val="78AA9DAD"/>
    <w:rsid w:val="78AD34BF"/>
    <w:rsid w:val="78B2FE7B"/>
    <w:rsid w:val="78B3424C"/>
    <w:rsid w:val="78B407EE"/>
    <w:rsid w:val="78BE51D8"/>
    <w:rsid w:val="78C3D2D6"/>
    <w:rsid w:val="78C6995B"/>
    <w:rsid w:val="78CED7DD"/>
    <w:rsid w:val="78CEEC43"/>
    <w:rsid w:val="78D6F7B7"/>
    <w:rsid w:val="78DE1474"/>
    <w:rsid w:val="78E612C2"/>
    <w:rsid w:val="78F71230"/>
    <w:rsid w:val="7907283E"/>
    <w:rsid w:val="790BDF75"/>
    <w:rsid w:val="790C3533"/>
    <w:rsid w:val="790DE485"/>
    <w:rsid w:val="791D7904"/>
    <w:rsid w:val="7924D795"/>
    <w:rsid w:val="7928F8D4"/>
    <w:rsid w:val="79302951"/>
    <w:rsid w:val="79375D95"/>
    <w:rsid w:val="79380109"/>
    <w:rsid w:val="793AA100"/>
    <w:rsid w:val="794250DF"/>
    <w:rsid w:val="79441841"/>
    <w:rsid w:val="79447CA2"/>
    <w:rsid w:val="7950C6ED"/>
    <w:rsid w:val="7953AA4A"/>
    <w:rsid w:val="79561263"/>
    <w:rsid w:val="7971721C"/>
    <w:rsid w:val="797AD36F"/>
    <w:rsid w:val="79824E20"/>
    <w:rsid w:val="798496C6"/>
    <w:rsid w:val="7985199F"/>
    <w:rsid w:val="7987EBC2"/>
    <w:rsid w:val="798A49E4"/>
    <w:rsid w:val="79A1CC36"/>
    <w:rsid w:val="79A96A3A"/>
    <w:rsid w:val="79A9C7D4"/>
    <w:rsid w:val="79B1FB1F"/>
    <w:rsid w:val="79B6BDBA"/>
    <w:rsid w:val="79B6F96A"/>
    <w:rsid w:val="79BA7F04"/>
    <w:rsid w:val="79D37FA7"/>
    <w:rsid w:val="79E6EF72"/>
    <w:rsid w:val="79F92BE5"/>
    <w:rsid w:val="7A0C15DC"/>
    <w:rsid w:val="7A212B53"/>
    <w:rsid w:val="7A30B80A"/>
    <w:rsid w:val="7A371728"/>
    <w:rsid w:val="7A42E880"/>
    <w:rsid w:val="7A49745D"/>
    <w:rsid w:val="7A52AAEA"/>
    <w:rsid w:val="7A5A0AC3"/>
    <w:rsid w:val="7A5B10AF"/>
    <w:rsid w:val="7A64CCA0"/>
    <w:rsid w:val="7A6EF0E2"/>
    <w:rsid w:val="7A72F76A"/>
    <w:rsid w:val="7A731DC7"/>
    <w:rsid w:val="7A74DD82"/>
    <w:rsid w:val="7A790256"/>
    <w:rsid w:val="7A7A3BBC"/>
    <w:rsid w:val="7A811763"/>
    <w:rsid w:val="7A8A88B7"/>
    <w:rsid w:val="7A8BBFCA"/>
    <w:rsid w:val="7A8D2867"/>
    <w:rsid w:val="7A8FBE48"/>
    <w:rsid w:val="7A928947"/>
    <w:rsid w:val="7A9ECA4E"/>
    <w:rsid w:val="7AA52949"/>
    <w:rsid w:val="7AAD98A1"/>
    <w:rsid w:val="7ABD3EDF"/>
    <w:rsid w:val="7AC4C99E"/>
    <w:rsid w:val="7AC74913"/>
    <w:rsid w:val="7AD3B38E"/>
    <w:rsid w:val="7ADB207D"/>
    <w:rsid w:val="7ADE0EEF"/>
    <w:rsid w:val="7AE5932D"/>
    <w:rsid w:val="7AF284D4"/>
    <w:rsid w:val="7B04889A"/>
    <w:rsid w:val="7B061FF1"/>
    <w:rsid w:val="7B1350FF"/>
    <w:rsid w:val="7B19AFBF"/>
    <w:rsid w:val="7B2ABEAB"/>
    <w:rsid w:val="7B37F06C"/>
    <w:rsid w:val="7B3FEE6E"/>
    <w:rsid w:val="7B41ABA9"/>
    <w:rsid w:val="7B440220"/>
    <w:rsid w:val="7B47154F"/>
    <w:rsid w:val="7B548B55"/>
    <w:rsid w:val="7B563395"/>
    <w:rsid w:val="7B6BE943"/>
    <w:rsid w:val="7B799AB0"/>
    <w:rsid w:val="7B894008"/>
    <w:rsid w:val="7B8E7DAA"/>
    <w:rsid w:val="7B8F1BEB"/>
    <w:rsid w:val="7B97CF64"/>
    <w:rsid w:val="7B9C4F60"/>
    <w:rsid w:val="7BA2DC66"/>
    <w:rsid w:val="7BAF9E32"/>
    <w:rsid w:val="7BB57D80"/>
    <w:rsid w:val="7BBE3BFC"/>
    <w:rsid w:val="7BC33B53"/>
    <w:rsid w:val="7BC3973D"/>
    <w:rsid w:val="7BC7CF5D"/>
    <w:rsid w:val="7BC9B77B"/>
    <w:rsid w:val="7BD2D292"/>
    <w:rsid w:val="7BFA15BC"/>
    <w:rsid w:val="7C126F43"/>
    <w:rsid w:val="7C14BAA4"/>
    <w:rsid w:val="7C218D4E"/>
    <w:rsid w:val="7C234DB0"/>
    <w:rsid w:val="7C297D9C"/>
    <w:rsid w:val="7C2FF7EC"/>
    <w:rsid w:val="7C30E786"/>
    <w:rsid w:val="7C32077A"/>
    <w:rsid w:val="7C335962"/>
    <w:rsid w:val="7C34BA38"/>
    <w:rsid w:val="7C4897B6"/>
    <w:rsid w:val="7C4E1191"/>
    <w:rsid w:val="7C517F77"/>
    <w:rsid w:val="7C64C13D"/>
    <w:rsid w:val="7C762F5B"/>
    <w:rsid w:val="7CA5F97D"/>
    <w:rsid w:val="7CAD5056"/>
    <w:rsid w:val="7CB2A219"/>
    <w:rsid w:val="7CBD0397"/>
    <w:rsid w:val="7CBD24CC"/>
    <w:rsid w:val="7CCB3578"/>
    <w:rsid w:val="7CD79123"/>
    <w:rsid w:val="7CE144E8"/>
    <w:rsid w:val="7CE80678"/>
    <w:rsid w:val="7CE9EFC3"/>
    <w:rsid w:val="7CEC7A9C"/>
    <w:rsid w:val="7CF458AD"/>
    <w:rsid w:val="7D0CF67F"/>
    <w:rsid w:val="7D1B0F62"/>
    <w:rsid w:val="7D266945"/>
    <w:rsid w:val="7D2B6B9A"/>
    <w:rsid w:val="7D2E6C88"/>
    <w:rsid w:val="7D314FF9"/>
    <w:rsid w:val="7D42B0EA"/>
    <w:rsid w:val="7D48289B"/>
    <w:rsid w:val="7D4BC234"/>
    <w:rsid w:val="7D621537"/>
    <w:rsid w:val="7D67471A"/>
    <w:rsid w:val="7D6D47F2"/>
    <w:rsid w:val="7D6E8618"/>
    <w:rsid w:val="7D6EBC90"/>
    <w:rsid w:val="7D6F9C13"/>
    <w:rsid w:val="7D745113"/>
    <w:rsid w:val="7D78E9C5"/>
    <w:rsid w:val="7D906A7F"/>
    <w:rsid w:val="7D9808B7"/>
    <w:rsid w:val="7DD29795"/>
    <w:rsid w:val="7DD55107"/>
    <w:rsid w:val="7DD75E19"/>
    <w:rsid w:val="7DD9EA35"/>
    <w:rsid w:val="7DDB3ADE"/>
    <w:rsid w:val="7DE83B67"/>
    <w:rsid w:val="7DEBB5FB"/>
    <w:rsid w:val="7DEF32EB"/>
    <w:rsid w:val="7DF28348"/>
    <w:rsid w:val="7DFACCD9"/>
    <w:rsid w:val="7DFD78B5"/>
    <w:rsid w:val="7DFF92B2"/>
    <w:rsid w:val="7E0C4653"/>
    <w:rsid w:val="7E1189D8"/>
    <w:rsid w:val="7E13C341"/>
    <w:rsid w:val="7E18DF11"/>
    <w:rsid w:val="7E1CFE30"/>
    <w:rsid w:val="7E3174FD"/>
    <w:rsid w:val="7E41202F"/>
    <w:rsid w:val="7E4AECC7"/>
    <w:rsid w:val="7E4F224B"/>
    <w:rsid w:val="7E57E86B"/>
    <w:rsid w:val="7E60035E"/>
    <w:rsid w:val="7E67FF8F"/>
    <w:rsid w:val="7E6D8EF9"/>
    <w:rsid w:val="7E781954"/>
    <w:rsid w:val="7E79E1DD"/>
    <w:rsid w:val="7E7B005E"/>
    <w:rsid w:val="7E7F0FCA"/>
    <w:rsid w:val="7E7F1CD5"/>
    <w:rsid w:val="7E8098DF"/>
    <w:rsid w:val="7E821D42"/>
    <w:rsid w:val="7E84B9DA"/>
    <w:rsid w:val="7E92C81F"/>
    <w:rsid w:val="7E9E94A6"/>
    <w:rsid w:val="7EA0DAC0"/>
    <w:rsid w:val="7EA56BA1"/>
    <w:rsid w:val="7EAA63FA"/>
    <w:rsid w:val="7EC12453"/>
    <w:rsid w:val="7EE26266"/>
    <w:rsid w:val="7EE37F94"/>
    <w:rsid w:val="7EE42E6F"/>
    <w:rsid w:val="7EE57ACF"/>
    <w:rsid w:val="7EE631F4"/>
    <w:rsid w:val="7EFB869E"/>
    <w:rsid w:val="7F0149AE"/>
    <w:rsid w:val="7F1549ED"/>
    <w:rsid w:val="7F163215"/>
    <w:rsid w:val="7F1C436F"/>
    <w:rsid w:val="7F2D87F4"/>
    <w:rsid w:val="7F381057"/>
    <w:rsid w:val="7F427343"/>
    <w:rsid w:val="7F47DD70"/>
    <w:rsid w:val="7F48D8FF"/>
    <w:rsid w:val="7F53ECC8"/>
    <w:rsid w:val="7F683DD9"/>
    <w:rsid w:val="7F6E3995"/>
    <w:rsid w:val="7F729B68"/>
    <w:rsid w:val="7F768378"/>
    <w:rsid w:val="7F7AECAF"/>
    <w:rsid w:val="7F7ED378"/>
    <w:rsid w:val="7F7F9B59"/>
    <w:rsid w:val="7F86133D"/>
    <w:rsid w:val="7F88068F"/>
    <w:rsid w:val="7F929851"/>
    <w:rsid w:val="7F9409B2"/>
    <w:rsid w:val="7F97DA7A"/>
    <w:rsid w:val="7F9884FA"/>
    <w:rsid w:val="7FAF0340"/>
    <w:rsid w:val="7FC79549"/>
    <w:rsid w:val="7FD0DFB7"/>
    <w:rsid w:val="7FDF0B16"/>
    <w:rsid w:val="7FEE9CD3"/>
    <w:rsid w:val="7FF9C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FD095761-89B9-4C4B-8B4E-3B48F34AB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semiHidden/>
    <w:unhideWhenUsed/>
    <w:rsid w:val="00073980"/>
    <w:pPr>
      <w:tabs>
        <w:tab w:val="center" w:pos="4680"/>
        <w:tab w:val="right" w:pos="9360"/>
      </w:tabs>
    </w:pPr>
  </w:style>
  <w:style w:type="character" w:customStyle="1" w:styleId="HeaderChar">
    <w:name w:val="Header Char"/>
    <w:basedOn w:val="DefaultParagraphFont"/>
    <w:link w:val="Header"/>
    <w:uiPriority w:val="99"/>
    <w:semiHidden/>
    <w:rsid w:val="00073980"/>
  </w:style>
  <w:style w:type="paragraph" w:customStyle="1" w:styleId="EndNoteBibliographyTitle">
    <w:name w:val="EndNote Bibliography Title"/>
    <w:basedOn w:val="Normal"/>
    <w:link w:val="EndNoteBibliographyTitleChar"/>
    <w:rsid w:val="006739E3"/>
    <w:pPr>
      <w:jc w:val="center"/>
    </w:pPr>
    <w:rPr>
      <w:noProof/>
    </w:rPr>
  </w:style>
  <w:style w:type="character" w:customStyle="1" w:styleId="EndNoteBibliographyTitleChar">
    <w:name w:val="EndNote Bibliography Title Char"/>
    <w:basedOn w:val="DefaultParagraphFont"/>
    <w:link w:val="EndNoteBibliographyTitle"/>
    <w:rsid w:val="006739E3"/>
    <w:rPr>
      <w:noProof/>
    </w:rPr>
  </w:style>
  <w:style w:type="paragraph" w:customStyle="1" w:styleId="EndNoteBibliography">
    <w:name w:val="EndNote Bibliography"/>
    <w:basedOn w:val="Normal"/>
    <w:link w:val="EndNoteBibliographyChar"/>
    <w:rsid w:val="006739E3"/>
    <w:rPr>
      <w:noProof/>
    </w:rPr>
  </w:style>
  <w:style w:type="character" w:customStyle="1" w:styleId="EndNoteBibliographyChar">
    <w:name w:val="EndNote Bibliography Char"/>
    <w:basedOn w:val="DefaultParagraphFont"/>
    <w:link w:val="EndNoteBibliography"/>
    <w:rsid w:val="006739E3"/>
    <w:rPr>
      <w:noProof/>
    </w:rPr>
  </w:style>
  <w:style w:type="character" w:customStyle="1" w:styleId="Heading1Char">
    <w:name w:val="Heading 1 Char"/>
    <w:basedOn w:val="DefaultParagraphFont"/>
    <w:link w:val="Heading1"/>
    <w:uiPriority w:val="9"/>
    <w:rsid w:val="00D138A0"/>
    <w:rPr>
      <w:b/>
      <w:sz w:val="28"/>
      <w:szCs w:val="28"/>
    </w:rPr>
  </w:style>
  <w:style w:type="character" w:styleId="Mention">
    <w:name w:val="Mention"/>
    <w:basedOn w:val="DefaultParagraphFont"/>
    <w:uiPriority w:val="99"/>
    <w:unhideWhenUsed/>
    <w:rsid w:val="00F9262A"/>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b8d864cf-ae8c-48c4-bfa1-6f2df659947d">
      <Terms xmlns="http://schemas.microsoft.com/office/infopath/2007/PartnerControls"/>
    </lcf76f155ced4ddcb4097134ff3c332f>
    <AssignTo xmlns="b8d864cf-ae8c-48c4-bfa1-6f2df659947d">
      <UserInfo>
        <DisplayName/>
        <AccountId xsi:nil="true"/>
        <AccountType/>
      </UserInfo>
    </AssignTo>
    <TaxCatchAll xmlns="e535bcc3-85a8-4d9d-bd78-a2389959af0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27BB9A88CE30446B42E29B68DD623B7" ma:contentTypeVersion="13" ma:contentTypeDescription="Create a new document." ma:contentTypeScope="" ma:versionID="adbb3cfb15844a09537cdd6957e7484b">
  <xsd:schema xmlns:xsd="http://www.w3.org/2001/XMLSchema" xmlns:xs="http://www.w3.org/2001/XMLSchema" xmlns:p="http://schemas.microsoft.com/office/2006/metadata/properties" xmlns:ns2="b8d864cf-ae8c-48c4-bfa1-6f2df659947d" xmlns:ns3="e535bcc3-85a8-4d9d-bd78-a2389959af0a" targetNamespace="http://schemas.microsoft.com/office/2006/metadata/properties" ma:root="true" ma:fieldsID="aaa27b5f28a9a908c42523e120119819" ns2:_="" ns3:_="">
    <xsd:import namespace="b8d864cf-ae8c-48c4-bfa1-6f2df659947d"/>
    <xsd:import namespace="e535bcc3-85a8-4d9d-bd78-a2389959af0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Assign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d864cf-ae8c-48c4-bfa1-6f2df65994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3a0e842-2288-40a5-8db6-ca926bca1292"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AssignTo" ma:index="20" nillable="true" ma:displayName="AssignTo" ma:description="Assigns to person or group" ma:format="Dropdown" ma:list="UserInfo" ma:SharePointGroup="0" ma:internalName="Assign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535bcc3-85a8-4d9d-bd78-a2389959af0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66ca138-201e-4ee2-943a-6a467cd3f054}" ma:internalName="TaxCatchAll" ma:showField="CatchAllData" ma:web="e535bcc3-85a8-4d9d-bd78-a2389959af0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7EFC99-7F2D-4E7B-93FC-E694697FC632}">
  <ds:schemaRefs>
    <ds:schemaRef ds:uri="http://schemas.microsoft.com/office/2006/metadata/properties"/>
    <ds:schemaRef ds:uri="http://schemas.microsoft.com/office/infopath/2007/PartnerControls"/>
    <ds:schemaRef ds:uri="b8d864cf-ae8c-48c4-bfa1-6f2df659947d"/>
    <ds:schemaRef ds:uri="e535bcc3-85a8-4d9d-bd78-a2389959af0a"/>
  </ds:schemaRefs>
</ds:datastoreItem>
</file>

<file path=customXml/itemProps2.xml><?xml version="1.0" encoding="utf-8"?>
<ds:datastoreItem xmlns:ds="http://schemas.openxmlformats.org/officeDocument/2006/customXml" ds:itemID="{580F1ED3-6D78-4FDE-8722-50648BDC9825}">
  <ds:schemaRefs>
    <ds:schemaRef ds:uri="http://schemas.microsoft.com/sharepoint/v3/contenttype/forms"/>
  </ds:schemaRefs>
</ds:datastoreItem>
</file>

<file path=customXml/itemProps3.xml><?xml version="1.0" encoding="utf-8"?>
<ds:datastoreItem xmlns:ds="http://schemas.openxmlformats.org/officeDocument/2006/customXml" ds:itemID="{CC92644C-240E-47C7-8976-8098CD760C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d864cf-ae8c-48c4-bfa1-6f2df659947d"/>
    <ds:schemaRef ds:uri="e535bcc3-85a8-4d9d-bd78-a2389959af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B67C82-BEF7-4B95-A8C7-1759C439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9416</Words>
  <Characters>53677</Characters>
  <Application>Microsoft Office Word</Application>
  <DocSecurity>0</DocSecurity>
  <Lines>447</Lines>
  <Paragraphs>125</Paragraphs>
  <ScaleCrop>false</ScaleCrop>
  <Company/>
  <LinksUpToDate>false</LinksUpToDate>
  <CharactersWithSpaces>62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eta</dc:creator>
  <cp:keywords/>
  <cp:lastModifiedBy>Burks,Jared K</cp:lastModifiedBy>
  <cp:revision>2</cp:revision>
  <dcterms:created xsi:type="dcterms:W3CDTF">2025-07-01T15:14:00Z</dcterms:created>
  <dcterms:modified xsi:type="dcterms:W3CDTF">2025-07-01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ContentTypeId">
    <vt:lpwstr>0x010100927BB9A88CE30446B42E29B68DD623B7</vt:lpwstr>
  </property>
  <property fmtid="{D5CDD505-2E9C-101B-9397-08002B2CF9AE}" pid="4" name="MediaServiceImageTags">
    <vt:lpwstr/>
  </property>
</Properties>
</file>